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920EE" w14:textId="3A946BEB" w:rsidR="00555F17" w:rsidRPr="0003507F" w:rsidRDefault="00555F17" w:rsidP="0002252A">
      <w:pPr>
        <w:pStyle w:val="Titre"/>
        <w:spacing w:after="300"/>
        <w:jc w:val="center"/>
        <w:rPr>
          <w:rFonts w:ascii="Gill Sans MT" w:hAnsi="Gill Sans MT"/>
          <w:sz w:val="56"/>
          <w:szCs w:val="48"/>
        </w:rPr>
      </w:pPr>
    </w:p>
    <w:p w14:paraId="4A5CCE88" w14:textId="77777777" w:rsidR="00C154BE" w:rsidRDefault="004356E7" w:rsidP="00C154BE">
      <w:pPr>
        <w:pStyle w:val="Titre"/>
        <w:spacing w:before="300" w:after="160"/>
        <w:jc w:val="center"/>
        <w:rPr>
          <w:rFonts w:ascii="Gill Sans MT" w:hAnsi="Gill Sans MT"/>
          <w:caps/>
          <w:spacing w:val="10"/>
          <w:sz w:val="36"/>
        </w:rPr>
      </w:pPr>
      <w:r w:rsidRPr="003C3816">
        <w:rPr>
          <w:rFonts w:ascii="Gill Sans MT" w:hAnsi="Gill Sans MT"/>
          <w:caps/>
          <w:spacing w:val="10"/>
          <w:sz w:val="36"/>
        </w:rPr>
        <w:t>Rapid Risk Evaluation Tool</w:t>
      </w:r>
      <w:r w:rsidR="00C154BE">
        <w:rPr>
          <w:rFonts w:ascii="Gill Sans MT" w:hAnsi="Gill Sans MT"/>
          <w:caps/>
          <w:spacing w:val="10"/>
          <w:sz w:val="36"/>
        </w:rPr>
        <w:t xml:space="preserve"> </w:t>
      </w:r>
    </w:p>
    <w:p w14:paraId="701ED743" w14:textId="7DF8BC4D" w:rsidR="00FA707A" w:rsidRPr="003C3816" w:rsidRDefault="00A67F13" w:rsidP="00C154BE">
      <w:pPr>
        <w:pStyle w:val="Titre"/>
        <w:spacing w:before="160" w:after="300"/>
        <w:jc w:val="center"/>
        <w:rPr>
          <w:rFonts w:ascii="Gill Sans MT" w:hAnsi="Gill Sans MT"/>
          <w:caps/>
          <w:spacing w:val="10"/>
          <w:sz w:val="36"/>
        </w:rPr>
      </w:pPr>
      <w:r w:rsidRPr="00A67F13">
        <w:rPr>
          <w:rFonts w:ascii="Gill Sans MT" w:hAnsi="Gill Sans MT"/>
          <w:caps/>
          <w:spacing w:val="10"/>
          <w:sz w:val="36"/>
        </w:rPr>
        <w:t>EARTHQUAKES MODULE</w:t>
      </w:r>
    </w:p>
    <w:p w14:paraId="4FE318DE" w14:textId="0DDAC66D" w:rsidR="00555F17" w:rsidRPr="00843CEC" w:rsidRDefault="00555F17" w:rsidP="00555F17">
      <w:pPr>
        <w:pStyle w:val="Titre"/>
        <w:spacing w:before="300" w:after="300"/>
        <w:jc w:val="center"/>
        <w:rPr>
          <w:rFonts w:ascii="Gill Sans MT" w:hAnsi="Gill Sans MT"/>
          <w:b w:val="0"/>
          <w:sz w:val="28"/>
          <w:szCs w:val="32"/>
        </w:rPr>
      </w:pPr>
      <w:r w:rsidRPr="00843CEC">
        <w:rPr>
          <w:rFonts w:ascii="Gill Sans MT" w:hAnsi="Gill Sans MT"/>
          <w:b w:val="0"/>
          <w:sz w:val="28"/>
          <w:szCs w:val="32"/>
        </w:rPr>
        <w:t>Software Requirements Specification</w:t>
      </w:r>
    </w:p>
    <w:p w14:paraId="3EF91FDE" w14:textId="5FEF172D" w:rsidR="00555F17" w:rsidRPr="00843CEC" w:rsidRDefault="004356E7" w:rsidP="0002252A">
      <w:pPr>
        <w:pStyle w:val="Titre"/>
        <w:spacing w:before="300" w:after="300"/>
        <w:jc w:val="center"/>
        <w:rPr>
          <w:rFonts w:ascii="Gill Sans MT" w:hAnsi="Gill Sans MT"/>
          <w:b w:val="0"/>
          <w:sz w:val="28"/>
          <w:szCs w:val="32"/>
        </w:rPr>
      </w:pPr>
      <w:r w:rsidRPr="00843CEC">
        <w:rPr>
          <w:rFonts w:ascii="Gill Sans MT" w:hAnsi="Gill Sans MT"/>
          <w:b w:val="0"/>
          <w:sz w:val="28"/>
          <w:szCs w:val="32"/>
        </w:rPr>
        <w:t xml:space="preserve">Version </w:t>
      </w:r>
      <w:r w:rsidR="00C93CBB">
        <w:rPr>
          <w:rFonts w:ascii="Gill Sans MT" w:hAnsi="Gill Sans MT"/>
          <w:b w:val="0"/>
          <w:sz w:val="28"/>
          <w:szCs w:val="32"/>
        </w:rPr>
        <w:t>2.0</w:t>
      </w:r>
    </w:p>
    <w:p w14:paraId="368D9E0F" w14:textId="3019756D" w:rsidR="00555F17" w:rsidRDefault="00555F17" w:rsidP="00555F17">
      <w:pPr>
        <w:pStyle w:val="Titre"/>
        <w:spacing w:before="300" w:after="300"/>
        <w:jc w:val="center"/>
        <w:rPr>
          <w:rFonts w:ascii="Gill Sans MT" w:hAnsi="Gill Sans MT"/>
          <w:b w:val="0"/>
          <w:sz w:val="32"/>
        </w:rPr>
      </w:pPr>
    </w:p>
    <w:p w14:paraId="5BBAA306" w14:textId="77777777" w:rsidR="00A67F13" w:rsidRDefault="00A67F13" w:rsidP="00555F17">
      <w:pPr>
        <w:pStyle w:val="Titre"/>
        <w:spacing w:before="300" w:after="300"/>
        <w:jc w:val="center"/>
        <w:rPr>
          <w:rFonts w:ascii="Gill Sans MT" w:hAnsi="Gill Sans MT"/>
          <w:b w:val="0"/>
          <w:sz w:val="32"/>
        </w:rPr>
      </w:pPr>
    </w:p>
    <w:p w14:paraId="25FD5367" w14:textId="77777777" w:rsidR="00843CEC" w:rsidRPr="00555F17" w:rsidRDefault="00843CEC" w:rsidP="00555F17">
      <w:pPr>
        <w:pStyle w:val="Titre"/>
        <w:spacing w:before="300" w:after="300"/>
        <w:jc w:val="center"/>
        <w:rPr>
          <w:rFonts w:ascii="Gill Sans MT" w:hAnsi="Gill Sans MT"/>
          <w:b w:val="0"/>
          <w:sz w:val="32"/>
        </w:rPr>
      </w:pPr>
    </w:p>
    <w:p w14:paraId="174F162F" w14:textId="3380A54C" w:rsidR="0002252A" w:rsidRPr="00843CEC" w:rsidRDefault="00843CEC" w:rsidP="0002252A">
      <w:pPr>
        <w:pStyle w:val="ByLine"/>
        <w:jc w:val="center"/>
        <w:rPr>
          <w:rFonts w:ascii="Gill Sans MT" w:hAnsi="Gill Sans MT"/>
          <w:b w:val="0"/>
        </w:rPr>
      </w:pPr>
      <w:r w:rsidRPr="00843CEC">
        <w:rPr>
          <w:rFonts w:ascii="Gill Sans MT" w:hAnsi="Gill Sans MT"/>
          <w:b w:val="0"/>
        </w:rPr>
        <w:t xml:space="preserve">Miroslav Nastev, Alex Smirnoff, Eric </w:t>
      </w:r>
      <w:proofErr w:type="spellStart"/>
      <w:r w:rsidRPr="00843CEC">
        <w:rPr>
          <w:rFonts w:ascii="Gill Sans MT" w:hAnsi="Gill Sans MT"/>
          <w:b w:val="0"/>
        </w:rPr>
        <w:t>Boisvert</w:t>
      </w:r>
      <w:proofErr w:type="spellEnd"/>
      <w:r w:rsidRPr="00843CEC">
        <w:rPr>
          <w:rFonts w:ascii="Gill Sans MT" w:hAnsi="Gill Sans MT"/>
          <w:b w:val="0"/>
        </w:rPr>
        <w:t>, Héryk Julien, Nick Gibb</w:t>
      </w:r>
      <w:r w:rsidR="00193C91" w:rsidRPr="00843CEC">
        <w:rPr>
          <w:rFonts w:ascii="Gill Sans MT" w:hAnsi="Gill Sans MT"/>
          <w:b w:val="0"/>
        </w:rPr>
        <w:t xml:space="preserve">, </w:t>
      </w:r>
      <w:r w:rsidR="00FC2AA5" w:rsidRPr="00843CEC">
        <w:rPr>
          <w:rFonts w:ascii="Gill Sans MT" w:hAnsi="Gill Sans MT"/>
          <w:b w:val="0"/>
        </w:rPr>
        <w:t>Heather McGrath</w:t>
      </w:r>
      <w:r w:rsidR="00AE7A99" w:rsidRPr="00843CEC">
        <w:rPr>
          <w:rFonts w:ascii="Gill Sans MT" w:hAnsi="Gill Sans MT"/>
          <w:b w:val="0"/>
        </w:rPr>
        <w:t>, Ahmad Abo</w:t>
      </w:r>
      <w:r w:rsidR="007E19C3" w:rsidRPr="00843CEC">
        <w:rPr>
          <w:rFonts w:ascii="Gill Sans MT" w:hAnsi="Gill Sans MT"/>
          <w:b w:val="0"/>
        </w:rPr>
        <w:t xml:space="preserve"> </w:t>
      </w:r>
      <w:r w:rsidR="00AE7A99" w:rsidRPr="00843CEC">
        <w:rPr>
          <w:rFonts w:ascii="Gill Sans MT" w:hAnsi="Gill Sans MT"/>
          <w:b w:val="0"/>
        </w:rPr>
        <w:t>El</w:t>
      </w:r>
      <w:r w:rsidR="007E19C3" w:rsidRPr="00843CEC">
        <w:rPr>
          <w:rFonts w:ascii="Gill Sans MT" w:hAnsi="Gill Sans MT"/>
          <w:b w:val="0"/>
        </w:rPr>
        <w:t xml:space="preserve"> </w:t>
      </w:r>
      <w:r w:rsidR="00AE7A99" w:rsidRPr="00843CEC">
        <w:rPr>
          <w:rFonts w:ascii="Gill Sans MT" w:hAnsi="Gill Sans MT"/>
          <w:b w:val="0"/>
        </w:rPr>
        <w:t>Ezz</w:t>
      </w:r>
      <w:r w:rsidR="00FC2AA5" w:rsidRPr="00843CEC">
        <w:rPr>
          <w:rFonts w:ascii="Gill Sans MT" w:hAnsi="Gill Sans MT"/>
          <w:b w:val="0"/>
        </w:rPr>
        <w:t xml:space="preserve">, </w:t>
      </w:r>
      <w:r w:rsidRPr="00843CEC">
        <w:rPr>
          <w:rFonts w:ascii="Gill Sans MT" w:hAnsi="Gill Sans MT"/>
          <w:b w:val="0"/>
        </w:rPr>
        <w:t xml:space="preserve">Marc-André Carrier, and </w:t>
      </w:r>
      <w:r w:rsidR="00FC2AA5" w:rsidRPr="00843CEC">
        <w:rPr>
          <w:rFonts w:ascii="Gill Sans MT" w:hAnsi="Gill Sans MT"/>
          <w:b w:val="0"/>
        </w:rPr>
        <w:t>Michel Parent</w:t>
      </w:r>
      <w:r w:rsidR="0041784F" w:rsidRPr="00843CEC">
        <w:rPr>
          <w:rFonts w:ascii="Gill Sans MT" w:hAnsi="Gill Sans MT"/>
          <w:b w:val="0"/>
        </w:rPr>
        <w:t xml:space="preserve"> </w:t>
      </w:r>
    </w:p>
    <w:p w14:paraId="3B833149" w14:textId="0F35A017" w:rsidR="007360AF" w:rsidRPr="007360AF" w:rsidRDefault="004356E7" w:rsidP="0002252A">
      <w:pPr>
        <w:pStyle w:val="ByLine"/>
        <w:spacing w:after="600"/>
        <w:jc w:val="center"/>
        <w:rPr>
          <w:rFonts w:ascii="Gill Sans MT" w:hAnsi="Gill Sans MT"/>
          <w:b w:val="0"/>
          <w:sz w:val="32"/>
        </w:rPr>
      </w:pPr>
      <w:r w:rsidRPr="003C3816">
        <w:rPr>
          <w:rFonts w:ascii="Gill Sans MT" w:hAnsi="Gill Sans MT"/>
          <w:b w:val="0"/>
          <w:sz w:val="32"/>
        </w:rPr>
        <w:t>GSC–Quebec</w:t>
      </w:r>
      <w:r w:rsidRPr="003C3816">
        <w:rPr>
          <w:rFonts w:ascii="Gill Sans MT" w:hAnsi="Gill Sans MT"/>
          <w:b w:val="0"/>
          <w:sz w:val="32"/>
        </w:rPr>
        <w:br/>
        <w:t>Natural Resources Canada</w:t>
      </w:r>
    </w:p>
    <w:p w14:paraId="5D0C5EA1" w14:textId="3E973F20" w:rsidR="0002252A" w:rsidRDefault="007360AF" w:rsidP="0002252A">
      <w:pPr>
        <w:pStyle w:val="ByLine"/>
        <w:spacing w:after="1560"/>
        <w:jc w:val="center"/>
        <w:rPr>
          <w:rFonts w:ascii="Gill Sans MT" w:hAnsi="Gill Sans MT"/>
          <w:b w:val="0"/>
          <w:sz w:val="32"/>
          <w:szCs w:val="32"/>
          <w:lang w:val="en-CA"/>
        </w:rPr>
      </w:pPr>
      <w:r>
        <w:rPr>
          <w:rFonts w:ascii="Gill Sans MT" w:hAnsi="Gill Sans MT"/>
          <w:b w:val="0"/>
          <w:noProof/>
          <w:sz w:val="32"/>
          <w:szCs w:val="32"/>
          <w:lang w:val="en-CA" w:eastAsia="en-CA"/>
        </w:rPr>
        <w:drawing>
          <wp:inline distT="0" distB="0" distL="0" distR="0" wp14:anchorId="5F56271B" wp14:editId="71C62455">
            <wp:extent cx="3508390" cy="16767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_LOGO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13938" cy="1679439"/>
                    </a:xfrm>
                    <a:prstGeom prst="rect">
                      <a:avLst/>
                    </a:prstGeom>
                  </pic:spPr>
                </pic:pic>
              </a:graphicData>
            </a:graphic>
          </wp:inline>
        </w:drawing>
      </w:r>
    </w:p>
    <w:p w14:paraId="0E227C92" w14:textId="3BF0123B" w:rsidR="0003507F" w:rsidRPr="003C3816" w:rsidRDefault="00C93CBB" w:rsidP="004C5569">
      <w:pPr>
        <w:pStyle w:val="ByLine"/>
        <w:spacing w:after="0"/>
        <w:jc w:val="center"/>
        <w:rPr>
          <w:rFonts w:ascii="Gill Sans MT" w:hAnsi="Gill Sans MT"/>
          <w:b w:val="0"/>
          <w:sz w:val="32"/>
          <w:szCs w:val="32"/>
        </w:rPr>
      </w:pPr>
      <w:r>
        <w:rPr>
          <w:rFonts w:ascii="Gill Sans MT" w:hAnsi="Gill Sans MT"/>
          <w:b w:val="0"/>
          <w:sz w:val="32"/>
          <w:szCs w:val="32"/>
          <w:lang w:val="en-CA"/>
        </w:rPr>
        <w:t>May 2018</w:t>
      </w:r>
    </w:p>
    <w:p w14:paraId="3F9A7DED" w14:textId="1108A171" w:rsidR="00FA707A" w:rsidRPr="002D7611" w:rsidRDefault="00FA707A" w:rsidP="004356E7">
      <w:pPr>
        <w:pStyle w:val="ChangeHistoryTitle"/>
        <w:jc w:val="left"/>
        <w:rPr>
          <w:sz w:val="32"/>
        </w:rPr>
        <w:sectPr w:rsidR="00FA707A" w:rsidRPr="002D7611" w:rsidSect="0002252A">
          <w:footerReference w:type="default" r:id="rId9"/>
          <w:pgSz w:w="12240" w:h="15840" w:code="1"/>
          <w:pgMar w:top="1134" w:right="1701" w:bottom="1361" w:left="1701" w:header="720" w:footer="720" w:gutter="0"/>
          <w:pgNumType w:fmt="lowerRoman" w:start="1"/>
          <w:cols w:space="720"/>
          <w:docGrid w:linePitch="299"/>
        </w:sectPr>
      </w:pPr>
    </w:p>
    <w:p w14:paraId="24DDD1BA" w14:textId="6EBE8AAF" w:rsidR="00FA707A" w:rsidRPr="00E308B4" w:rsidRDefault="00FA707A" w:rsidP="004C5569">
      <w:pPr>
        <w:pStyle w:val="Titre1"/>
        <w:numPr>
          <w:ilvl w:val="0"/>
          <w:numId w:val="0"/>
        </w:numPr>
        <w:ind w:left="360" w:hanging="360"/>
        <w:jc w:val="center"/>
      </w:pPr>
      <w:bookmarkStart w:id="0" w:name="_Toc344877432"/>
      <w:bookmarkStart w:id="1" w:name="_Toc344879822"/>
      <w:bookmarkStart w:id="2" w:name="_Toc346508722"/>
      <w:bookmarkStart w:id="3" w:name="_Toc346508952"/>
      <w:bookmarkStart w:id="4" w:name="_Toc346509227"/>
      <w:bookmarkStart w:id="5" w:name="_Toc514854042"/>
      <w:bookmarkEnd w:id="0"/>
      <w:bookmarkEnd w:id="1"/>
      <w:bookmarkEnd w:id="2"/>
      <w:bookmarkEnd w:id="3"/>
      <w:bookmarkEnd w:id="4"/>
      <w:r w:rsidRPr="00E308B4">
        <w:lastRenderedPageBreak/>
        <w:t xml:space="preserve">Table of </w:t>
      </w:r>
      <w:r w:rsidR="0031232C">
        <w:t>c</w:t>
      </w:r>
      <w:r w:rsidR="002D7611" w:rsidRPr="00E308B4">
        <w:t>ontents</w:t>
      </w:r>
      <w:bookmarkEnd w:id="5"/>
    </w:p>
    <w:p w14:paraId="236DB118" w14:textId="0CA50634" w:rsidR="00221DAD" w:rsidRDefault="00FA707A">
      <w:pPr>
        <w:pStyle w:val="TM1"/>
        <w:rPr>
          <w:rFonts w:asciiTheme="minorHAnsi" w:eastAsiaTheme="minorEastAsia" w:hAnsiTheme="minorHAnsi" w:cstheme="minorBidi"/>
          <w:b w:val="0"/>
          <w:kern w:val="0"/>
          <w:szCs w:val="22"/>
          <w:lang w:val="en-CA" w:eastAsia="en-CA"/>
        </w:rPr>
      </w:pPr>
      <w:r w:rsidRPr="00E308B4">
        <w:rPr>
          <w:rFonts w:ascii="Times New Roman" w:hAnsi="Times New Roman"/>
        </w:rPr>
        <w:fldChar w:fldCharType="begin"/>
      </w:r>
      <w:r w:rsidRPr="002D7611">
        <w:rPr>
          <w:rFonts w:ascii="Times New Roman" w:hAnsi="Times New Roman"/>
        </w:rPr>
        <w:instrText xml:space="preserve"> TOC \o "1-3" \t "TOCentry,1" </w:instrText>
      </w:r>
      <w:r w:rsidRPr="00E308B4">
        <w:rPr>
          <w:rFonts w:ascii="Times New Roman" w:hAnsi="Times New Roman"/>
        </w:rPr>
        <w:fldChar w:fldCharType="separate"/>
      </w:r>
      <w:r w:rsidR="00221DAD">
        <w:t>Table of contents</w:t>
      </w:r>
      <w:r w:rsidR="00221DAD">
        <w:tab/>
      </w:r>
      <w:r w:rsidR="00221DAD">
        <w:fldChar w:fldCharType="begin"/>
      </w:r>
      <w:r w:rsidR="00221DAD">
        <w:instrText xml:space="preserve"> PAGEREF _Toc514854042 \h </w:instrText>
      </w:r>
      <w:r w:rsidR="00221DAD">
        <w:fldChar w:fldCharType="separate"/>
      </w:r>
      <w:r w:rsidR="00221DAD">
        <w:t>i</w:t>
      </w:r>
      <w:r w:rsidR="00221DAD">
        <w:fldChar w:fldCharType="end"/>
      </w:r>
    </w:p>
    <w:p w14:paraId="422FAEC6" w14:textId="0C07E122" w:rsidR="00221DAD" w:rsidRDefault="00221DAD">
      <w:pPr>
        <w:pStyle w:val="TM1"/>
        <w:rPr>
          <w:rFonts w:asciiTheme="minorHAnsi" w:eastAsiaTheme="minorEastAsia" w:hAnsiTheme="minorHAnsi" w:cstheme="minorBidi"/>
          <w:b w:val="0"/>
          <w:kern w:val="0"/>
          <w:szCs w:val="22"/>
          <w:lang w:val="en-CA" w:eastAsia="en-CA"/>
        </w:rPr>
      </w:pPr>
      <w:r>
        <w:t>List of tables</w:t>
      </w:r>
      <w:r>
        <w:tab/>
      </w:r>
      <w:r>
        <w:fldChar w:fldCharType="begin"/>
      </w:r>
      <w:r>
        <w:instrText xml:space="preserve"> PAGEREF _Toc514854043 \h </w:instrText>
      </w:r>
      <w:r>
        <w:fldChar w:fldCharType="separate"/>
      </w:r>
      <w:r>
        <w:t>iii</w:t>
      </w:r>
      <w:r>
        <w:fldChar w:fldCharType="end"/>
      </w:r>
    </w:p>
    <w:p w14:paraId="3A50BF97" w14:textId="7D72248B" w:rsidR="00221DAD" w:rsidRDefault="00221DAD">
      <w:pPr>
        <w:pStyle w:val="TM1"/>
        <w:rPr>
          <w:rFonts w:asciiTheme="minorHAnsi" w:eastAsiaTheme="minorEastAsia" w:hAnsiTheme="minorHAnsi" w:cstheme="minorBidi"/>
          <w:b w:val="0"/>
          <w:kern w:val="0"/>
          <w:szCs w:val="22"/>
          <w:lang w:val="en-CA" w:eastAsia="en-CA"/>
        </w:rPr>
      </w:pPr>
      <w:r>
        <w:t>List of figures</w:t>
      </w:r>
      <w:r>
        <w:tab/>
      </w:r>
      <w:r>
        <w:fldChar w:fldCharType="begin"/>
      </w:r>
      <w:r>
        <w:instrText xml:space="preserve"> PAGEREF _Toc514854044 \h </w:instrText>
      </w:r>
      <w:r>
        <w:fldChar w:fldCharType="separate"/>
      </w:r>
      <w:r>
        <w:t>iv</w:t>
      </w:r>
      <w:r>
        <w:fldChar w:fldCharType="end"/>
      </w:r>
    </w:p>
    <w:p w14:paraId="46D2DFA4" w14:textId="5DFC4536" w:rsidR="00221DAD" w:rsidRDefault="00221DAD">
      <w:pPr>
        <w:pStyle w:val="TM1"/>
        <w:rPr>
          <w:rFonts w:asciiTheme="minorHAnsi" w:eastAsiaTheme="minorEastAsia" w:hAnsiTheme="minorHAnsi" w:cstheme="minorBidi"/>
          <w:b w:val="0"/>
          <w:kern w:val="0"/>
          <w:szCs w:val="22"/>
          <w:lang w:val="en-CA" w:eastAsia="en-CA"/>
        </w:rPr>
      </w:pPr>
      <w:r>
        <w:t>Revision history</w:t>
      </w:r>
      <w:r>
        <w:tab/>
      </w:r>
      <w:r>
        <w:fldChar w:fldCharType="begin"/>
      </w:r>
      <w:r>
        <w:instrText xml:space="preserve"> PAGEREF _Toc514854045 \h </w:instrText>
      </w:r>
      <w:r>
        <w:fldChar w:fldCharType="separate"/>
      </w:r>
      <w:r>
        <w:t>v</w:t>
      </w:r>
      <w:r>
        <w:fldChar w:fldCharType="end"/>
      </w:r>
    </w:p>
    <w:p w14:paraId="22DA83FA" w14:textId="6D1D07F4" w:rsidR="00221DAD" w:rsidRDefault="00221DAD">
      <w:pPr>
        <w:pStyle w:val="TM1"/>
        <w:rPr>
          <w:rFonts w:asciiTheme="minorHAnsi" w:eastAsiaTheme="minorEastAsia" w:hAnsiTheme="minorHAnsi" w:cstheme="minorBidi"/>
          <w:b w:val="0"/>
          <w:kern w:val="0"/>
          <w:szCs w:val="22"/>
          <w:lang w:val="en-CA" w:eastAsia="en-CA"/>
        </w:rPr>
      </w:pPr>
      <w:r>
        <w:t>1</w:t>
      </w:r>
      <w:r>
        <w:rPr>
          <w:rFonts w:asciiTheme="minorHAnsi" w:eastAsiaTheme="minorEastAsia" w:hAnsiTheme="minorHAnsi" w:cstheme="minorBidi"/>
          <w:b w:val="0"/>
          <w:kern w:val="0"/>
          <w:szCs w:val="22"/>
          <w:lang w:val="en-CA" w:eastAsia="en-CA"/>
        </w:rPr>
        <w:tab/>
      </w:r>
      <w:r>
        <w:t>Introduction</w:t>
      </w:r>
      <w:r>
        <w:tab/>
      </w:r>
      <w:r>
        <w:fldChar w:fldCharType="begin"/>
      </w:r>
      <w:r>
        <w:instrText xml:space="preserve"> PAGEREF _Toc514854046 \h </w:instrText>
      </w:r>
      <w:r>
        <w:fldChar w:fldCharType="separate"/>
      </w:r>
      <w:r>
        <w:t>1</w:t>
      </w:r>
      <w:r>
        <w:fldChar w:fldCharType="end"/>
      </w:r>
    </w:p>
    <w:p w14:paraId="3405C8CA" w14:textId="1183614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1.1</w:t>
      </w:r>
      <w:r>
        <w:rPr>
          <w:rFonts w:asciiTheme="minorHAnsi" w:eastAsiaTheme="minorEastAsia" w:hAnsiTheme="minorHAnsi" w:cstheme="minorBidi"/>
          <w:noProof/>
          <w:kern w:val="0"/>
          <w:szCs w:val="22"/>
          <w:lang w:val="en-CA" w:eastAsia="en-CA"/>
        </w:rPr>
        <w:tab/>
      </w:r>
      <w:r>
        <w:rPr>
          <w:noProof/>
        </w:rPr>
        <w:t>Purpose</w:t>
      </w:r>
      <w:r>
        <w:rPr>
          <w:noProof/>
        </w:rPr>
        <w:tab/>
      </w:r>
      <w:r>
        <w:rPr>
          <w:noProof/>
        </w:rPr>
        <w:fldChar w:fldCharType="begin"/>
      </w:r>
      <w:r>
        <w:rPr>
          <w:noProof/>
        </w:rPr>
        <w:instrText xml:space="preserve"> PAGEREF _Toc514854047 \h </w:instrText>
      </w:r>
      <w:r>
        <w:rPr>
          <w:noProof/>
        </w:rPr>
      </w:r>
      <w:r>
        <w:rPr>
          <w:noProof/>
        </w:rPr>
        <w:fldChar w:fldCharType="separate"/>
      </w:r>
      <w:r>
        <w:rPr>
          <w:noProof/>
        </w:rPr>
        <w:t>1</w:t>
      </w:r>
      <w:r>
        <w:rPr>
          <w:noProof/>
        </w:rPr>
        <w:fldChar w:fldCharType="end"/>
      </w:r>
    </w:p>
    <w:p w14:paraId="5CF4C559" w14:textId="7F4BEB2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1.2</w:t>
      </w:r>
      <w:r>
        <w:rPr>
          <w:rFonts w:asciiTheme="minorHAnsi" w:eastAsiaTheme="minorEastAsia" w:hAnsiTheme="minorHAnsi" w:cstheme="minorBidi"/>
          <w:noProof/>
          <w:kern w:val="0"/>
          <w:szCs w:val="22"/>
          <w:lang w:val="en-CA" w:eastAsia="en-CA"/>
        </w:rPr>
        <w:tab/>
      </w:r>
      <w:r>
        <w:rPr>
          <w:noProof/>
        </w:rPr>
        <w:t>Document conventions</w:t>
      </w:r>
      <w:r>
        <w:rPr>
          <w:noProof/>
        </w:rPr>
        <w:tab/>
      </w:r>
      <w:r>
        <w:rPr>
          <w:noProof/>
        </w:rPr>
        <w:fldChar w:fldCharType="begin"/>
      </w:r>
      <w:r>
        <w:rPr>
          <w:noProof/>
        </w:rPr>
        <w:instrText xml:space="preserve"> PAGEREF _Toc514854048 \h </w:instrText>
      </w:r>
      <w:r>
        <w:rPr>
          <w:noProof/>
        </w:rPr>
      </w:r>
      <w:r>
        <w:rPr>
          <w:noProof/>
        </w:rPr>
        <w:fldChar w:fldCharType="separate"/>
      </w:r>
      <w:r>
        <w:rPr>
          <w:noProof/>
        </w:rPr>
        <w:t>1</w:t>
      </w:r>
      <w:r>
        <w:rPr>
          <w:noProof/>
        </w:rPr>
        <w:fldChar w:fldCharType="end"/>
      </w:r>
    </w:p>
    <w:p w14:paraId="3543CA9D" w14:textId="501E8437"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1.3</w:t>
      </w:r>
      <w:r>
        <w:rPr>
          <w:rFonts w:asciiTheme="minorHAnsi" w:eastAsiaTheme="minorEastAsia" w:hAnsiTheme="minorHAnsi" w:cstheme="minorBidi"/>
          <w:noProof/>
          <w:kern w:val="0"/>
          <w:szCs w:val="22"/>
          <w:lang w:val="en-CA" w:eastAsia="en-CA"/>
        </w:rPr>
        <w:tab/>
      </w:r>
      <w:r>
        <w:rPr>
          <w:noProof/>
        </w:rPr>
        <w:t>Intended audience and reading suggestions</w:t>
      </w:r>
      <w:r>
        <w:rPr>
          <w:noProof/>
        </w:rPr>
        <w:tab/>
      </w:r>
      <w:r>
        <w:rPr>
          <w:noProof/>
        </w:rPr>
        <w:fldChar w:fldCharType="begin"/>
      </w:r>
      <w:r>
        <w:rPr>
          <w:noProof/>
        </w:rPr>
        <w:instrText xml:space="preserve"> PAGEREF _Toc514854049 \h </w:instrText>
      </w:r>
      <w:r>
        <w:rPr>
          <w:noProof/>
        </w:rPr>
      </w:r>
      <w:r>
        <w:rPr>
          <w:noProof/>
        </w:rPr>
        <w:fldChar w:fldCharType="separate"/>
      </w:r>
      <w:r>
        <w:rPr>
          <w:noProof/>
        </w:rPr>
        <w:t>1</w:t>
      </w:r>
      <w:r>
        <w:rPr>
          <w:noProof/>
        </w:rPr>
        <w:fldChar w:fldCharType="end"/>
      </w:r>
    </w:p>
    <w:p w14:paraId="04C0B65D" w14:textId="3F9F18F9"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1.4</w:t>
      </w:r>
      <w:r>
        <w:rPr>
          <w:rFonts w:asciiTheme="minorHAnsi" w:eastAsiaTheme="minorEastAsia" w:hAnsiTheme="minorHAnsi" w:cstheme="minorBidi"/>
          <w:noProof/>
          <w:kern w:val="0"/>
          <w:szCs w:val="22"/>
          <w:lang w:val="en-CA" w:eastAsia="en-CA"/>
        </w:rPr>
        <w:tab/>
      </w:r>
      <w:r>
        <w:rPr>
          <w:noProof/>
        </w:rPr>
        <w:t>Project scope</w:t>
      </w:r>
      <w:r>
        <w:rPr>
          <w:noProof/>
        </w:rPr>
        <w:tab/>
      </w:r>
      <w:r>
        <w:rPr>
          <w:noProof/>
        </w:rPr>
        <w:fldChar w:fldCharType="begin"/>
      </w:r>
      <w:r>
        <w:rPr>
          <w:noProof/>
        </w:rPr>
        <w:instrText xml:space="preserve"> PAGEREF _Toc514854050 \h </w:instrText>
      </w:r>
      <w:r>
        <w:rPr>
          <w:noProof/>
        </w:rPr>
      </w:r>
      <w:r>
        <w:rPr>
          <w:noProof/>
        </w:rPr>
        <w:fldChar w:fldCharType="separate"/>
      </w:r>
      <w:r>
        <w:rPr>
          <w:noProof/>
        </w:rPr>
        <w:t>1</w:t>
      </w:r>
      <w:r>
        <w:rPr>
          <w:noProof/>
        </w:rPr>
        <w:fldChar w:fldCharType="end"/>
      </w:r>
    </w:p>
    <w:p w14:paraId="7020D2A4" w14:textId="4CB08E79" w:rsidR="00221DAD" w:rsidRDefault="00221DAD">
      <w:pPr>
        <w:pStyle w:val="TM1"/>
        <w:rPr>
          <w:rFonts w:asciiTheme="minorHAnsi" w:eastAsiaTheme="minorEastAsia" w:hAnsiTheme="minorHAnsi" w:cstheme="minorBidi"/>
          <w:b w:val="0"/>
          <w:kern w:val="0"/>
          <w:szCs w:val="22"/>
          <w:lang w:val="en-CA" w:eastAsia="en-CA"/>
        </w:rPr>
      </w:pPr>
      <w:r>
        <w:t>2</w:t>
      </w:r>
      <w:r>
        <w:rPr>
          <w:rFonts w:asciiTheme="minorHAnsi" w:eastAsiaTheme="minorEastAsia" w:hAnsiTheme="minorHAnsi" w:cstheme="minorBidi"/>
          <w:b w:val="0"/>
          <w:kern w:val="0"/>
          <w:szCs w:val="22"/>
          <w:lang w:val="en-CA" w:eastAsia="en-CA"/>
        </w:rPr>
        <w:tab/>
      </w:r>
      <w:r>
        <w:t>Overall description</w:t>
      </w:r>
      <w:r>
        <w:tab/>
      </w:r>
      <w:r>
        <w:fldChar w:fldCharType="begin"/>
      </w:r>
      <w:r>
        <w:instrText xml:space="preserve"> PAGEREF _Toc514854051 \h </w:instrText>
      </w:r>
      <w:r>
        <w:fldChar w:fldCharType="separate"/>
      </w:r>
      <w:r>
        <w:t>2</w:t>
      </w:r>
      <w:r>
        <w:fldChar w:fldCharType="end"/>
      </w:r>
    </w:p>
    <w:p w14:paraId="363DDB02" w14:textId="4AE9F4AF"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1</w:t>
      </w:r>
      <w:r>
        <w:rPr>
          <w:rFonts w:asciiTheme="minorHAnsi" w:eastAsiaTheme="minorEastAsia" w:hAnsiTheme="minorHAnsi" w:cstheme="minorBidi"/>
          <w:noProof/>
          <w:kern w:val="0"/>
          <w:szCs w:val="22"/>
          <w:lang w:val="en-CA" w:eastAsia="en-CA"/>
        </w:rPr>
        <w:tab/>
      </w:r>
      <w:r>
        <w:rPr>
          <w:noProof/>
        </w:rPr>
        <w:t>Product perspective</w:t>
      </w:r>
      <w:r>
        <w:rPr>
          <w:noProof/>
        </w:rPr>
        <w:tab/>
      </w:r>
      <w:r>
        <w:rPr>
          <w:noProof/>
        </w:rPr>
        <w:fldChar w:fldCharType="begin"/>
      </w:r>
      <w:r>
        <w:rPr>
          <w:noProof/>
        </w:rPr>
        <w:instrText xml:space="preserve"> PAGEREF _Toc514854052 \h </w:instrText>
      </w:r>
      <w:r>
        <w:rPr>
          <w:noProof/>
        </w:rPr>
      </w:r>
      <w:r>
        <w:rPr>
          <w:noProof/>
        </w:rPr>
        <w:fldChar w:fldCharType="separate"/>
      </w:r>
      <w:r>
        <w:rPr>
          <w:noProof/>
        </w:rPr>
        <w:t>2</w:t>
      </w:r>
      <w:r>
        <w:rPr>
          <w:noProof/>
        </w:rPr>
        <w:fldChar w:fldCharType="end"/>
      </w:r>
    </w:p>
    <w:p w14:paraId="7E07B842" w14:textId="09AC1942"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2</w:t>
      </w:r>
      <w:r>
        <w:rPr>
          <w:rFonts w:asciiTheme="minorHAnsi" w:eastAsiaTheme="minorEastAsia" w:hAnsiTheme="minorHAnsi" w:cstheme="minorBidi"/>
          <w:noProof/>
          <w:kern w:val="0"/>
          <w:szCs w:val="22"/>
          <w:lang w:val="en-CA" w:eastAsia="en-CA"/>
        </w:rPr>
        <w:tab/>
      </w:r>
      <w:r>
        <w:rPr>
          <w:noProof/>
        </w:rPr>
        <w:t>Product features</w:t>
      </w:r>
      <w:r>
        <w:rPr>
          <w:noProof/>
        </w:rPr>
        <w:tab/>
      </w:r>
      <w:r>
        <w:rPr>
          <w:noProof/>
        </w:rPr>
        <w:fldChar w:fldCharType="begin"/>
      </w:r>
      <w:r>
        <w:rPr>
          <w:noProof/>
        </w:rPr>
        <w:instrText xml:space="preserve"> PAGEREF _Toc514854053 \h </w:instrText>
      </w:r>
      <w:r>
        <w:rPr>
          <w:noProof/>
        </w:rPr>
      </w:r>
      <w:r>
        <w:rPr>
          <w:noProof/>
        </w:rPr>
        <w:fldChar w:fldCharType="separate"/>
      </w:r>
      <w:r>
        <w:rPr>
          <w:noProof/>
        </w:rPr>
        <w:t>2</w:t>
      </w:r>
      <w:r>
        <w:rPr>
          <w:noProof/>
        </w:rPr>
        <w:fldChar w:fldCharType="end"/>
      </w:r>
    </w:p>
    <w:p w14:paraId="0934C8B2" w14:textId="3AC1ABB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3</w:t>
      </w:r>
      <w:r>
        <w:rPr>
          <w:rFonts w:asciiTheme="minorHAnsi" w:eastAsiaTheme="minorEastAsia" w:hAnsiTheme="minorHAnsi" w:cstheme="minorBidi"/>
          <w:noProof/>
          <w:kern w:val="0"/>
          <w:szCs w:val="22"/>
          <w:lang w:val="en-CA" w:eastAsia="en-CA"/>
        </w:rPr>
        <w:tab/>
      </w:r>
      <w:r>
        <w:rPr>
          <w:noProof/>
        </w:rPr>
        <w:t>User classes and characteristics</w:t>
      </w:r>
      <w:r>
        <w:rPr>
          <w:noProof/>
        </w:rPr>
        <w:tab/>
      </w:r>
      <w:r>
        <w:rPr>
          <w:noProof/>
        </w:rPr>
        <w:fldChar w:fldCharType="begin"/>
      </w:r>
      <w:r>
        <w:rPr>
          <w:noProof/>
        </w:rPr>
        <w:instrText xml:space="preserve"> PAGEREF _Toc514854054 \h </w:instrText>
      </w:r>
      <w:r>
        <w:rPr>
          <w:noProof/>
        </w:rPr>
      </w:r>
      <w:r>
        <w:rPr>
          <w:noProof/>
        </w:rPr>
        <w:fldChar w:fldCharType="separate"/>
      </w:r>
      <w:r>
        <w:rPr>
          <w:noProof/>
        </w:rPr>
        <w:t>3</w:t>
      </w:r>
      <w:r>
        <w:rPr>
          <w:noProof/>
        </w:rPr>
        <w:fldChar w:fldCharType="end"/>
      </w:r>
    </w:p>
    <w:p w14:paraId="49040CEF" w14:textId="6B2B71C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4</w:t>
      </w:r>
      <w:r>
        <w:rPr>
          <w:rFonts w:asciiTheme="minorHAnsi" w:eastAsiaTheme="minorEastAsia" w:hAnsiTheme="minorHAnsi" w:cstheme="minorBidi"/>
          <w:noProof/>
          <w:kern w:val="0"/>
          <w:szCs w:val="22"/>
          <w:lang w:val="en-CA" w:eastAsia="en-CA"/>
        </w:rPr>
        <w:tab/>
      </w:r>
      <w:r>
        <w:rPr>
          <w:noProof/>
        </w:rPr>
        <w:t>Operating environment</w:t>
      </w:r>
      <w:r>
        <w:rPr>
          <w:noProof/>
        </w:rPr>
        <w:tab/>
      </w:r>
      <w:r>
        <w:rPr>
          <w:noProof/>
        </w:rPr>
        <w:fldChar w:fldCharType="begin"/>
      </w:r>
      <w:r>
        <w:rPr>
          <w:noProof/>
        </w:rPr>
        <w:instrText xml:space="preserve"> PAGEREF _Toc514854055 \h </w:instrText>
      </w:r>
      <w:r>
        <w:rPr>
          <w:noProof/>
        </w:rPr>
      </w:r>
      <w:r>
        <w:rPr>
          <w:noProof/>
        </w:rPr>
        <w:fldChar w:fldCharType="separate"/>
      </w:r>
      <w:r>
        <w:rPr>
          <w:noProof/>
        </w:rPr>
        <w:t>3</w:t>
      </w:r>
      <w:r>
        <w:rPr>
          <w:noProof/>
        </w:rPr>
        <w:fldChar w:fldCharType="end"/>
      </w:r>
    </w:p>
    <w:p w14:paraId="3B711679" w14:textId="59D801B0"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5</w:t>
      </w:r>
      <w:r>
        <w:rPr>
          <w:rFonts w:asciiTheme="minorHAnsi" w:eastAsiaTheme="minorEastAsia" w:hAnsiTheme="minorHAnsi" w:cstheme="minorBidi"/>
          <w:noProof/>
          <w:kern w:val="0"/>
          <w:szCs w:val="22"/>
          <w:lang w:val="en-CA" w:eastAsia="en-CA"/>
        </w:rPr>
        <w:tab/>
      </w:r>
      <w:r>
        <w:rPr>
          <w:noProof/>
        </w:rPr>
        <w:t>Design and implementation constraints</w:t>
      </w:r>
      <w:r>
        <w:rPr>
          <w:noProof/>
        </w:rPr>
        <w:tab/>
      </w:r>
      <w:r>
        <w:rPr>
          <w:noProof/>
        </w:rPr>
        <w:fldChar w:fldCharType="begin"/>
      </w:r>
      <w:r>
        <w:rPr>
          <w:noProof/>
        </w:rPr>
        <w:instrText xml:space="preserve"> PAGEREF _Toc514854056 \h </w:instrText>
      </w:r>
      <w:r>
        <w:rPr>
          <w:noProof/>
        </w:rPr>
      </w:r>
      <w:r>
        <w:rPr>
          <w:noProof/>
        </w:rPr>
        <w:fldChar w:fldCharType="separate"/>
      </w:r>
      <w:r>
        <w:rPr>
          <w:noProof/>
        </w:rPr>
        <w:t>3</w:t>
      </w:r>
      <w:r>
        <w:rPr>
          <w:noProof/>
        </w:rPr>
        <w:fldChar w:fldCharType="end"/>
      </w:r>
    </w:p>
    <w:p w14:paraId="7C77FE23" w14:textId="4ACC384D"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6</w:t>
      </w:r>
      <w:r>
        <w:rPr>
          <w:rFonts w:asciiTheme="minorHAnsi" w:eastAsiaTheme="minorEastAsia" w:hAnsiTheme="minorHAnsi" w:cstheme="minorBidi"/>
          <w:noProof/>
          <w:kern w:val="0"/>
          <w:szCs w:val="22"/>
          <w:lang w:val="en-CA" w:eastAsia="en-CA"/>
        </w:rPr>
        <w:tab/>
      </w:r>
      <w:r>
        <w:rPr>
          <w:noProof/>
        </w:rPr>
        <w:t>User documentation</w:t>
      </w:r>
      <w:r>
        <w:rPr>
          <w:noProof/>
        </w:rPr>
        <w:tab/>
      </w:r>
      <w:r>
        <w:rPr>
          <w:noProof/>
        </w:rPr>
        <w:fldChar w:fldCharType="begin"/>
      </w:r>
      <w:r>
        <w:rPr>
          <w:noProof/>
        </w:rPr>
        <w:instrText xml:space="preserve"> PAGEREF _Toc514854057 \h </w:instrText>
      </w:r>
      <w:r>
        <w:rPr>
          <w:noProof/>
        </w:rPr>
      </w:r>
      <w:r>
        <w:rPr>
          <w:noProof/>
        </w:rPr>
        <w:fldChar w:fldCharType="separate"/>
      </w:r>
      <w:r>
        <w:rPr>
          <w:noProof/>
        </w:rPr>
        <w:t>4</w:t>
      </w:r>
      <w:r>
        <w:rPr>
          <w:noProof/>
        </w:rPr>
        <w:fldChar w:fldCharType="end"/>
      </w:r>
    </w:p>
    <w:p w14:paraId="225D9148" w14:textId="3382BD03"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2.7</w:t>
      </w:r>
      <w:r>
        <w:rPr>
          <w:rFonts w:asciiTheme="minorHAnsi" w:eastAsiaTheme="minorEastAsia" w:hAnsiTheme="minorHAnsi" w:cstheme="minorBidi"/>
          <w:noProof/>
          <w:kern w:val="0"/>
          <w:szCs w:val="22"/>
          <w:lang w:val="en-CA" w:eastAsia="en-CA"/>
        </w:rPr>
        <w:tab/>
      </w:r>
      <w:r>
        <w:rPr>
          <w:noProof/>
        </w:rPr>
        <w:t>Assumptions and dependencies</w:t>
      </w:r>
      <w:r>
        <w:rPr>
          <w:noProof/>
        </w:rPr>
        <w:tab/>
      </w:r>
      <w:r>
        <w:rPr>
          <w:noProof/>
        </w:rPr>
        <w:fldChar w:fldCharType="begin"/>
      </w:r>
      <w:r>
        <w:rPr>
          <w:noProof/>
        </w:rPr>
        <w:instrText xml:space="preserve"> PAGEREF _Toc514854058 \h </w:instrText>
      </w:r>
      <w:r>
        <w:rPr>
          <w:noProof/>
        </w:rPr>
      </w:r>
      <w:r>
        <w:rPr>
          <w:noProof/>
        </w:rPr>
        <w:fldChar w:fldCharType="separate"/>
      </w:r>
      <w:r>
        <w:rPr>
          <w:noProof/>
        </w:rPr>
        <w:t>4</w:t>
      </w:r>
      <w:r>
        <w:rPr>
          <w:noProof/>
        </w:rPr>
        <w:fldChar w:fldCharType="end"/>
      </w:r>
    </w:p>
    <w:p w14:paraId="7A9B47B3" w14:textId="654EB6BE" w:rsidR="00221DAD" w:rsidRDefault="00221DAD">
      <w:pPr>
        <w:pStyle w:val="TM3"/>
        <w:rPr>
          <w:rFonts w:asciiTheme="minorHAnsi" w:eastAsiaTheme="minorEastAsia" w:hAnsiTheme="minorHAnsi" w:cstheme="minorBidi"/>
          <w:kern w:val="0"/>
          <w:szCs w:val="22"/>
          <w:lang w:val="en-CA" w:eastAsia="en-CA"/>
        </w:rPr>
      </w:pPr>
      <w:r>
        <w:t>2.7.1</w:t>
      </w:r>
      <w:r>
        <w:rPr>
          <w:rFonts w:asciiTheme="minorHAnsi" w:eastAsiaTheme="minorEastAsia" w:hAnsiTheme="minorHAnsi" w:cstheme="minorBidi"/>
          <w:kern w:val="0"/>
          <w:szCs w:val="22"/>
          <w:lang w:val="en-CA" w:eastAsia="en-CA"/>
        </w:rPr>
        <w:tab/>
      </w:r>
      <w:r>
        <w:t>Time dependencies</w:t>
      </w:r>
      <w:r>
        <w:tab/>
      </w:r>
      <w:r>
        <w:fldChar w:fldCharType="begin"/>
      </w:r>
      <w:r>
        <w:instrText xml:space="preserve"> PAGEREF _Toc514854059 \h </w:instrText>
      </w:r>
      <w:r>
        <w:fldChar w:fldCharType="separate"/>
      </w:r>
      <w:r>
        <w:t>4</w:t>
      </w:r>
      <w:r>
        <w:fldChar w:fldCharType="end"/>
      </w:r>
    </w:p>
    <w:p w14:paraId="321AA859" w14:textId="63082270" w:rsidR="00221DAD" w:rsidRDefault="00221DAD">
      <w:pPr>
        <w:pStyle w:val="TM3"/>
        <w:rPr>
          <w:rFonts w:asciiTheme="minorHAnsi" w:eastAsiaTheme="minorEastAsia" w:hAnsiTheme="minorHAnsi" w:cstheme="minorBidi"/>
          <w:kern w:val="0"/>
          <w:szCs w:val="22"/>
          <w:lang w:val="en-CA" w:eastAsia="en-CA"/>
        </w:rPr>
      </w:pPr>
      <w:r>
        <w:t>2.7.2</w:t>
      </w:r>
      <w:r>
        <w:rPr>
          <w:rFonts w:asciiTheme="minorHAnsi" w:eastAsiaTheme="minorEastAsia" w:hAnsiTheme="minorHAnsi" w:cstheme="minorBidi"/>
          <w:kern w:val="0"/>
          <w:szCs w:val="22"/>
          <w:lang w:val="en-CA" w:eastAsia="en-CA"/>
        </w:rPr>
        <w:tab/>
      </w:r>
      <w:r>
        <w:t>Hardware dependencies</w:t>
      </w:r>
      <w:r>
        <w:tab/>
      </w:r>
      <w:r>
        <w:fldChar w:fldCharType="begin"/>
      </w:r>
      <w:r>
        <w:instrText xml:space="preserve"> PAGEREF _Toc514854060 \h </w:instrText>
      </w:r>
      <w:r>
        <w:fldChar w:fldCharType="separate"/>
      </w:r>
      <w:r>
        <w:t>4</w:t>
      </w:r>
      <w:r>
        <w:fldChar w:fldCharType="end"/>
      </w:r>
    </w:p>
    <w:p w14:paraId="43B91DCC" w14:textId="484213FB" w:rsidR="00221DAD" w:rsidRDefault="00221DAD">
      <w:pPr>
        <w:pStyle w:val="TM3"/>
        <w:rPr>
          <w:rFonts w:asciiTheme="minorHAnsi" w:eastAsiaTheme="minorEastAsia" w:hAnsiTheme="minorHAnsi" w:cstheme="minorBidi"/>
          <w:kern w:val="0"/>
          <w:szCs w:val="22"/>
          <w:lang w:val="en-CA" w:eastAsia="en-CA"/>
        </w:rPr>
      </w:pPr>
      <w:r>
        <w:t>2.7.3</w:t>
      </w:r>
      <w:r>
        <w:rPr>
          <w:rFonts w:asciiTheme="minorHAnsi" w:eastAsiaTheme="minorEastAsia" w:hAnsiTheme="minorHAnsi" w:cstheme="minorBidi"/>
          <w:kern w:val="0"/>
          <w:szCs w:val="22"/>
          <w:lang w:val="en-CA" w:eastAsia="en-CA"/>
        </w:rPr>
        <w:tab/>
      </w:r>
      <w:r>
        <w:t>External dependencies</w:t>
      </w:r>
      <w:r>
        <w:tab/>
      </w:r>
      <w:r>
        <w:fldChar w:fldCharType="begin"/>
      </w:r>
      <w:r>
        <w:instrText xml:space="preserve"> PAGEREF _Toc514854061 \h </w:instrText>
      </w:r>
      <w:r>
        <w:fldChar w:fldCharType="separate"/>
      </w:r>
      <w:r>
        <w:t>4</w:t>
      </w:r>
      <w:r>
        <w:fldChar w:fldCharType="end"/>
      </w:r>
    </w:p>
    <w:p w14:paraId="2FB8EF2E" w14:textId="22ED9F15" w:rsidR="00221DAD" w:rsidRDefault="00221DAD">
      <w:pPr>
        <w:pStyle w:val="TM1"/>
        <w:rPr>
          <w:rFonts w:asciiTheme="minorHAnsi" w:eastAsiaTheme="minorEastAsia" w:hAnsiTheme="minorHAnsi" w:cstheme="minorBidi"/>
          <w:b w:val="0"/>
          <w:kern w:val="0"/>
          <w:szCs w:val="22"/>
          <w:lang w:val="en-CA" w:eastAsia="en-CA"/>
        </w:rPr>
      </w:pPr>
      <w:r>
        <w:t>3</w:t>
      </w:r>
      <w:r>
        <w:rPr>
          <w:rFonts w:asciiTheme="minorHAnsi" w:eastAsiaTheme="minorEastAsia" w:hAnsiTheme="minorHAnsi" w:cstheme="minorBidi"/>
          <w:b w:val="0"/>
          <w:kern w:val="0"/>
          <w:szCs w:val="22"/>
          <w:lang w:val="en-CA" w:eastAsia="en-CA"/>
        </w:rPr>
        <w:tab/>
      </w:r>
      <w:r>
        <w:t>System features</w:t>
      </w:r>
      <w:r>
        <w:tab/>
      </w:r>
      <w:r>
        <w:fldChar w:fldCharType="begin"/>
      </w:r>
      <w:r>
        <w:instrText xml:space="preserve"> PAGEREF _Toc514854062 \h </w:instrText>
      </w:r>
      <w:r>
        <w:fldChar w:fldCharType="separate"/>
      </w:r>
      <w:r>
        <w:t>5</w:t>
      </w:r>
      <w:r>
        <w:fldChar w:fldCharType="end"/>
      </w:r>
    </w:p>
    <w:p w14:paraId="64BC89E8" w14:textId="638A9787"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3.1</w:t>
      </w:r>
      <w:r>
        <w:rPr>
          <w:rFonts w:asciiTheme="minorHAnsi" w:eastAsiaTheme="minorEastAsia" w:hAnsiTheme="minorHAnsi" w:cstheme="minorBidi"/>
          <w:noProof/>
          <w:kern w:val="0"/>
          <w:szCs w:val="22"/>
          <w:lang w:val="en-CA" w:eastAsia="en-CA"/>
        </w:rPr>
        <w:tab/>
      </w:r>
      <w:r w:rsidRPr="00F67D2C">
        <w:rPr>
          <w:noProof/>
          <w:lang w:val="en-CA"/>
        </w:rPr>
        <w:t>Landing page for hazard type selection</w:t>
      </w:r>
      <w:r>
        <w:rPr>
          <w:noProof/>
        </w:rPr>
        <w:tab/>
      </w:r>
      <w:r>
        <w:rPr>
          <w:noProof/>
        </w:rPr>
        <w:fldChar w:fldCharType="begin"/>
      </w:r>
      <w:r>
        <w:rPr>
          <w:noProof/>
        </w:rPr>
        <w:instrText xml:space="preserve"> PAGEREF _Toc514854063 \h </w:instrText>
      </w:r>
      <w:r>
        <w:rPr>
          <w:noProof/>
        </w:rPr>
      </w:r>
      <w:r>
        <w:rPr>
          <w:noProof/>
        </w:rPr>
        <w:fldChar w:fldCharType="separate"/>
      </w:r>
      <w:r>
        <w:rPr>
          <w:noProof/>
        </w:rPr>
        <w:t>5</w:t>
      </w:r>
      <w:r>
        <w:rPr>
          <w:noProof/>
        </w:rPr>
        <w:fldChar w:fldCharType="end"/>
      </w:r>
    </w:p>
    <w:p w14:paraId="30036D16" w14:textId="12C6568C" w:rsidR="00221DAD" w:rsidRDefault="00221DAD">
      <w:pPr>
        <w:pStyle w:val="TM3"/>
        <w:rPr>
          <w:rFonts w:asciiTheme="minorHAnsi" w:eastAsiaTheme="minorEastAsia" w:hAnsiTheme="minorHAnsi" w:cstheme="minorBidi"/>
          <w:kern w:val="0"/>
          <w:szCs w:val="22"/>
          <w:lang w:val="en-CA" w:eastAsia="en-CA"/>
        </w:rPr>
      </w:pPr>
      <w:r>
        <w:t>3.1.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64 \h </w:instrText>
      </w:r>
      <w:r>
        <w:fldChar w:fldCharType="separate"/>
      </w:r>
      <w:r>
        <w:t>5</w:t>
      </w:r>
      <w:r>
        <w:fldChar w:fldCharType="end"/>
      </w:r>
    </w:p>
    <w:p w14:paraId="0E7CBCBD" w14:textId="5C0CA974" w:rsidR="00221DAD" w:rsidRDefault="00221DAD">
      <w:pPr>
        <w:pStyle w:val="TM3"/>
        <w:rPr>
          <w:rFonts w:asciiTheme="minorHAnsi" w:eastAsiaTheme="minorEastAsia" w:hAnsiTheme="minorHAnsi" w:cstheme="minorBidi"/>
          <w:kern w:val="0"/>
          <w:szCs w:val="22"/>
          <w:lang w:val="en-CA" w:eastAsia="en-CA"/>
        </w:rPr>
      </w:pPr>
      <w:r>
        <w:t>3.1.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65 \h </w:instrText>
      </w:r>
      <w:r>
        <w:fldChar w:fldCharType="separate"/>
      </w:r>
      <w:r>
        <w:t>5</w:t>
      </w:r>
      <w:r>
        <w:fldChar w:fldCharType="end"/>
      </w:r>
    </w:p>
    <w:p w14:paraId="626146AC" w14:textId="3E4FDF4B" w:rsidR="00221DAD" w:rsidRDefault="00221DAD">
      <w:pPr>
        <w:pStyle w:val="TM3"/>
        <w:rPr>
          <w:rFonts w:asciiTheme="minorHAnsi" w:eastAsiaTheme="minorEastAsia" w:hAnsiTheme="minorHAnsi" w:cstheme="minorBidi"/>
          <w:kern w:val="0"/>
          <w:szCs w:val="22"/>
          <w:lang w:val="en-CA" w:eastAsia="en-CA"/>
        </w:rPr>
      </w:pPr>
      <w:r>
        <w:t>3.1.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66 \h </w:instrText>
      </w:r>
      <w:r>
        <w:fldChar w:fldCharType="separate"/>
      </w:r>
      <w:r>
        <w:t>5</w:t>
      </w:r>
      <w:r>
        <w:fldChar w:fldCharType="end"/>
      </w:r>
    </w:p>
    <w:p w14:paraId="48E10E2C" w14:textId="046A9FB5" w:rsidR="00221DAD" w:rsidRDefault="00221DAD">
      <w:pPr>
        <w:pStyle w:val="TM3"/>
        <w:rPr>
          <w:rFonts w:asciiTheme="minorHAnsi" w:eastAsiaTheme="minorEastAsia" w:hAnsiTheme="minorHAnsi" w:cstheme="minorBidi"/>
          <w:kern w:val="0"/>
          <w:szCs w:val="22"/>
          <w:lang w:val="en-CA" w:eastAsia="en-CA"/>
        </w:rPr>
      </w:pPr>
      <w:r>
        <w:t>3.1.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67 \h </w:instrText>
      </w:r>
      <w:r>
        <w:fldChar w:fldCharType="separate"/>
      </w:r>
      <w:r>
        <w:t>6</w:t>
      </w:r>
      <w:r>
        <w:fldChar w:fldCharType="end"/>
      </w:r>
    </w:p>
    <w:p w14:paraId="7CE99814" w14:textId="234122E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3.2</w:t>
      </w:r>
      <w:r>
        <w:rPr>
          <w:rFonts w:asciiTheme="minorHAnsi" w:eastAsiaTheme="minorEastAsia" w:hAnsiTheme="minorHAnsi" w:cstheme="minorBidi"/>
          <w:noProof/>
          <w:kern w:val="0"/>
          <w:szCs w:val="22"/>
          <w:lang w:val="en-CA" w:eastAsia="en-CA"/>
        </w:rPr>
        <w:tab/>
      </w:r>
      <w:r>
        <w:rPr>
          <w:noProof/>
        </w:rPr>
        <w:t>Display map, navigation bar, and introductory dialog box</w:t>
      </w:r>
      <w:r>
        <w:rPr>
          <w:noProof/>
        </w:rPr>
        <w:tab/>
      </w:r>
      <w:r>
        <w:rPr>
          <w:noProof/>
        </w:rPr>
        <w:fldChar w:fldCharType="begin"/>
      </w:r>
      <w:r>
        <w:rPr>
          <w:noProof/>
        </w:rPr>
        <w:instrText xml:space="preserve"> PAGEREF _Toc514854068 \h </w:instrText>
      </w:r>
      <w:r>
        <w:rPr>
          <w:noProof/>
        </w:rPr>
      </w:r>
      <w:r>
        <w:rPr>
          <w:noProof/>
        </w:rPr>
        <w:fldChar w:fldCharType="separate"/>
      </w:r>
      <w:r>
        <w:rPr>
          <w:noProof/>
        </w:rPr>
        <w:t>6</w:t>
      </w:r>
      <w:r>
        <w:rPr>
          <w:noProof/>
        </w:rPr>
        <w:fldChar w:fldCharType="end"/>
      </w:r>
    </w:p>
    <w:p w14:paraId="287C3F43" w14:textId="76959874" w:rsidR="00221DAD" w:rsidRDefault="00221DAD">
      <w:pPr>
        <w:pStyle w:val="TM3"/>
        <w:rPr>
          <w:rFonts w:asciiTheme="minorHAnsi" w:eastAsiaTheme="minorEastAsia" w:hAnsiTheme="minorHAnsi" w:cstheme="minorBidi"/>
          <w:kern w:val="0"/>
          <w:szCs w:val="22"/>
          <w:lang w:val="en-CA" w:eastAsia="en-CA"/>
        </w:rPr>
      </w:pPr>
      <w:r>
        <w:t>3.2.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69 \h </w:instrText>
      </w:r>
      <w:r>
        <w:fldChar w:fldCharType="separate"/>
      </w:r>
      <w:r>
        <w:t>6</w:t>
      </w:r>
      <w:r>
        <w:fldChar w:fldCharType="end"/>
      </w:r>
    </w:p>
    <w:p w14:paraId="4193BAE4" w14:textId="07327929" w:rsidR="00221DAD" w:rsidRDefault="00221DAD">
      <w:pPr>
        <w:pStyle w:val="TM3"/>
        <w:rPr>
          <w:rFonts w:asciiTheme="minorHAnsi" w:eastAsiaTheme="minorEastAsia" w:hAnsiTheme="minorHAnsi" w:cstheme="minorBidi"/>
          <w:kern w:val="0"/>
          <w:szCs w:val="22"/>
          <w:lang w:val="en-CA" w:eastAsia="en-CA"/>
        </w:rPr>
      </w:pPr>
      <w:r>
        <w:t>3.2.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70 \h </w:instrText>
      </w:r>
      <w:r>
        <w:fldChar w:fldCharType="separate"/>
      </w:r>
      <w:r>
        <w:t>6</w:t>
      </w:r>
      <w:r>
        <w:fldChar w:fldCharType="end"/>
      </w:r>
    </w:p>
    <w:p w14:paraId="5B759697" w14:textId="3E1DFFBF" w:rsidR="00221DAD" w:rsidRDefault="00221DAD">
      <w:pPr>
        <w:pStyle w:val="TM3"/>
        <w:rPr>
          <w:rFonts w:asciiTheme="minorHAnsi" w:eastAsiaTheme="minorEastAsia" w:hAnsiTheme="minorHAnsi" w:cstheme="minorBidi"/>
          <w:kern w:val="0"/>
          <w:szCs w:val="22"/>
          <w:lang w:val="en-CA" w:eastAsia="en-CA"/>
        </w:rPr>
      </w:pPr>
      <w:r>
        <w:t>3.2.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71 \h </w:instrText>
      </w:r>
      <w:r>
        <w:fldChar w:fldCharType="separate"/>
      </w:r>
      <w:r>
        <w:t>7</w:t>
      </w:r>
      <w:r>
        <w:fldChar w:fldCharType="end"/>
      </w:r>
    </w:p>
    <w:p w14:paraId="491F0FEC" w14:textId="135F26AB" w:rsidR="00221DAD" w:rsidRDefault="00221DAD">
      <w:pPr>
        <w:pStyle w:val="TM3"/>
        <w:rPr>
          <w:rFonts w:asciiTheme="minorHAnsi" w:eastAsiaTheme="minorEastAsia" w:hAnsiTheme="minorHAnsi" w:cstheme="minorBidi"/>
          <w:kern w:val="0"/>
          <w:szCs w:val="22"/>
          <w:lang w:val="en-CA" w:eastAsia="en-CA"/>
        </w:rPr>
      </w:pPr>
      <w:r>
        <w:t>3.2.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72 \h </w:instrText>
      </w:r>
      <w:r>
        <w:fldChar w:fldCharType="separate"/>
      </w:r>
      <w:r>
        <w:t>7</w:t>
      </w:r>
      <w:r>
        <w:fldChar w:fldCharType="end"/>
      </w:r>
    </w:p>
    <w:p w14:paraId="47B2AE3F" w14:textId="08B5DD3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3.3</w:t>
      </w:r>
      <w:r>
        <w:rPr>
          <w:rFonts w:asciiTheme="minorHAnsi" w:eastAsiaTheme="minorEastAsia" w:hAnsiTheme="minorHAnsi" w:cstheme="minorBidi"/>
          <w:noProof/>
          <w:kern w:val="0"/>
          <w:szCs w:val="22"/>
          <w:lang w:val="en-CA" w:eastAsia="en-CA"/>
        </w:rPr>
        <w:tab/>
      </w:r>
      <w:r>
        <w:rPr>
          <w:noProof/>
        </w:rPr>
        <w:t>Set earthquake epicenter</w:t>
      </w:r>
      <w:r>
        <w:rPr>
          <w:noProof/>
        </w:rPr>
        <w:tab/>
      </w:r>
      <w:r>
        <w:rPr>
          <w:noProof/>
        </w:rPr>
        <w:fldChar w:fldCharType="begin"/>
      </w:r>
      <w:r>
        <w:rPr>
          <w:noProof/>
        </w:rPr>
        <w:instrText xml:space="preserve"> PAGEREF _Toc514854073 \h </w:instrText>
      </w:r>
      <w:r>
        <w:rPr>
          <w:noProof/>
        </w:rPr>
      </w:r>
      <w:r>
        <w:rPr>
          <w:noProof/>
        </w:rPr>
        <w:fldChar w:fldCharType="separate"/>
      </w:r>
      <w:r>
        <w:rPr>
          <w:noProof/>
        </w:rPr>
        <w:t>7</w:t>
      </w:r>
      <w:r>
        <w:rPr>
          <w:noProof/>
        </w:rPr>
        <w:fldChar w:fldCharType="end"/>
      </w:r>
    </w:p>
    <w:p w14:paraId="2CD374BD" w14:textId="67FBA572" w:rsidR="00221DAD" w:rsidRDefault="00221DAD">
      <w:pPr>
        <w:pStyle w:val="TM3"/>
        <w:rPr>
          <w:rFonts w:asciiTheme="minorHAnsi" w:eastAsiaTheme="minorEastAsia" w:hAnsiTheme="minorHAnsi" w:cstheme="minorBidi"/>
          <w:kern w:val="0"/>
          <w:szCs w:val="22"/>
          <w:lang w:val="en-CA" w:eastAsia="en-CA"/>
        </w:rPr>
      </w:pPr>
      <w:r>
        <w:t>3.3.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74 \h </w:instrText>
      </w:r>
      <w:r>
        <w:fldChar w:fldCharType="separate"/>
      </w:r>
      <w:r>
        <w:t>7</w:t>
      </w:r>
      <w:r>
        <w:fldChar w:fldCharType="end"/>
      </w:r>
    </w:p>
    <w:p w14:paraId="473245EF" w14:textId="60C09A83" w:rsidR="00221DAD" w:rsidRDefault="00221DAD">
      <w:pPr>
        <w:pStyle w:val="TM3"/>
        <w:rPr>
          <w:rFonts w:asciiTheme="minorHAnsi" w:eastAsiaTheme="minorEastAsia" w:hAnsiTheme="minorHAnsi" w:cstheme="minorBidi"/>
          <w:kern w:val="0"/>
          <w:szCs w:val="22"/>
          <w:lang w:val="en-CA" w:eastAsia="en-CA"/>
        </w:rPr>
      </w:pPr>
      <w:r>
        <w:t>3.3.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75 \h </w:instrText>
      </w:r>
      <w:r>
        <w:fldChar w:fldCharType="separate"/>
      </w:r>
      <w:r>
        <w:t>7</w:t>
      </w:r>
      <w:r>
        <w:fldChar w:fldCharType="end"/>
      </w:r>
    </w:p>
    <w:p w14:paraId="6EB1C267" w14:textId="76EA5F0F" w:rsidR="00221DAD" w:rsidRDefault="00221DAD">
      <w:pPr>
        <w:pStyle w:val="TM3"/>
        <w:rPr>
          <w:rFonts w:asciiTheme="minorHAnsi" w:eastAsiaTheme="minorEastAsia" w:hAnsiTheme="minorHAnsi" w:cstheme="minorBidi"/>
          <w:kern w:val="0"/>
          <w:szCs w:val="22"/>
          <w:lang w:val="en-CA" w:eastAsia="en-CA"/>
        </w:rPr>
      </w:pPr>
      <w:r>
        <w:t>3.3.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76 \h </w:instrText>
      </w:r>
      <w:r>
        <w:fldChar w:fldCharType="separate"/>
      </w:r>
      <w:r>
        <w:t>8</w:t>
      </w:r>
      <w:r>
        <w:fldChar w:fldCharType="end"/>
      </w:r>
    </w:p>
    <w:p w14:paraId="347BEECB" w14:textId="0E757402" w:rsidR="00221DAD" w:rsidRDefault="00221DAD">
      <w:pPr>
        <w:pStyle w:val="TM3"/>
        <w:rPr>
          <w:rFonts w:asciiTheme="minorHAnsi" w:eastAsiaTheme="minorEastAsia" w:hAnsiTheme="minorHAnsi" w:cstheme="minorBidi"/>
          <w:kern w:val="0"/>
          <w:szCs w:val="22"/>
          <w:lang w:val="en-CA" w:eastAsia="en-CA"/>
        </w:rPr>
      </w:pPr>
      <w:r>
        <w:t>3.3.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77 \h </w:instrText>
      </w:r>
      <w:r>
        <w:fldChar w:fldCharType="separate"/>
      </w:r>
      <w:r>
        <w:t>8</w:t>
      </w:r>
      <w:r>
        <w:fldChar w:fldCharType="end"/>
      </w:r>
    </w:p>
    <w:p w14:paraId="1184A183" w14:textId="61D18786" w:rsidR="00221DAD" w:rsidRDefault="00221DAD">
      <w:pPr>
        <w:pStyle w:val="TM2"/>
        <w:tabs>
          <w:tab w:val="left" w:pos="960"/>
        </w:tabs>
        <w:rPr>
          <w:rFonts w:asciiTheme="minorHAnsi" w:eastAsiaTheme="minorEastAsia" w:hAnsiTheme="minorHAnsi" w:cstheme="minorBidi"/>
          <w:noProof/>
          <w:kern w:val="0"/>
          <w:szCs w:val="22"/>
          <w:lang w:val="en-CA" w:eastAsia="en-CA"/>
        </w:rPr>
      </w:pPr>
      <w:r w:rsidRPr="00F67D2C">
        <w:rPr>
          <w:noProof/>
          <w:lang w:val="en-CA"/>
        </w:rPr>
        <w:t>3.4</w:t>
      </w:r>
      <w:r>
        <w:rPr>
          <w:rFonts w:asciiTheme="minorHAnsi" w:eastAsiaTheme="minorEastAsia" w:hAnsiTheme="minorHAnsi" w:cstheme="minorBidi"/>
          <w:noProof/>
          <w:kern w:val="0"/>
          <w:szCs w:val="22"/>
          <w:lang w:val="en-CA" w:eastAsia="en-CA"/>
        </w:rPr>
        <w:tab/>
      </w:r>
      <w:r>
        <w:rPr>
          <w:noProof/>
        </w:rPr>
        <w:t>Input magnitude and depth</w:t>
      </w:r>
      <w:r>
        <w:rPr>
          <w:noProof/>
        </w:rPr>
        <w:tab/>
      </w:r>
      <w:r>
        <w:rPr>
          <w:noProof/>
        </w:rPr>
        <w:fldChar w:fldCharType="begin"/>
      </w:r>
      <w:r>
        <w:rPr>
          <w:noProof/>
        </w:rPr>
        <w:instrText xml:space="preserve"> PAGEREF _Toc514854078 \h </w:instrText>
      </w:r>
      <w:r>
        <w:rPr>
          <w:noProof/>
        </w:rPr>
      </w:r>
      <w:r>
        <w:rPr>
          <w:noProof/>
        </w:rPr>
        <w:fldChar w:fldCharType="separate"/>
      </w:r>
      <w:r>
        <w:rPr>
          <w:noProof/>
        </w:rPr>
        <w:t>8</w:t>
      </w:r>
      <w:r>
        <w:rPr>
          <w:noProof/>
        </w:rPr>
        <w:fldChar w:fldCharType="end"/>
      </w:r>
    </w:p>
    <w:p w14:paraId="2834E82C" w14:textId="64223536" w:rsidR="00221DAD" w:rsidRDefault="00221DAD">
      <w:pPr>
        <w:pStyle w:val="TM3"/>
        <w:rPr>
          <w:rFonts w:asciiTheme="minorHAnsi" w:eastAsiaTheme="minorEastAsia" w:hAnsiTheme="minorHAnsi" w:cstheme="minorBidi"/>
          <w:kern w:val="0"/>
          <w:szCs w:val="22"/>
          <w:lang w:val="en-CA" w:eastAsia="en-CA"/>
        </w:rPr>
      </w:pPr>
      <w:r>
        <w:t>3.4.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79 \h </w:instrText>
      </w:r>
      <w:r>
        <w:fldChar w:fldCharType="separate"/>
      </w:r>
      <w:r>
        <w:t>8</w:t>
      </w:r>
      <w:r>
        <w:fldChar w:fldCharType="end"/>
      </w:r>
    </w:p>
    <w:p w14:paraId="10BBA1B3" w14:textId="1C3F6C3D" w:rsidR="00221DAD" w:rsidRDefault="00221DAD">
      <w:pPr>
        <w:pStyle w:val="TM3"/>
        <w:rPr>
          <w:rFonts w:asciiTheme="minorHAnsi" w:eastAsiaTheme="minorEastAsia" w:hAnsiTheme="minorHAnsi" w:cstheme="minorBidi"/>
          <w:kern w:val="0"/>
          <w:szCs w:val="22"/>
          <w:lang w:val="en-CA" w:eastAsia="en-CA"/>
        </w:rPr>
      </w:pPr>
      <w:r>
        <w:t>3.4.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80 \h </w:instrText>
      </w:r>
      <w:r>
        <w:fldChar w:fldCharType="separate"/>
      </w:r>
      <w:r>
        <w:t>9</w:t>
      </w:r>
      <w:r>
        <w:fldChar w:fldCharType="end"/>
      </w:r>
    </w:p>
    <w:p w14:paraId="09370EF9" w14:textId="40023C3B" w:rsidR="00221DAD" w:rsidRDefault="00221DAD">
      <w:pPr>
        <w:pStyle w:val="TM3"/>
        <w:rPr>
          <w:rFonts w:asciiTheme="minorHAnsi" w:eastAsiaTheme="minorEastAsia" w:hAnsiTheme="minorHAnsi" w:cstheme="minorBidi"/>
          <w:kern w:val="0"/>
          <w:szCs w:val="22"/>
          <w:lang w:val="en-CA" w:eastAsia="en-CA"/>
        </w:rPr>
      </w:pPr>
      <w:r>
        <w:t>3.4.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81 \h </w:instrText>
      </w:r>
      <w:r>
        <w:fldChar w:fldCharType="separate"/>
      </w:r>
      <w:r>
        <w:t>9</w:t>
      </w:r>
      <w:r>
        <w:fldChar w:fldCharType="end"/>
      </w:r>
    </w:p>
    <w:p w14:paraId="204609C0" w14:textId="1E421CAA" w:rsidR="00221DAD" w:rsidRDefault="00221DAD">
      <w:pPr>
        <w:pStyle w:val="TM3"/>
        <w:rPr>
          <w:rFonts w:asciiTheme="minorHAnsi" w:eastAsiaTheme="minorEastAsia" w:hAnsiTheme="minorHAnsi" w:cstheme="minorBidi"/>
          <w:kern w:val="0"/>
          <w:szCs w:val="22"/>
          <w:lang w:val="en-CA" w:eastAsia="en-CA"/>
        </w:rPr>
      </w:pPr>
      <w:r>
        <w:t>3.4.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82 \h </w:instrText>
      </w:r>
      <w:r>
        <w:fldChar w:fldCharType="separate"/>
      </w:r>
      <w:r>
        <w:t>10</w:t>
      </w:r>
      <w:r>
        <w:fldChar w:fldCharType="end"/>
      </w:r>
    </w:p>
    <w:p w14:paraId="39F0D36E" w14:textId="79313115" w:rsidR="00221DAD" w:rsidRDefault="00221DAD">
      <w:pPr>
        <w:pStyle w:val="TM2"/>
        <w:tabs>
          <w:tab w:val="left" w:pos="960"/>
        </w:tabs>
        <w:rPr>
          <w:rFonts w:asciiTheme="minorHAnsi" w:eastAsiaTheme="minorEastAsia" w:hAnsiTheme="minorHAnsi" w:cstheme="minorBidi"/>
          <w:noProof/>
          <w:kern w:val="0"/>
          <w:szCs w:val="22"/>
          <w:lang w:val="en-CA" w:eastAsia="en-CA"/>
        </w:rPr>
      </w:pPr>
      <w:r w:rsidRPr="00F67D2C">
        <w:rPr>
          <w:noProof/>
          <w:lang w:val="en-CA"/>
        </w:rPr>
        <w:t>3.5</w:t>
      </w:r>
      <w:r>
        <w:rPr>
          <w:rFonts w:asciiTheme="minorHAnsi" w:eastAsiaTheme="minorEastAsia" w:hAnsiTheme="minorHAnsi" w:cstheme="minorBidi"/>
          <w:noProof/>
          <w:kern w:val="0"/>
          <w:szCs w:val="22"/>
          <w:lang w:val="en-CA" w:eastAsia="en-CA"/>
        </w:rPr>
        <w:tab/>
      </w:r>
      <w:r>
        <w:rPr>
          <w:noProof/>
        </w:rPr>
        <w:t>Execute risk assessment analysis</w:t>
      </w:r>
      <w:r>
        <w:rPr>
          <w:noProof/>
        </w:rPr>
        <w:tab/>
      </w:r>
      <w:r>
        <w:rPr>
          <w:noProof/>
        </w:rPr>
        <w:fldChar w:fldCharType="begin"/>
      </w:r>
      <w:r>
        <w:rPr>
          <w:noProof/>
        </w:rPr>
        <w:instrText xml:space="preserve"> PAGEREF _Toc514854083 \h </w:instrText>
      </w:r>
      <w:r>
        <w:rPr>
          <w:noProof/>
        </w:rPr>
      </w:r>
      <w:r>
        <w:rPr>
          <w:noProof/>
        </w:rPr>
        <w:fldChar w:fldCharType="separate"/>
      </w:r>
      <w:r>
        <w:rPr>
          <w:noProof/>
        </w:rPr>
        <w:t>10</w:t>
      </w:r>
      <w:r>
        <w:rPr>
          <w:noProof/>
        </w:rPr>
        <w:fldChar w:fldCharType="end"/>
      </w:r>
    </w:p>
    <w:p w14:paraId="66EC0424" w14:textId="33A1F257" w:rsidR="00221DAD" w:rsidRDefault="00221DAD">
      <w:pPr>
        <w:pStyle w:val="TM3"/>
        <w:rPr>
          <w:rFonts w:asciiTheme="minorHAnsi" w:eastAsiaTheme="minorEastAsia" w:hAnsiTheme="minorHAnsi" w:cstheme="minorBidi"/>
          <w:kern w:val="0"/>
          <w:szCs w:val="22"/>
          <w:lang w:val="en-CA" w:eastAsia="en-CA"/>
        </w:rPr>
      </w:pPr>
      <w:r>
        <w:t>3.5.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84 \h </w:instrText>
      </w:r>
      <w:r>
        <w:fldChar w:fldCharType="separate"/>
      </w:r>
      <w:r>
        <w:t>10</w:t>
      </w:r>
      <w:r>
        <w:fldChar w:fldCharType="end"/>
      </w:r>
    </w:p>
    <w:p w14:paraId="0767C979" w14:textId="5294E14E" w:rsidR="00221DAD" w:rsidRDefault="00221DAD">
      <w:pPr>
        <w:pStyle w:val="TM3"/>
        <w:rPr>
          <w:rFonts w:asciiTheme="minorHAnsi" w:eastAsiaTheme="minorEastAsia" w:hAnsiTheme="minorHAnsi" w:cstheme="minorBidi"/>
          <w:kern w:val="0"/>
          <w:szCs w:val="22"/>
          <w:lang w:val="en-CA" w:eastAsia="en-CA"/>
        </w:rPr>
      </w:pPr>
      <w:r>
        <w:t>3.5.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85 \h </w:instrText>
      </w:r>
      <w:r>
        <w:fldChar w:fldCharType="separate"/>
      </w:r>
      <w:r>
        <w:t>10</w:t>
      </w:r>
      <w:r>
        <w:fldChar w:fldCharType="end"/>
      </w:r>
    </w:p>
    <w:p w14:paraId="33A8EC1E" w14:textId="39DED6C4" w:rsidR="00221DAD" w:rsidRDefault="00221DAD">
      <w:pPr>
        <w:pStyle w:val="TM3"/>
        <w:rPr>
          <w:rFonts w:asciiTheme="minorHAnsi" w:eastAsiaTheme="minorEastAsia" w:hAnsiTheme="minorHAnsi" w:cstheme="minorBidi"/>
          <w:kern w:val="0"/>
          <w:szCs w:val="22"/>
          <w:lang w:val="en-CA" w:eastAsia="en-CA"/>
        </w:rPr>
      </w:pPr>
      <w:r>
        <w:t>3.5.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86 \h </w:instrText>
      </w:r>
      <w:r>
        <w:fldChar w:fldCharType="separate"/>
      </w:r>
      <w:r>
        <w:t>11</w:t>
      </w:r>
      <w:r>
        <w:fldChar w:fldCharType="end"/>
      </w:r>
    </w:p>
    <w:p w14:paraId="72770779" w14:textId="44853747" w:rsidR="00221DAD" w:rsidRDefault="00221DAD">
      <w:pPr>
        <w:pStyle w:val="TM3"/>
        <w:rPr>
          <w:rFonts w:asciiTheme="minorHAnsi" w:eastAsiaTheme="minorEastAsia" w:hAnsiTheme="minorHAnsi" w:cstheme="minorBidi"/>
          <w:kern w:val="0"/>
          <w:szCs w:val="22"/>
          <w:lang w:val="en-CA" w:eastAsia="en-CA"/>
        </w:rPr>
      </w:pPr>
      <w:r>
        <w:t>3.5.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87 \h </w:instrText>
      </w:r>
      <w:r>
        <w:fldChar w:fldCharType="separate"/>
      </w:r>
      <w:r>
        <w:t>11</w:t>
      </w:r>
      <w:r>
        <w:fldChar w:fldCharType="end"/>
      </w:r>
    </w:p>
    <w:p w14:paraId="5B669F39" w14:textId="1738A3DC" w:rsidR="00221DAD" w:rsidRDefault="00221DAD">
      <w:pPr>
        <w:pStyle w:val="TM2"/>
        <w:tabs>
          <w:tab w:val="left" w:pos="960"/>
        </w:tabs>
        <w:rPr>
          <w:rFonts w:asciiTheme="minorHAnsi" w:eastAsiaTheme="minorEastAsia" w:hAnsiTheme="minorHAnsi" w:cstheme="minorBidi"/>
          <w:noProof/>
          <w:kern w:val="0"/>
          <w:szCs w:val="22"/>
          <w:lang w:val="en-CA" w:eastAsia="en-CA"/>
        </w:rPr>
      </w:pPr>
      <w:r w:rsidRPr="00F67D2C">
        <w:rPr>
          <w:noProof/>
          <w:lang w:val="en-CA"/>
        </w:rPr>
        <w:t>3.6</w:t>
      </w:r>
      <w:r>
        <w:rPr>
          <w:rFonts w:asciiTheme="minorHAnsi" w:eastAsiaTheme="minorEastAsia" w:hAnsiTheme="minorHAnsi" w:cstheme="minorBidi"/>
          <w:noProof/>
          <w:kern w:val="0"/>
          <w:szCs w:val="22"/>
          <w:lang w:val="en-CA" w:eastAsia="en-CA"/>
        </w:rPr>
        <w:tab/>
      </w:r>
      <w:r>
        <w:rPr>
          <w:noProof/>
        </w:rPr>
        <w:t>Provide capability to access analysis results</w:t>
      </w:r>
      <w:r>
        <w:rPr>
          <w:noProof/>
        </w:rPr>
        <w:tab/>
      </w:r>
      <w:r>
        <w:rPr>
          <w:noProof/>
        </w:rPr>
        <w:fldChar w:fldCharType="begin"/>
      </w:r>
      <w:r>
        <w:rPr>
          <w:noProof/>
        </w:rPr>
        <w:instrText xml:space="preserve"> PAGEREF _Toc514854088 \h </w:instrText>
      </w:r>
      <w:r>
        <w:rPr>
          <w:noProof/>
        </w:rPr>
      </w:r>
      <w:r>
        <w:rPr>
          <w:noProof/>
        </w:rPr>
        <w:fldChar w:fldCharType="separate"/>
      </w:r>
      <w:r>
        <w:rPr>
          <w:noProof/>
        </w:rPr>
        <w:t>11</w:t>
      </w:r>
      <w:r>
        <w:rPr>
          <w:noProof/>
        </w:rPr>
        <w:fldChar w:fldCharType="end"/>
      </w:r>
    </w:p>
    <w:p w14:paraId="0AF727B3" w14:textId="7D1A94E4" w:rsidR="00221DAD" w:rsidRDefault="00221DAD">
      <w:pPr>
        <w:pStyle w:val="TM3"/>
        <w:rPr>
          <w:rFonts w:asciiTheme="minorHAnsi" w:eastAsiaTheme="minorEastAsia" w:hAnsiTheme="minorHAnsi" w:cstheme="minorBidi"/>
          <w:kern w:val="0"/>
          <w:szCs w:val="22"/>
          <w:lang w:val="en-CA" w:eastAsia="en-CA"/>
        </w:rPr>
      </w:pPr>
      <w:r>
        <w:t>3.6.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89 \h </w:instrText>
      </w:r>
      <w:r>
        <w:fldChar w:fldCharType="separate"/>
      </w:r>
      <w:r>
        <w:t>11</w:t>
      </w:r>
      <w:r>
        <w:fldChar w:fldCharType="end"/>
      </w:r>
    </w:p>
    <w:p w14:paraId="46BAB746" w14:textId="2250544E" w:rsidR="00221DAD" w:rsidRDefault="00221DAD">
      <w:pPr>
        <w:pStyle w:val="TM3"/>
        <w:rPr>
          <w:rFonts w:asciiTheme="minorHAnsi" w:eastAsiaTheme="minorEastAsia" w:hAnsiTheme="minorHAnsi" w:cstheme="minorBidi"/>
          <w:kern w:val="0"/>
          <w:szCs w:val="22"/>
          <w:lang w:val="en-CA" w:eastAsia="en-CA"/>
        </w:rPr>
      </w:pPr>
      <w:r>
        <w:t>3.6.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90 \h </w:instrText>
      </w:r>
      <w:r>
        <w:fldChar w:fldCharType="separate"/>
      </w:r>
      <w:r>
        <w:t>11</w:t>
      </w:r>
      <w:r>
        <w:fldChar w:fldCharType="end"/>
      </w:r>
    </w:p>
    <w:p w14:paraId="0415C995" w14:textId="177D0472" w:rsidR="00221DAD" w:rsidRDefault="00221DAD">
      <w:pPr>
        <w:pStyle w:val="TM3"/>
        <w:rPr>
          <w:rFonts w:asciiTheme="minorHAnsi" w:eastAsiaTheme="minorEastAsia" w:hAnsiTheme="minorHAnsi" w:cstheme="minorBidi"/>
          <w:kern w:val="0"/>
          <w:szCs w:val="22"/>
          <w:lang w:val="en-CA" w:eastAsia="en-CA"/>
        </w:rPr>
      </w:pPr>
      <w:r>
        <w:t>3.6.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91 \h </w:instrText>
      </w:r>
      <w:r>
        <w:fldChar w:fldCharType="separate"/>
      </w:r>
      <w:r>
        <w:t>12</w:t>
      </w:r>
      <w:r>
        <w:fldChar w:fldCharType="end"/>
      </w:r>
    </w:p>
    <w:p w14:paraId="52E301BD" w14:textId="69F55E6C" w:rsidR="00221DAD" w:rsidRDefault="00221DAD">
      <w:pPr>
        <w:pStyle w:val="TM3"/>
        <w:rPr>
          <w:rFonts w:asciiTheme="minorHAnsi" w:eastAsiaTheme="minorEastAsia" w:hAnsiTheme="minorHAnsi" w:cstheme="minorBidi"/>
          <w:kern w:val="0"/>
          <w:szCs w:val="22"/>
          <w:lang w:val="en-CA" w:eastAsia="en-CA"/>
        </w:rPr>
      </w:pPr>
      <w:r>
        <w:t>3.6.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92 \h </w:instrText>
      </w:r>
      <w:r>
        <w:fldChar w:fldCharType="separate"/>
      </w:r>
      <w:r>
        <w:t>13</w:t>
      </w:r>
      <w:r>
        <w:fldChar w:fldCharType="end"/>
      </w:r>
    </w:p>
    <w:p w14:paraId="69C69ABB" w14:textId="5CDCD567" w:rsidR="00221DAD" w:rsidRDefault="00221DAD">
      <w:pPr>
        <w:pStyle w:val="TM2"/>
        <w:tabs>
          <w:tab w:val="left" w:pos="960"/>
        </w:tabs>
        <w:rPr>
          <w:rFonts w:asciiTheme="minorHAnsi" w:eastAsiaTheme="minorEastAsia" w:hAnsiTheme="minorHAnsi" w:cstheme="minorBidi"/>
          <w:noProof/>
          <w:kern w:val="0"/>
          <w:szCs w:val="22"/>
          <w:lang w:val="en-CA" w:eastAsia="en-CA"/>
        </w:rPr>
      </w:pPr>
      <w:r w:rsidRPr="00F67D2C">
        <w:rPr>
          <w:noProof/>
          <w:lang w:val="en-CA"/>
        </w:rPr>
        <w:t>3.7</w:t>
      </w:r>
      <w:r>
        <w:rPr>
          <w:rFonts w:asciiTheme="minorHAnsi" w:eastAsiaTheme="minorEastAsia" w:hAnsiTheme="minorHAnsi" w:cstheme="minorBidi"/>
          <w:noProof/>
          <w:kern w:val="0"/>
          <w:szCs w:val="22"/>
          <w:lang w:val="en-CA" w:eastAsia="en-CA"/>
        </w:rPr>
        <w:tab/>
      </w:r>
      <w:r>
        <w:rPr>
          <w:noProof/>
        </w:rPr>
        <w:t>Provide options to return to previous steps</w:t>
      </w:r>
      <w:r>
        <w:rPr>
          <w:noProof/>
        </w:rPr>
        <w:tab/>
      </w:r>
      <w:r>
        <w:rPr>
          <w:noProof/>
        </w:rPr>
        <w:fldChar w:fldCharType="begin"/>
      </w:r>
      <w:r>
        <w:rPr>
          <w:noProof/>
        </w:rPr>
        <w:instrText xml:space="preserve"> PAGEREF _Toc514854093 \h </w:instrText>
      </w:r>
      <w:r>
        <w:rPr>
          <w:noProof/>
        </w:rPr>
      </w:r>
      <w:r>
        <w:rPr>
          <w:noProof/>
        </w:rPr>
        <w:fldChar w:fldCharType="separate"/>
      </w:r>
      <w:r>
        <w:rPr>
          <w:noProof/>
        </w:rPr>
        <w:t>13</w:t>
      </w:r>
      <w:r>
        <w:rPr>
          <w:noProof/>
        </w:rPr>
        <w:fldChar w:fldCharType="end"/>
      </w:r>
    </w:p>
    <w:p w14:paraId="032AE76E" w14:textId="311A51B5" w:rsidR="00221DAD" w:rsidRDefault="00221DAD">
      <w:pPr>
        <w:pStyle w:val="TM3"/>
        <w:rPr>
          <w:rFonts w:asciiTheme="minorHAnsi" w:eastAsiaTheme="minorEastAsia" w:hAnsiTheme="minorHAnsi" w:cstheme="minorBidi"/>
          <w:kern w:val="0"/>
          <w:szCs w:val="22"/>
          <w:lang w:val="en-CA" w:eastAsia="en-CA"/>
        </w:rPr>
      </w:pPr>
      <w:r>
        <w:t>3.7.1</w:t>
      </w:r>
      <w:r>
        <w:rPr>
          <w:rFonts w:asciiTheme="minorHAnsi" w:eastAsiaTheme="minorEastAsia" w:hAnsiTheme="minorHAnsi" w:cstheme="minorBidi"/>
          <w:kern w:val="0"/>
          <w:szCs w:val="22"/>
          <w:lang w:val="en-CA" w:eastAsia="en-CA"/>
        </w:rPr>
        <w:tab/>
      </w:r>
      <w:r>
        <w:t>Description and priority</w:t>
      </w:r>
      <w:r>
        <w:tab/>
      </w:r>
      <w:r>
        <w:fldChar w:fldCharType="begin"/>
      </w:r>
      <w:r>
        <w:instrText xml:space="preserve"> PAGEREF _Toc514854094 \h </w:instrText>
      </w:r>
      <w:r>
        <w:fldChar w:fldCharType="separate"/>
      </w:r>
      <w:r>
        <w:t>13</w:t>
      </w:r>
      <w:r>
        <w:fldChar w:fldCharType="end"/>
      </w:r>
    </w:p>
    <w:p w14:paraId="1FFD253B" w14:textId="70A8AE2A" w:rsidR="00221DAD" w:rsidRDefault="00221DAD">
      <w:pPr>
        <w:pStyle w:val="TM3"/>
        <w:rPr>
          <w:rFonts w:asciiTheme="minorHAnsi" w:eastAsiaTheme="minorEastAsia" w:hAnsiTheme="minorHAnsi" w:cstheme="minorBidi"/>
          <w:kern w:val="0"/>
          <w:szCs w:val="22"/>
          <w:lang w:val="en-CA" w:eastAsia="en-CA"/>
        </w:rPr>
      </w:pPr>
      <w:r>
        <w:t>3.7.2</w:t>
      </w:r>
      <w:r>
        <w:rPr>
          <w:rFonts w:asciiTheme="minorHAnsi" w:eastAsiaTheme="minorEastAsia" w:hAnsiTheme="minorHAnsi" w:cstheme="minorBidi"/>
          <w:kern w:val="0"/>
          <w:szCs w:val="22"/>
          <w:lang w:val="en-CA" w:eastAsia="en-CA"/>
        </w:rPr>
        <w:tab/>
      </w:r>
      <w:r>
        <w:t>Use case(s)</w:t>
      </w:r>
      <w:r>
        <w:tab/>
      </w:r>
      <w:r>
        <w:fldChar w:fldCharType="begin"/>
      </w:r>
      <w:r>
        <w:instrText xml:space="preserve"> PAGEREF _Toc514854095 \h </w:instrText>
      </w:r>
      <w:r>
        <w:fldChar w:fldCharType="separate"/>
      </w:r>
      <w:r>
        <w:t>13</w:t>
      </w:r>
      <w:r>
        <w:fldChar w:fldCharType="end"/>
      </w:r>
    </w:p>
    <w:p w14:paraId="4D89F9BD" w14:textId="2004A71C" w:rsidR="00221DAD" w:rsidRDefault="00221DAD">
      <w:pPr>
        <w:pStyle w:val="TM3"/>
        <w:rPr>
          <w:rFonts w:asciiTheme="minorHAnsi" w:eastAsiaTheme="minorEastAsia" w:hAnsiTheme="minorHAnsi" w:cstheme="minorBidi"/>
          <w:kern w:val="0"/>
          <w:szCs w:val="22"/>
          <w:lang w:val="en-CA" w:eastAsia="en-CA"/>
        </w:rPr>
      </w:pPr>
      <w:r>
        <w:t>3.7.3</w:t>
      </w:r>
      <w:r>
        <w:rPr>
          <w:rFonts w:asciiTheme="minorHAnsi" w:eastAsiaTheme="minorEastAsia" w:hAnsiTheme="minorHAnsi" w:cstheme="minorBidi"/>
          <w:kern w:val="0"/>
          <w:szCs w:val="22"/>
          <w:lang w:val="en-CA" w:eastAsia="en-CA"/>
        </w:rPr>
        <w:tab/>
      </w:r>
      <w:r>
        <w:t>Functional requirements</w:t>
      </w:r>
      <w:r>
        <w:tab/>
      </w:r>
      <w:r>
        <w:fldChar w:fldCharType="begin"/>
      </w:r>
      <w:r>
        <w:instrText xml:space="preserve"> PAGEREF _Toc514854096 \h </w:instrText>
      </w:r>
      <w:r>
        <w:fldChar w:fldCharType="separate"/>
      </w:r>
      <w:r>
        <w:t>14</w:t>
      </w:r>
      <w:r>
        <w:fldChar w:fldCharType="end"/>
      </w:r>
    </w:p>
    <w:p w14:paraId="413EA612" w14:textId="1D2BB1F0" w:rsidR="00221DAD" w:rsidRDefault="00221DAD">
      <w:pPr>
        <w:pStyle w:val="TM3"/>
        <w:rPr>
          <w:rFonts w:asciiTheme="minorHAnsi" w:eastAsiaTheme="minorEastAsia" w:hAnsiTheme="minorHAnsi" w:cstheme="minorBidi"/>
          <w:kern w:val="0"/>
          <w:szCs w:val="22"/>
          <w:lang w:val="en-CA" w:eastAsia="en-CA"/>
        </w:rPr>
      </w:pPr>
      <w:r>
        <w:t>3.7.4</w:t>
      </w:r>
      <w:r>
        <w:rPr>
          <w:rFonts w:asciiTheme="minorHAnsi" w:eastAsiaTheme="minorEastAsia" w:hAnsiTheme="minorHAnsi" w:cstheme="minorBidi"/>
          <w:kern w:val="0"/>
          <w:szCs w:val="22"/>
          <w:lang w:val="en-CA" w:eastAsia="en-CA"/>
        </w:rPr>
        <w:tab/>
      </w:r>
      <w:r>
        <w:t>Activity diagram</w:t>
      </w:r>
      <w:r>
        <w:tab/>
      </w:r>
      <w:r>
        <w:fldChar w:fldCharType="begin"/>
      </w:r>
      <w:r>
        <w:instrText xml:space="preserve"> PAGEREF _Toc514854097 \h </w:instrText>
      </w:r>
      <w:r>
        <w:fldChar w:fldCharType="separate"/>
      </w:r>
      <w:r>
        <w:t>14</w:t>
      </w:r>
      <w:r>
        <w:fldChar w:fldCharType="end"/>
      </w:r>
    </w:p>
    <w:p w14:paraId="1B75D549" w14:textId="64A414C6" w:rsidR="00221DAD" w:rsidRDefault="00221DAD">
      <w:pPr>
        <w:pStyle w:val="TM1"/>
        <w:rPr>
          <w:rFonts w:asciiTheme="minorHAnsi" w:eastAsiaTheme="minorEastAsia" w:hAnsiTheme="minorHAnsi" w:cstheme="minorBidi"/>
          <w:b w:val="0"/>
          <w:kern w:val="0"/>
          <w:szCs w:val="22"/>
          <w:lang w:val="en-CA" w:eastAsia="en-CA"/>
        </w:rPr>
      </w:pPr>
      <w:r>
        <w:t>4</w:t>
      </w:r>
      <w:r>
        <w:rPr>
          <w:rFonts w:asciiTheme="minorHAnsi" w:eastAsiaTheme="minorEastAsia" w:hAnsiTheme="minorHAnsi" w:cstheme="minorBidi"/>
          <w:b w:val="0"/>
          <w:kern w:val="0"/>
          <w:szCs w:val="22"/>
          <w:lang w:val="en-CA" w:eastAsia="en-CA"/>
        </w:rPr>
        <w:tab/>
      </w:r>
      <w:r>
        <w:t>External interface requirements</w:t>
      </w:r>
      <w:r>
        <w:tab/>
      </w:r>
      <w:r>
        <w:fldChar w:fldCharType="begin"/>
      </w:r>
      <w:r>
        <w:instrText xml:space="preserve"> PAGEREF _Toc514854098 \h </w:instrText>
      </w:r>
      <w:r>
        <w:fldChar w:fldCharType="separate"/>
      </w:r>
      <w:r>
        <w:t>15</w:t>
      </w:r>
      <w:r>
        <w:fldChar w:fldCharType="end"/>
      </w:r>
    </w:p>
    <w:p w14:paraId="128415B5" w14:textId="444F23A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4.1</w:t>
      </w:r>
      <w:r>
        <w:rPr>
          <w:rFonts w:asciiTheme="minorHAnsi" w:eastAsiaTheme="minorEastAsia" w:hAnsiTheme="minorHAnsi" w:cstheme="minorBidi"/>
          <w:noProof/>
          <w:kern w:val="0"/>
          <w:szCs w:val="22"/>
          <w:lang w:val="en-CA" w:eastAsia="en-CA"/>
        </w:rPr>
        <w:tab/>
      </w:r>
      <w:r>
        <w:rPr>
          <w:noProof/>
        </w:rPr>
        <w:t>User interfaces</w:t>
      </w:r>
      <w:r>
        <w:rPr>
          <w:noProof/>
        </w:rPr>
        <w:tab/>
      </w:r>
      <w:r>
        <w:rPr>
          <w:noProof/>
        </w:rPr>
        <w:fldChar w:fldCharType="begin"/>
      </w:r>
      <w:r>
        <w:rPr>
          <w:noProof/>
        </w:rPr>
        <w:instrText xml:space="preserve"> PAGEREF _Toc514854099 \h </w:instrText>
      </w:r>
      <w:r>
        <w:rPr>
          <w:noProof/>
        </w:rPr>
      </w:r>
      <w:r>
        <w:rPr>
          <w:noProof/>
        </w:rPr>
        <w:fldChar w:fldCharType="separate"/>
      </w:r>
      <w:r>
        <w:rPr>
          <w:noProof/>
        </w:rPr>
        <w:t>15</w:t>
      </w:r>
      <w:r>
        <w:rPr>
          <w:noProof/>
        </w:rPr>
        <w:fldChar w:fldCharType="end"/>
      </w:r>
    </w:p>
    <w:p w14:paraId="70417F77" w14:textId="7EE83116" w:rsidR="00221DAD" w:rsidRDefault="00221DAD">
      <w:pPr>
        <w:pStyle w:val="TM3"/>
        <w:rPr>
          <w:rFonts w:asciiTheme="minorHAnsi" w:eastAsiaTheme="minorEastAsia" w:hAnsiTheme="minorHAnsi" w:cstheme="minorBidi"/>
          <w:kern w:val="0"/>
          <w:szCs w:val="22"/>
          <w:lang w:val="en-CA" w:eastAsia="en-CA"/>
        </w:rPr>
      </w:pPr>
      <w:r>
        <w:t>4.1.1</w:t>
      </w:r>
      <w:r>
        <w:rPr>
          <w:rFonts w:asciiTheme="minorHAnsi" w:eastAsiaTheme="minorEastAsia" w:hAnsiTheme="minorHAnsi" w:cstheme="minorBidi"/>
          <w:kern w:val="0"/>
          <w:szCs w:val="22"/>
          <w:lang w:val="en-CA" w:eastAsia="en-CA"/>
        </w:rPr>
        <w:tab/>
      </w:r>
      <w:r>
        <w:t>Display info</w:t>
      </w:r>
      <w:r>
        <w:tab/>
      </w:r>
      <w:r>
        <w:fldChar w:fldCharType="begin"/>
      </w:r>
      <w:r>
        <w:instrText xml:space="preserve"> PAGEREF _Toc514854100 \h </w:instrText>
      </w:r>
      <w:r>
        <w:fldChar w:fldCharType="separate"/>
      </w:r>
      <w:r>
        <w:t>15</w:t>
      </w:r>
      <w:r>
        <w:fldChar w:fldCharType="end"/>
      </w:r>
    </w:p>
    <w:p w14:paraId="1BC3F9B6" w14:textId="258DC448" w:rsidR="00221DAD" w:rsidRDefault="00221DAD">
      <w:pPr>
        <w:pStyle w:val="TM3"/>
        <w:rPr>
          <w:rFonts w:asciiTheme="minorHAnsi" w:eastAsiaTheme="minorEastAsia" w:hAnsiTheme="minorHAnsi" w:cstheme="minorBidi"/>
          <w:kern w:val="0"/>
          <w:szCs w:val="22"/>
          <w:lang w:val="en-CA" w:eastAsia="en-CA"/>
        </w:rPr>
      </w:pPr>
      <w:r>
        <w:t>4.1.2</w:t>
      </w:r>
      <w:r>
        <w:rPr>
          <w:rFonts w:asciiTheme="minorHAnsi" w:eastAsiaTheme="minorEastAsia" w:hAnsiTheme="minorHAnsi" w:cstheme="minorBidi"/>
          <w:kern w:val="0"/>
          <w:szCs w:val="22"/>
          <w:lang w:val="en-CA" w:eastAsia="en-CA"/>
        </w:rPr>
        <w:tab/>
      </w:r>
      <w:r>
        <w:t>Selecting hazard type</w:t>
      </w:r>
      <w:r>
        <w:tab/>
      </w:r>
      <w:r>
        <w:fldChar w:fldCharType="begin"/>
      </w:r>
      <w:r>
        <w:instrText xml:space="preserve"> PAGEREF _Toc514854101 \h </w:instrText>
      </w:r>
      <w:r>
        <w:fldChar w:fldCharType="separate"/>
      </w:r>
      <w:r>
        <w:t>16</w:t>
      </w:r>
      <w:r>
        <w:fldChar w:fldCharType="end"/>
      </w:r>
    </w:p>
    <w:p w14:paraId="484F69CC" w14:textId="38638C72" w:rsidR="00221DAD" w:rsidRDefault="00221DAD">
      <w:pPr>
        <w:pStyle w:val="TM3"/>
        <w:rPr>
          <w:rFonts w:asciiTheme="minorHAnsi" w:eastAsiaTheme="minorEastAsia" w:hAnsiTheme="minorHAnsi" w:cstheme="minorBidi"/>
          <w:kern w:val="0"/>
          <w:szCs w:val="22"/>
          <w:lang w:val="en-CA" w:eastAsia="en-CA"/>
        </w:rPr>
      </w:pPr>
      <w:r>
        <w:t>4.1.3</w:t>
      </w:r>
      <w:r>
        <w:rPr>
          <w:rFonts w:asciiTheme="minorHAnsi" w:eastAsiaTheme="minorEastAsia" w:hAnsiTheme="minorHAnsi" w:cstheme="minorBidi"/>
          <w:kern w:val="0"/>
          <w:szCs w:val="22"/>
          <w:lang w:val="en-CA" w:eastAsia="en-CA"/>
        </w:rPr>
        <w:tab/>
      </w:r>
      <w:r>
        <w:t>Displaying introductory screen</w:t>
      </w:r>
      <w:r>
        <w:tab/>
      </w:r>
      <w:r>
        <w:fldChar w:fldCharType="begin"/>
      </w:r>
      <w:r>
        <w:instrText xml:space="preserve"> PAGEREF _Toc514854102 \h </w:instrText>
      </w:r>
      <w:r>
        <w:fldChar w:fldCharType="separate"/>
      </w:r>
      <w:r>
        <w:t>17</w:t>
      </w:r>
      <w:r>
        <w:fldChar w:fldCharType="end"/>
      </w:r>
    </w:p>
    <w:p w14:paraId="299A972B" w14:textId="3028A5BD" w:rsidR="00221DAD" w:rsidRDefault="00221DAD">
      <w:pPr>
        <w:pStyle w:val="TM3"/>
        <w:rPr>
          <w:rFonts w:asciiTheme="minorHAnsi" w:eastAsiaTheme="minorEastAsia" w:hAnsiTheme="minorHAnsi" w:cstheme="minorBidi"/>
          <w:kern w:val="0"/>
          <w:szCs w:val="22"/>
          <w:lang w:val="en-CA" w:eastAsia="en-CA"/>
        </w:rPr>
      </w:pPr>
      <w:r>
        <w:t>4.1.4</w:t>
      </w:r>
      <w:r>
        <w:rPr>
          <w:rFonts w:asciiTheme="minorHAnsi" w:eastAsiaTheme="minorEastAsia" w:hAnsiTheme="minorHAnsi" w:cstheme="minorBidi"/>
          <w:kern w:val="0"/>
          <w:szCs w:val="22"/>
          <w:lang w:val="en-CA" w:eastAsia="en-CA"/>
        </w:rPr>
        <w:tab/>
      </w:r>
      <w:r>
        <w:t>Selecting analysis type</w:t>
      </w:r>
      <w:r>
        <w:tab/>
      </w:r>
      <w:r>
        <w:fldChar w:fldCharType="begin"/>
      </w:r>
      <w:r>
        <w:instrText xml:space="preserve"> PAGEREF _Toc514854103 \h </w:instrText>
      </w:r>
      <w:r>
        <w:fldChar w:fldCharType="separate"/>
      </w:r>
      <w:r>
        <w:t>17</w:t>
      </w:r>
      <w:r>
        <w:fldChar w:fldCharType="end"/>
      </w:r>
    </w:p>
    <w:p w14:paraId="2AA62137" w14:textId="4C71B674" w:rsidR="00221DAD" w:rsidRDefault="00221DAD">
      <w:pPr>
        <w:pStyle w:val="TM3"/>
        <w:rPr>
          <w:rFonts w:asciiTheme="minorHAnsi" w:eastAsiaTheme="minorEastAsia" w:hAnsiTheme="minorHAnsi" w:cstheme="minorBidi"/>
          <w:kern w:val="0"/>
          <w:szCs w:val="22"/>
          <w:lang w:val="en-CA" w:eastAsia="en-CA"/>
        </w:rPr>
      </w:pPr>
      <w:r>
        <w:t>4.1.5</w:t>
      </w:r>
      <w:r>
        <w:rPr>
          <w:rFonts w:asciiTheme="minorHAnsi" w:eastAsiaTheme="minorEastAsia" w:hAnsiTheme="minorHAnsi" w:cstheme="minorBidi"/>
          <w:kern w:val="0"/>
          <w:szCs w:val="22"/>
          <w:lang w:val="en-CA" w:eastAsia="en-CA"/>
        </w:rPr>
        <w:tab/>
      </w:r>
      <w:r>
        <w:t>Setting epicenter location</w:t>
      </w:r>
      <w:r>
        <w:tab/>
      </w:r>
      <w:r>
        <w:fldChar w:fldCharType="begin"/>
      </w:r>
      <w:r>
        <w:instrText xml:space="preserve"> PAGEREF _Toc514854104 \h </w:instrText>
      </w:r>
      <w:r>
        <w:fldChar w:fldCharType="separate"/>
      </w:r>
      <w:r>
        <w:t>17</w:t>
      </w:r>
      <w:r>
        <w:fldChar w:fldCharType="end"/>
      </w:r>
    </w:p>
    <w:p w14:paraId="42551798" w14:textId="0BA46F46" w:rsidR="00221DAD" w:rsidRDefault="00221DAD">
      <w:pPr>
        <w:pStyle w:val="TM3"/>
        <w:rPr>
          <w:rFonts w:asciiTheme="minorHAnsi" w:eastAsiaTheme="minorEastAsia" w:hAnsiTheme="minorHAnsi" w:cstheme="minorBidi"/>
          <w:kern w:val="0"/>
          <w:szCs w:val="22"/>
          <w:lang w:val="en-CA" w:eastAsia="en-CA"/>
        </w:rPr>
      </w:pPr>
      <w:r>
        <w:t>4.1.6</w:t>
      </w:r>
      <w:r>
        <w:rPr>
          <w:rFonts w:asciiTheme="minorHAnsi" w:eastAsiaTheme="minorEastAsia" w:hAnsiTheme="minorHAnsi" w:cstheme="minorBidi"/>
          <w:kern w:val="0"/>
          <w:szCs w:val="22"/>
          <w:lang w:val="en-CA" w:eastAsia="en-CA"/>
        </w:rPr>
        <w:tab/>
      </w:r>
      <w:r>
        <w:t>Inputting the magnitude and depth</w:t>
      </w:r>
      <w:r>
        <w:tab/>
      </w:r>
      <w:r>
        <w:fldChar w:fldCharType="begin"/>
      </w:r>
      <w:r>
        <w:instrText xml:space="preserve"> PAGEREF _Toc514854105 \h </w:instrText>
      </w:r>
      <w:r>
        <w:fldChar w:fldCharType="separate"/>
      </w:r>
      <w:r>
        <w:t>18</w:t>
      </w:r>
      <w:r>
        <w:fldChar w:fldCharType="end"/>
      </w:r>
    </w:p>
    <w:p w14:paraId="5576E92D" w14:textId="16725B8D" w:rsidR="00221DAD" w:rsidRDefault="00221DAD">
      <w:pPr>
        <w:pStyle w:val="TM3"/>
        <w:rPr>
          <w:rFonts w:asciiTheme="minorHAnsi" w:eastAsiaTheme="minorEastAsia" w:hAnsiTheme="minorHAnsi" w:cstheme="minorBidi"/>
          <w:kern w:val="0"/>
          <w:szCs w:val="22"/>
          <w:lang w:val="en-CA" w:eastAsia="en-CA"/>
        </w:rPr>
      </w:pPr>
      <w:r>
        <w:t>4.1.7</w:t>
      </w:r>
      <w:r>
        <w:rPr>
          <w:rFonts w:asciiTheme="minorHAnsi" w:eastAsiaTheme="minorEastAsia" w:hAnsiTheme="minorHAnsi" w:cstheme="minorBidi"/>
          <w:kern w:val="0"/>
          <w:szCs w:val="22"/>
          <w:lang w:val="en-CA" w:eastAsia="en-CA"/>
        </w:rPr>
        <w:tab/>
      </w:r>
      <w:r>
        <w:t>Executing risk assessment analysis</w:t>
      </w:r>
      <w:r>
        <w:tab/>
      </w:r>
      <w:r>
        <w:fldChar w:fldCharType="begin"/>
      </w:r>
      <w:r>
        <w:instrText xml:space="preserve"> PAGEREF _Toc514854106 \h </w:instrText>
      </w:r>
      <w:r>
        <w:fldChar w:fldCharType="separate"/>
      </w:r>
      <w:r>
        <w:t>19</w:t>
      </w:r>
      <w:r>
        <w:fldChar w:fldCharType="end"/>
      </w:r>
    </w:p>
    <w:p w14:paraId="4DDC3DB6" w14:textId="200E29F4" w:rsidR="00221DAD" w:rsidRDefault="00221DAD">
      <w:pPr>
        <w:pStyle w:val="TM3"/>
        <w:rPr>
          <w:rFonts w:asciiTheme="minorHAnsi" w:eastAsiaTheme="minorEastAsia" w:hAnsiTheme="minorHAnsi" w:cstheme="minorBidi"/>
          <w:kern w:val="0"/>
          <w:szCs w:val="22"/>
          <w:lang w:val="en-CA" w:eastAsia="en-CA"/>
        </w:rPr>
      </w:pPr>
      <w:r>
        <w:t>4.1.8</w:t>
      </w:r>
      <w:r>
        <w:rPr>
          <w:rFonts w:asciiTheme="minorHAnsi" w:eastAsiaTheme="minorEastAsia" w:hAnsiTheme="minorHAnsi" w:cstheme="minorBidi"/>
          <w:kern w:val="0"/>
          <w:szCs w:val="22"/>
          <w:lang w:val="en-CA" w:eastAsia="en-CA"/>
        </w:rPr>
        <w:tab/>
      </w:r>
      <w:r>
        <w:t>Providing access to analysis results</w:t>
      </w:r>
      <w:r>
        <w:tab/>
      </w:r>
      <w:r>
        <w:fldChar w:fldCharType="begin"/>
      </w:r>
      <w:r>
        <w:instrText xml:space="preserve"> PAGEREF _Toc514854107 \h </w:instrText>
      </w:r>
      <w:r>
        <w:fldChar w:fldCharType="separate"/>
      </w:r>
      <w:r>
        <w:t>21</w:t>
      </w:r>
      <w:r>
        <w:fldChar w:fldCharType="end"/>
      </w:r>
    </w:p>
    <w:p w14:paraId="15384B35" w14:textId="4CE5B0EF" w:rsidR="00221DAD" w:rsidRDefault="00221DAD">
      <w:pPr>
        <w:pStyle w:val="TM3"/>
        <w:rPr>
          <w:rFonts w:asciiTheme="minorHAnsi" w:eastAsiaTheme="minorEastAsia" w:hAnsiTheme="minorHAnsi" w:cstheme="minorBidi"/>
          <w:kern w:val="0"/>
          <w:szCs w:val="22"/>
          <w:lang w:val="en-CA" w:eastAsia="en-CA"/>
        </w:rPr>
      </w:pPr>
      <w:r>
        <w:t>4.1.9</w:t>
      </w:r>
      <w:r>
        <w:rPr>
          <w:rFonts w:asciiTheme="minorHAnsi" w:eastAsiaTheme="minorEastAsia" w:hAnsiTheme="minorHAnsi" w:cstheme="minorBidi"/>
          <w:kern w:val="0"/>
          <w:szCs w:val="22"/>
          <w:lang w:val="en-CA" w:eastAsia="en-CA"/>
        </w:rPr>
        <w:tab/>
      </w:r>
      <w:r>
        <w:t>Conduct multiple simulations</w:t>
      </w:r>
      <w:r>
        <w:tab/>
      </w:r>
      <w:r>
        <w:fldChar w:fldCharType="begin"/>
      </w:r>
      <w:r>
        <w:instrText xml:space="preserve"> PAGEREF _Toc514854108 \h </w:instrText>
      </w:r>
      <w:r>
        <w:fldChar w:fldCharType="separate"/>
      </w:r>
      <w:r>
        <w:t>24</w:t>
      </w:r>
      <w:r>
        <w:fldChar w:fldCharType="end"/>
      </w:r>
    </w:p>
    <w:p w14:paraId="2BA9ECCC" w14:textId="386D24CC" w:rsidR="00221DAD" w:rsidRDefault="00221DAD">
      <w:pPr>
        <w:pStyle w:val="TM3"/>
        <w:rPr>
          <w:rFonts w:asciiTheme="minorHAnsi" w:eastAsiaTheme="minorEastAsia" w:hAnsiTheme="minorHAnsi" w:cstheme="minorBidi"/>
          <w:kern w:val="0"/>
          <w:szCs w:val="22"/>
          <w:lang w:val="en-CA" w:eastAsia="en-CA"/>
        </w:rPr>
      </w:pPr>
      <w:r>
        <w:t>4.1.10</w:t>
      </w:r>
      <w:r>
        <w:rPr>
          <w:rFonts w:asciiTheme="minorHAnsi" w:eastAsiaTheme="minorEastAsia" w:hAnsiTheme="minorHAnsi" w:cstheme="minorBidi"/>
          <w:kern w:val="0"/>
          <w:szCs w:val="22"/>
          <w:lang w:val="en-CA" w:eastAsia="en-CA"/>
        </w:rPr>
        <w:tab/>
      </w:r>
      <w:r>
        <w:t>Re-open introduction dialog box</w:t>
      </w:r>
      <w:r>
        <w:tab/>
      </w:r>
      <w:r>
        <w:fldChar w:fldCharType="begin"/>
      </w:r>
      <w:r>
        <w:instrText xml:space="preserve"> PAGEREF _Toc514854109 \h </w:instrText>
      </w:r>
      <w:r>
        <w:fldChar w:fldCharType="separate"/>
      </w:r>
      <w:r>
        <w:t>25</w:t>
      </w:r>
      <w:r>
        <w:fldChar w:fldCharType="end"/>
      </w:r>
    </w:p>
    <w:p w14:paraId="30EE1EF5" w14:textId="7B92F0A9"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4.2</w:t>
      </w:r>
      <w:r>
        <w:rPr>
          <w:rFonts w:asciiTheme="minorHAnsi" w:eastAsiaTheme="minorEastAsia" w:hAnsiTheme="minorHAnsi" w:cstheme="minorBidi"/>
          <w:noProof/>
          <w:kern w:val="0"/>
          <w:szCs w:val="22"/>
          <w:lang w:val="en-CA" w:eastAsia="en-CA"/>
        </w:rPr>
        <w:tab/>
      </w:r>
      <w:r>
        <w:rPr>
          <w:noProof/>
        </w:rPr>
        <w:t>Hardware interfaces</w:t>
      </w:r>
      <w:r>
        <w:rPr>
          <w:noProof/>
        </w:rPr>
        <w:tab/>
      </w:r>
      <w:r>
        <w:rPr>
          <w:noProof/>
        </w:rPr>
        <w:fldChar w:fldCharType="begin"/>
      </w:r>
      <w:r>
        <w:rPr>
          <w:noProof/>
        </w:rPr>
        <w:instrText xml:space="preserve"> PAGEREF _Toc514854110 \h </w:instrText>
      </w:r>
      <w:r>
        <w:rPr>
          <w:noProof/>
        </w:rPr>
      </w:r>
      <w:r>
        <w:rPr>
          <w:noProof/>
        </w:rPr>
        <w:fldChar w:fldCharType="separate"/>
      </w:r>
      <w:r>
        <w:rPr>
          <w:noProof/>
        </w:rPr>
        <w:t>25</w:t>
      </w:r>
      <w:r>
        <w:rPr>
          <w:noProof/>
        </w:rPr>
        <w:fldChar w:fldCharType="end"/>
      </w:r>
    </w:p>
    <w:p w14:paraId="3A267678" w14:textId="445722F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4.3</w:t>
      </w:r>
      <w:r>
        <w:rPr>
          <w:rFonts w:asciiTheme="minorHAnsi" w:eastAsiaTheme="minorEastAsia" w:hAnsiTheme="minorHAnsi" w:cstheme="minorBidi"/>
          <w:noProof/>
          <w:kern w:val="0"/>
          <w:szCs w:val="22"/>
          <w:lang w:val="en-CA" w:eastAsia="en-CA"/>
        </w:rPr>
        <w:tab/>
      </w:r>
      <w:r>
        <w:rPr>
          <w:noProof/>
        </w:rPr>
        <w:t>Software interfaces</w:t>
      </w:r>
      <w:r>
        <w:rPr>
          <w:noProof/>
        </w:rPr>
        <w:tab/>
      </w:r>
      <w:r>
        <w:rPr>
          <w:noProof/>
        </w:rPr>
        <w:fldChar w:fldCharType="begin"/>
      </w:r>
      <w:r>
        <w:rPr>
          <w:noProof/>
        </w:rPr>
        <w:instrText xml:space="preserve"> PAGEREF _Toc514854111 \h </w:instrText>
      </w:r>
      <w:r>
        <w:rPr>
          <w:noProof/>
        </w:rPr>
      </w:r>
      <w:r>
        <w:rPr>
          <w:noProof/>
        </w:rPr>
        <w:fldChar w:fldCharType="separate"/>
      </w:r>
      <w:r>
        <w:rPr>
          <w:noProof/>
        </w:rPr>
        <w:t>25</w:t>
      </w:r>
      <w:r>
        <w:rPr>
          <w:noProof/>
        </w:rPr>
        <w:fldChar w:fldCharType="end"/>
      </w:r>
    </w:p>
    <w:p w14:paraId="709BAEC9" w14:textId="6B5AD12F" w:rsidR="00221DAD" w:rsidRDefault="00221DAD">
      <w:pPr>
        <w:pStyle w:val="TM3"/>
        <w:rPr>
          <w:rFonts w:asciiTheme="minorHAnsi" w:eastAsiaTheme="minorEastAsia" w:hAnsiTheme="minorHAnsi" w:cstheme="minorBidi"/>
          <w:kern w:val="0"/>
          <w:szCs w:val="22"/>
          <w:lang w:val="en-CA" w:eastAsia="en-CA"/>
        </w:rPr>
      </w:pPr>
      <w:r>
        <w:t>4.3.1</w:t>
      </w:r>
      <w:r>
        <w:rPr>
          <w:rFonts w:asciiTheme="minorHAnsi" w:eastAsiaTheme="minorEastAsia" w:hAnsiTheme="minorHAnsi" w:cstheme="minorBidi"/>
          <w:kern w:val="0"/>
          <w:szCs w:val="22"/>
          <w:lang w:val="en-CA" w:eastAsia="en-CA"/>
        </w:rPr>
        <w:tab/>
      </w:r>
      <w:r>
        <w:t>Incoming and outgoing items</w:t>
      </w:r>
      <w:r>
        <w:tab/>
      </w:r>
      <w:r>
        <w:fldChar w:fldCharType="begin"/>
      </w:r>
      <w:r>
        <w:instrText xml:space="preserve"> PAGEREF _Toc514854112 \h </w:instrText>
      </w:r>
      <w:r>
        <w:fldChar w:fldCharType="separate"/>
      </w:r>
      <w:r>
        <w:t>25</w:t>
      </w:r>
      <w:r>
        <w:fldChar w:fldCharType="end"/>
      </w:r>
    </w:p>
    <w:p w14:paraId="1F8D4304" w14:textId="599195E8" w:rsidR="00221DAD" w:rsidRDefault="00221DAD">
      <w:pPr>
        <w:pStyle w:val="TM3"/>
        <w:rPr>
          <w:rFonts w:asciiTheme="minorHAnsi" w:eastAsiaTheme="minorEastAsia" w:hAnsiTheme="minorHAnsi" w:cstheme="minorBidi"/>
          <w:kern w:val="0"/>
          <w:szCs w:val="22"/>
          <w:lang w:val="en-CA" w:eastAsia="en-CA"/>
        </w:rPr>
      </w:pPr>
      <w:r>
        <w:t>4.3.2</w:t>
      </w:r>
      <w:r>
        <w:rPr>
          <w:rFonts w:asciiTheme="minorHAnsi" w:eastAsiaTheme="minorEastAsia" w:hAnsiTheme="minorHAnsi" w:cstheme="minorBidi"/>
          <w:kern w:val="0"/>
          <w:szCs w:val="22"/>
          <w:lang w:val="en-CA" w:eastAsia="en-CA"/>
        </w:rPr>
        <w:tab/>
      </w:r>
      <w:r>
        <w:t>Services and communication</w:t>
      </w:r>
      <w:r>
        <w:tab/>
      </w:r>
      <w:r>
        <w:fldChar w:fldCharType="begin"/>
      </w:r>
      <w:r>
        <w:instrText xml:space="preserve"> PAGEREF _Toc514854113 \h </w:instrText>
      </w:r>
      <w:r>
        <w:fldChar w:fldCharType="separate"/>
      </w:r>
      <w:r>
        <w:t>26</w:t>
      </w:r>
      <w:r>
        <w:fldChar w:fldCharType="end"/>
      </w:r>
    </w:p>
    <w:p w14:paraId="0950BCCF" w14:textId="566552F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4.4</w:t>
      </w:r>
      <w:r>
        <w:rPr>
          <w:rFonts w:asciiTheme="minorHAnsi" w:eastAsiaTheme="minorEastAsia" w:hAnsiTheme="minorHAnsi" w:cstheme="minorBidi"/>
          <w:noProof/>
          <w:kern w:val="0"/>
          <w:szCs w:val="22"/>
          <w:lang w:val="en-CA" w:eastAsia="en-CA"/>
        </w:rPr>
        <w:tab/>
      </w:r>
      <w:r>
        <w:rPr>
          <w:noProof/>
        </w:rPr>
        <w:t>Communications interfaces</w:t>
      </w:r>
      <w:r>
        <w:rPr>
          <w:noProof/>
        </w:rPr>
        <w:tab/>
      </w:r>
      <w:r>
        <w:rPr>
          <w:noProof/>
        </w:rPr>
        <w:fldChar w:fldCharType="begin"/>
      </w:r>
      <w:r>
        <w:rPr>
          <w:noProof/>
        </w:rPr>
        <w:instrText xml:space="preserve"> PAGEREF _Toc514854114 \h </w:instrText>
      </w:r>
      <w:r>
        <w:rPr>
          <w:noProof/>
        </w:rPr>
      </w:r>
      <w:r>
        <w:rPr>
          <w:noProof/>
        </w:rPr>
        <w:fldChar w:fldCharType="separate"/>
      </w:r>
      <w:r>
        <w:rPr>
          <w:noProof/>
        </w:rPr>
        <w:t>26</w:t>
      </w:r>
      <w:r>
        <w:rPr>
          <w:noProof/>
        </w:rPr>
        <w:fldChar w:fldCharType="end"/>
      </w:r>
    </w:p>
    <w:p w14:paraId="79680832" w14:textId="1297ADF0" w:rsidR="00221DAD" w:rsidRDefault="00221DAD">
      <w:pPr>
        <w:pStyle w:val="TM1"/>
        <w:rPr>
          <w:rFonts w:asciiTheme="minorHAnsi" w:eastAsiaTheme="minorEastAsia" w:hAnsiTheme="minorHAnsi" w:cstheme="minorBidi"/>
          <w:b w:val="0"/>
          <w:kern w:val="0"/>
          <w:szCs w:val="22"/>
          <w:lang w:val="en-CA" w:eastAsia="en-CA"/>
        </w:rPr>
      </w:pPr>
      <w:r>
        <w:t>5</w:t>
      </w:r>
      <w:r>
        <w:rPr>
          <w:rFonts w:asciiTheme="minorHAnsi" w:eastAsiaTheme="minorEastAsia" w:hAnsiTheme="minorHAnsi" w:cstheme="minorBidi"/>
          <w:b w:val="0"/>
          <w:kern w:val="0"/>
          <w:szCs w:val="22"/>
          <w:lang w:val="en-CA" w:eastAsia="en-CA"/>
        </w:rPr>
        <w:tab/>
      </w:r>
      <w:r>
        <w:t>Other nonfunctional requirements</w:t>
      </w:r>
      <w:r>
        <w:tab/>
      </w:r>
      <w:r>
        <w:fldChar w:fldCharType="begin"/>
      </w:r>
      <w:r>
        <w:instrText xml:space="preserve"> PAGEREF _Toc514854115 \h </w:instrText>
      </w:r>
      <w:r>
        <w:fldChar w:fldCharType="separate"/>
      </w:r>
      <w:r>
        <w:t>27</w:t>
      </w:r>
      <w:r>
        <w:fldChar w:fldCharType="end"/>
      </w:r>
    </w:p>
    <w:p w14:paraId="270F4C71" w14:textId="624B6609"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5.1</w:t>
      </w:r>
      <w:r>
        <w:rPr>
          <w:rFonts w:asciiTheme="minorHAnsi" w:eastAsiaTheme="minorEastAsia" w:hAnsiTheme="minorHAnsi" w:cstheme="minorBidi"/>
          <w:noProof/>
          <w:kern w:val="0"/>
          <w:szCs w:val="22"/>
          <w:lang w:val="en-CA" w:eastAsia="en-CA"/>
        </w:rPr>
        <w:tab/>
      </w:r>
      <w:r>
        <w:rPr>
          <w:noProof/>
        </w:rPr>
        <w:t>Performance requirements</w:t>
      </w:r>
      <w:r>
        <w:rPr>
          <w:noProof/>
        </w:rPr>
        <w:tab/>
      </w:r>
      <w:r>
        <w:rPr>
          <w:noProof/>
        </w:rPr>
        <w:fldChar w:fldCharType="begin"/>
      </w:r>
      <w:r>
        <w:rPr>
          <w:noProof/>
        </w:rPr>
        <w:instrText xml:space="preserve"> PAGEREF _Toc514854116 \h </w:instrText>
      </w:r>
      <w:r>
        <w:rPr>
          <w:noProof/>
        </w:rPr>
      </w:r>
      <w:r>
        <w:rPr>
          <w:noProof/>
        </w:rPr>
        <w:fldChar w:fldCharType="separate"/>
      </w:r>
      <w:r>
        <w:rPr>
          <w:noProof/>
        </w:rPr>
        <w:t>27</w:t>
      </w:r>
      <w:r>
        <w:rPr>
          <w:noProof/>
        </w:rPr>
        <w:fldChar w:fldCharType="end"/>
      </w:r>
    </w:p>
    <w:p w14:paraId="10F462A5" w14:textId="4375D444"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5.2</w:t>
      </w:r>
      <w:r>
        <w:rPr>
          <w:rFonts w:asciiTheme="minorHAnsi" w:eastAsiaTheme="minorEastAsia" w:hAnsiTheme="minorHAnsi" w:cstheme="minorBidi"/>
          <w:noProof/>
          <w:kern w:val="0"/>
          <w:szCs w:val="22"/>
          <w:lang w:val="en-CA" w:eastAsia="en-CA"/>
        </w:rPr>
        <w:tab/>
      </w:r>
      <w:r>
        <w:rPr>
          <w:noProof/>
        </w:rPr>
        <w:t>Safety requirements</w:t>
      </w:r>
      <w:r>
        <w:rPr>
          <w:noProof/>
        </w:rPr>
        <w:tab/>
      </w:r>
      <w:r>
        <w:rPr>
          <w:noProof/>
        </w:rPr>
        <w:fldChar w:fldCharType="begin"/>
      </w:r>
      <w:r>
        <w:rPr>
          <w:noProof/>
        </w:rPr>
        <w:instrText xml:space="preserve"> PAGEREF _Toc514854117 \h </w:instrText>
      </w:r>
      <w:r>
        <w:rPr>
          <w:noProof/>
        </w:rPr>
      </w:r>
      <w:r>
        <w:rPr>
          <w:noProof/>
        </w:rPr>
        <w:fldChar w:fldCharType="separate"/>
      </w:r>
      <w:r>
        <w:rPr>
          <w:noProof/>
        </w:rPr>
        <w:t>27</w:t>
      </w:r>
      <w:r>
        <w:rPr>
          <w:noProof/>
        </w:rPr>
        <w:fldChar w:fldCharType="end"/>
      </w:r>
    </w:p>
    <w:p w14:paraId="0A791462" w14:textId="14A93DC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5.3</w:t>
      </w:r>
      <w:r>
        <w:rPr>
          <w:rFonts w:asciiTheme="minorHAnsi" w:eastAsiaTheme="minorEastAsia" w:hAnsiTheme="minorHAnsi" w:cstheme="minorBidi"/>
          <w:noProof/>
          <w:kern w:val="0"/>
          <w:szCs w:val="22"/>
          <w:lang w:val="en-CA" w:eastAsia="en-CA"/>
        </w:rPr>
        <w:tab/>
      </w:r>
      <w:r>
        <w:rPr>
          <w:noProof/>
        </w:rPr>
        <w:t>Security requirements</w:t>
      </w:r>
      <w:r>
        <w:rPr>
          <w:noProof/>
        </w:rPr>
        <w:tab/>
      </w:r>
      <w:r>
        <w:rPr>
          <w:noProof/>
        </w:rPr>
        <w:fldChar w:fldCharType="begin"/>
      </w:r>
      <w:r>
        <w:rPr>
          <w:noProof/>
        </w:rPr>
        <w:instrText xml:space="preserve"> PAGEREF _Toc514854118 \h </w:instrText>
      </w:r>
      <w:r>
        <w:rPr>
          <w:noProof/>
        </w:rPr>
      </w:r>
      <w:r>
        <w:rPr>
          <w:noProof/>
        </w:rPr>
        <w:fldChar w:fldCharType="separate"/>
      </w:r>
      <w:r>
        <w:rPr>
          <w:noProof/>
        </w:rPr>
        <w:t>27</w:t>
      </w:r>
      <w:r>
        <w:rPr>
          <w:noProof/>
        </w:rPr>
        <w:fldChar w:fldCharType="end"/>
      </w:r>
    </w:p>
    <w:p w14:paraId="620FAF2B" w14:textId="6446EC45"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5.4</w:t>
      </w:r>
      <w:r>
        <w:rPr>
          <w:rFonts w:asciiTheme="minorHAnsi" w:eastAsiaTheme="minorEastAsia" w:hAnsiTheme="minorHAnsi" w:cstheme="minorBidi"/>
          <w:noProof/>
          <w:kern w:val="0"/>
          <w:szCs w:val="22"/>
          <w:lang w:val="en-CA" w:eastAsia="en-CA"/>
        </w:rPr>
        <w:tab/>
      </w:r>
      <w:r>
        <w:rPr>
          <w:noProof/>
        </w:rPr>
        <w:t>Software quality attributes</w:t>
      </w:r>
      <w:r>
        <w:rPr>
          <w:noProof/>
        </w:rPr>
        <w:tab/>
      </w:r>
      <w:r>
        <w:rPr>
          <w:noProof/>
        </w:rPr>
        <w:fldChar w:fldCharType="begin"/>
      </w:r>
      <w:r>
        <w:rPr>
          <w:noProof/>
        </w:rPr>
        <w:instrText xml:space="preserve"> PAGEREF _Toc514854119 \h </w:instrText>
      </w:r>
      <w:r>
        <w:rPr>
          <w:noProof/>
        </w:rPr>
      </w:r>
      <w:r>
        <w:rPr>
          <w:noProof/>
        </w:rPr>
        <w:fldChar w:fldCharType="separate"/>
      </w:r>
      <w:r>
        <w:rPr>
          <w:noProof/>
        </w:rPr>
        <w:t>27</w:t>
      </w:r>
      <w:r>
        <w:rPr>
          <w:noProof/>
        </w:rPr>
        <w:fldChar w:fldCharType="end"/>
      </w:r>
    </w:p>
    <w:p w14:paraId="0EBFEDF9" w14:textId="1B0CF0A1" w:rsidR="00221DAD" w:rsidRDefault="00221DAD">
      <w:pPr>
        <w:pStyle w:val="TM1"/>
        <w:rPr>
          <w:rFonts w:asciiTheme="minorHAnsi" w:eastAsiaTheme="minorEastAsia" w:hAnsiTheme="minorHAnsi" w:cstheme="minorBidi"/>
          <w:b w:val="0"/>
          <w:kern w:val="0"/>
          <w:szCs w:val="22"/>
          <w:lang w:val="en-CA" w:eastAsia="en-CA"/>
        </w:rPr>
      </w:pPr>
      <w:r>
        <w:t>6</w:t>
      </w:r>
      <w:r>
        <w:rPr>
          <w:rFonts w:asciiTheme="minorHAnsi" w:eastAsiaTheme="minorEastAsia" w:hAnsiTheme="minorHAnsi" w:cstheme="minorBidi"/>
          <w:b w:val="0"/>
          <w:kern w:val="0"/>
          <w:szCs w:val="22"/>
          <w:lang w:val="en-CA" w:eastAsia="en-CA"/>
        </w:rPr>
        <w:tab/>
      </w:r>
      <w:r>
        <w:t>Other requirements</w:t>
      </w:r>
      <w:r>
        <w:tab/>
      </w:r>
      <w:r>
        <w:fldChar w:fldCharType="begin"/>
      </w:r>
      <w:r>
        <w:instrText xml:space="preserve"> PAGEREF _Toc514854120 \h </w:instrText>
      </w:r>
      <w:r>
        <w:fldChar w:fldCharType="separate"/>
      </w:r>
      <w:r>
        <w:t>28</w:t>
      </w:r>
      <w:r>
        <w:fldChar w:fldCharType="end"/>
      </w:r>
    </w:p>
    <w:p w14:paraId="74192BC4" w14:textId="5EE567BA"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6.1</w:t>
      </w:r>
      <w:r>
        <w:rPr>
          <w:rFonts w:asciiTheme="minorHAnsi" w:eastAsiaTheme="minorEastAsia" w:hAnsiTheme="minorHAnsi" w:cstheme="minorBidi"/>
          <w:noProof/>
          <w:kern w:val="0"/>
          <w:szCs w:val="22"/>
          <w:lang w:val="en-CA" w:eastAsia="en-CA"/>
        </w:rPr>
        <w:tab/>
      </w:r>
      <w:r>
        <w:rPr>
          <w:noProof/>
        </w:rPr>
        <w:t>Usability</w:t>
      </w:r>
      <w:r>
        <w:rPr>
          <w:noProof/>
        </w:rPr>
        <w:tab/>
      </w:r>
      <w:r>
        <w:rPr>
          <w:noProof/>
        </w:rPr>
        <w:fldChar w:fldCharType="begin"/>
      </w:r>
      <w:r>
        <w:rPr>
          <w:noProof/>
        </w:rPr>
        <w:instrText xml:space="preserve"> PAGEREF _Toc514854121 \h </w:instrText>
      </w:r>
      <w:r>
        <w:rPr>
          <w:noProof/>
        </w:rPr>
      </w:r>
      <w:r>
        <w:rPr>
          <w:noProof/>
        </w:rPr>
        <w:fldChar w:fldCharType="separate"/>
      </w:r>
      <w:r>
        <w:rPr>
          <w:noProof/>
        </w:rPr>
        <w:t>28</w:t>
      </w:r>
      <w:r>
        <w:rPr>
          <w:noProof/>
        </w:rPr>
        <w:fldChar w:fldCharType="end"/>
      </w:r>
    </w:p>
    <w:p w14:paraId="04B0F4E5" w14:textId="704941E1" w:rsidR="00221DAD" w:rsidRDefault="00221DAD">
      <w:pPr>
        <w:pStyle w:val="TM2"/>
        <w:tabs>
          <w:tab w:val="left" w:pos="960"/>
        </w:tabs>
        <w:rPr>
          <w:rFonts w:asciiTheme="minorHAnsi" w:eastAsiaTheme="minorEastAsia" w:hAnsiTheme="minorHAnsi" w:cstheme="minorBidi"/>
          <w:noProof/>
          <w:kern w:val="0"/>
          <w:szCs w:val="22"/>
          <w:lang w:val="en-CA" w:eastAsia="en-CA"/>
        </w:rPr>
      </w:pPr>
      <w:r>
        <w:rPr>
          <w:noProof/>
        </w:rPr>
        <w:t>6.2</w:t>
      </w:r>
      <w:r>
        <w:rPr>
          <w:rFonts w:asciiTheme="minorHAnsi" w:eastAsiaTheme="minorEastAsia" w:hAnsiTheme="minorHAnsi" w:cstheme="minorBidi"/>
          <w:noProof/>
          <w:kern w:val="0"/>
          <w:szCs w:val="22"/>
          <w:lang w:val="en-CA" w:eastAsia="en-CA"/>
        </w:rPr>
        <w:tab/>
      </w:r>
      <w:r>
        <w:rPr>
          <w:noProof/>
        </w:rPr>
        <w:t>Customization</w:t>
      </w:r>
      <w:r>
        <w:rPr>
          <w:noProof/>
        </w:rPr>
        <w:tab/>
      </w:r>
      <w:r>
        <w:rPr>
          <w:noProof/>
        </w:rPr>
        <w:fldChar w:fldCharType="begin"/>
      </w:r>
      <w:r>
        <w:rPr>
          <w:noProof/>
        </w:rPr>
        <w:instrText xml:space="preserve"> PAGEREF _Toc514854122 \h </w:instrText>
      </w:r>
      <w:r>
        <w:rPr>
          <w:noProof/>
        </w:rPr>
      </w:r>
      <w:r>
        <w:rPr>
          <w:noProof/>
        </w:rPr>
        <w:fldChar w:fldCharType="separate"/>
      </w:r>
      <w:r>
        <w:rPr>
          <w:noProof/>
        </w:rPr>
        <w:t>28</w:t>
      </w:r>
      <w:r>
        <w:rPr>
          <w:noProof/>
        </w:rPr>
        <w:fldChar w:fldCharType="end"/>
      </w:r>
    </w:p>
    <w:p w14:paraId="13AF9DE1" w14:textId="186845DD" w:rsidR="00221DAD" w:rsidRDefault="00221DAD">
      <w:pPr>
        <w:pStyle w:val="TM1"/>
        <w:rPr>
          <w:rFonts w:asciiTheme="minorHAnsi" w:eastAsiaTheme="minorEastAsia" w:hAnsiTheme="minorHAnsi" w:cstheme="minorBidi"/>
          <w:b w:val="0"/>
          <w:kern w:val="0"/>
          <w:szCs w:val="22"/>
          <w:lang w:val="en-CA" w:eastAsia="en-CA"/>
        </w:rPr>
      </w:pPr>
      <w:r>
        <w:t>Appendix A: Glossary</w:t>
      </w:r>
      <w:r>
        <w:tab/>
      </w:r>
      <w:r>
        <w:fldChar w:fldCharType="begin"/>
      </w:r>
      <w:r>
        <w:instrText xml:space="preserve"> PAGEREF _Toc514854123 \h </w:instrText>
      </w:r>
      <w:r>
        <w:fldChar w:fldCharType="separate"/>
      </w:r>
      <w:r>
        <w:t>29</w:t>
      </w:r>
      <w:r>
        <w:fldChar w:fldCharType="end"/>
      </w:r>
    </w:p>
    <w:p w14:paraId="53488C6A" w14:textId="53AABFC6" w:rsidR="00221DAD" w:rsidRDefault="00221DAD">
      <w:pPr>
        <w:pStyle w:val="TM1"/>
        <w:rPr>
          <w:rFonts w:asciiTheme="minorHAnsi" w:eastAsiaTheme="minorEastAsia" w:hAnsiTheme="minorHAnsi" w:cstheme="minorBidi"/>
          <w:b w:val="0"/>
          <w:kern w:val="0"/>
          <w:szCs w:val="22"/>
          <w:lang w:val="en-CA" w:eastAsia="en-CA"/>
        </w:rPr>
      </w:pPr>
      <w:r>
        <w:t>Appendix B: Flow diagram</w:t>
      </w:r>
      <w:r>
        <w:tab/>
      </w:r>
      <w:r>
        <w:fldChar w:fldCharType="begin"/>
      </w:r>
      <w:r>
        <w:instrText xml:space="preserve"> PAGEREF _Toc514854124 \h </w:instrText>
      </w:r>
      <w:r>
        <w:fldChar w:fldCharType="separate"/>
      </w:r>
      <w:r>
        <w:t>30</w:t>
      </w:r>
      <w:r>
        <w:fldChar w:fldCharType="end"/>
      </w:r>
    </w:p>
    <w:p w14:paraId="213FA9E2" w14:textId="3481A94C" w:rsidR="00221DAD" w:rsidRDefault="00221DAD">
      <w:pPr>
        <w:pStyle w:val="TM1"/>
        <w:rPr>
          <w:rFonts w:asciiTheme="minorHAnsi" w:eastAsiaTheme="minorEastAsia" w:hAnsiTheme="minorHAnsi" w:cstheme="minorBidi"/>
          <w:b w:val="0"/>
          <w:kern w:val="0"/>
          <w:szCs w:val="22"/>
          <w:lang w:val="en-CA" w:eastAsia="en-CA"/>
        </w:rPr>
      </w:pPr>
      <w:r>
        <w:t>Appendix C: Issues list</w:t>
      </w:r>
      <w:r>
        <w:tab/>
      </w:r>
      <w:r>
        <w:fldChar w:fldCharType="begin"/>
      </w:r>
      <w:r>
        <w:instrText xml:space="preserve"> PAGEREF _Toc514854125 \h </w:instrText>
      </w:r>
      <w:r>
        <w:fldChar w:fldCharType="separate"/>
      </w:r>
      <w:r>
        <w:t>31</w:t>
      </w:r>
      <w:r>
        <w:fldChar w:fldCharType="end"/>
      </w:r>
    </w:p>
    <w:p w14:paraId="226501BE" w14:textId="30C436F2" w:rsidR="00221DAD" w:rsidRDefault="00221DAD">
      <w:pPr>
        <w:pStyle w:val="TM1"/>
        <w:rPr>
          <w:rFonts w:asciiTheme="minorHAnsi" w:eastAsiaTheme="minorEastAsia" w:hAnsiTheme="minorHAnsi" w:cstheme="minorBidi"/>
          <w:b w:val="0"/>
          <w:kern w:val="0"/>
          <w:szCs w:val="22"/>
          <w:lang w:val="en-CA" w:eastAsia="en-CA"/>
        </w:rPr>
      </w:pPr>
      <w:r>
        <w:t>References</w:t>
      </w:r>
      <w:r>
        <w:tab/>
      </w:r>
      <w:r>
        <w:fldChar w:fldCharType="begin"/>
      </w:r>
      <w:r>
        <w:instrText xml:space="preserve"> PAGEREF _Toc514854126 \h </w:instrText>
      </w:r>
      <w:r>
        <w:fldChar w:fldCharType="separate"/>
      </w:r>
      <w:r>
        <w:t>32</w:t>
      </w:r>
      <w:r>
        <w:fldChar w:fldCharType="end"/>
      </w:r>
    </w:p>
    <w:p w14:paraId="59E2FC23" w14:textId="72A0F1EB" w:rsidR="00966AF3" w:rsidRPr="00D907E7" w:rsidRDefault="00FA707A" w:rsidP="00D907E7">
      <w:pPr>
        <w:pStyle w:val="TM1"/>
        <w:rPr>
          <w:rFonts w:asciiTheme="minorHAnsi" w:eastAsiaTheme="minorEastAsia" w:hAnsiTheme="minorHAnsi" w:cstheme="minorBidi"/>
          <w:b w:val="0"/>
          <w:kern w:val="0"/>
          <w:szCs w:val="22"/>
          <w:lang w:val="en-CA" w:eastAsia="en-CA"/>
        </w:rPr>
      </w:pPr>
      <w:r w:rsidRPr="00E308B4">
        <w:fldChar w:fldCharType="end"/>
      </w:r>
    </w:p>
    <w:p w14:paraId="46F669F9" w14:textId="77777777" w:rsidR="004C5569" w:rsidRDefault="004C5569" w:rsidP="00843CEC">
      <w:pPr>
        <w:pStyle w:val="Titre1"/>
        <w:numPr>
          <w:ilvl w:val="0"/>
          <w:numId w:val="0"/>
        </w:numPr>
        <w:ind w:left="360" w:hanging="360"/>
        <w:jc w:val="center"/>
        <w:rPr>
          <w:noProof/>
        </w:rPr>
      </w:pPr>
      <w:r>
        <w:rPr>
          <w:noProof/>
        </w:rPr>
        <w:br w:type="page"/>
      </w:r>
    </w:p>
    <w:p w14:paraId="73DC5931" w14:textId="77777777" w:rsidR="004E36FF" w:rsidRDefault="00966AF3" w:rsidP="00843CEC">
      <w:pPr>
        <w:pStyle w:val="Titre1"/>
        <w:numPr>
          <w:ilvl w:val="0"/>
          <w:numId w:val="0"/>
        </w:numPr>
        <w:ind w:left="360" w:hanging="360"/>
        <w:jc w:val="center"/>
        <w:rPr>
          <w:noProof/>
        </w:rPr>
      </w:pPr>
      <w:bookmarkStart w:id="6" w:name="_Toc514854043"/>
      <w:r>
        <w:rPr>
          <w:noProof/>
        </w:rPr>
        <w:t xml:space="preserve">List of </w:t>
      </w:r>
      <w:r w:rsidR="0031232C">
        <w:rPr>
          <w:noProof/>
        </w:rPr>
        <w:t>t</w:t>
      </w:r>
      <w:r>
        <w:rPr>
          <w:noProof/>
        </w:rPr>
        <w:t>ables</w:t>
      </w:r>
      <w:bookmarkEnd w:id="6"/>
      <w:r w:rsidR="004A0F11">
        <w:rPr>
          <w:noProof/>
          <w:sz w:val="24"/>
        </w:rPr>
        <w:fldChar w:fldCharType="begin"/>
      </w:r>
      <w:r w:rsidR="004A0F11">
        <w:rPr>
          <w:noProof/>
        </w:rPr>
        <w:instrText xml:space="preserve"> TOC \h \z \c "Table" </w:instrText>
      </w:r>
      <w:r w:rsidR="004A0F11">
        <w:rPr>
          <w:noProof/>
          <w:sz w:val="24"/>
        </w:rPr>
        <w:fldChar w:fldCharType="separate"/>
      </w:r>
    </w:p>
    <w:p w14:paraId="67569B05" w14:textId="7E2875A9"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05" w:history="1">
        <w:r w:rsidRPr="001908AF">
          <w:rPr>
            <w:rStyle w:val="Lienhypertexte"/>
            <w:b/>
            <w:noProof/>
            <w:lang w:bidi="hi-IN"/>
          </w:rPr>
          <w:t>Table 1.</w:t>
        </w:r>
        <w:r w:rsidRPr="001908AF">
          <w:rPr>
            <w:rStyle w:val="Lienhypertexte"/>
            <w:noProof/>
            <w:lang w:bidi="hi-IN"/>
          </w:rPr>
          <w:t xml:space="preserve"> Document revision history.</w:t>
        </w:r>
        <w:r>
          <w:rPr>
            <w:noProof/>
            <w:webHidden/>
          </w:rPr>
          <w:tab/>
        </w:r>
        <w:r>
          <w:rPr>
            <w:noProof/>
            <w:webHidden/>
          </w:rPr>
          <w:fldChar w:fldCharType="begin"/>
        </w:r>
        <w:r>
          <w:rPr>
            <w:noProof/>
            <w:webHidden/>
          </w:rPr>
          <w:instrText xml:space="preserve"> PAGEREF _Toc514853305 \h </w:instrText>
        </w:r>
        <w:r>
          <w:rPr>
            <w:noProof/>
            <w:webHidden/>
          </w:rPr>
        </w:r>
        <w:r>
          <w:rPr>
            <w:noProof/>
            <w:webHidden/>
          </w:rPr>
          <w:fldChar w:fldCharType="separate"/>
        </w:r>
        <w:r w:rsidR="00AD5AD0">
          <w:rPr>
            <w:noProof/>
            <w:webHidden/>
          </w:rPr>
          <w:t>v</w:t>
        </w:r>
        <w:r>
          <w:rPr>
            <w:noProof/>
            <w:webHidden/>
          </w:rPr>
          <w:fldChar w:fldCharType="end"/>
        </w:r>
      </w:hyperlink>
    </w:p>
    <w:p w14:paraId="0085F027" w14:textId="5CE061D9"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06" w:history="1">
        <w:r w:rsidRPr="001908AF">
          <w:rPr>
            <w:rStyle w:val="Lienhypertexte"/>
            <w:b/>
            <w:noProof/>
            <w:lang w:bidi="hi-IN"/>
          </w:rPr>
          <w:t xml:space="preserve">Table 2. </w:t>
        </w:r>
        <w:r w:rsidRPr="001908AF">
          <w:rPr>
            <w:rStyle w:val="Lienhypertexte"/>
            <w:noProof/>
            <w:lang w:bidi="hi-IN"/>
          </w:rPr>
          <w:t>Features in the current version of the earthquake application.</w:t>
        </w:r>
        <w:r>
          <w:rPr>
            <w:noProof/>
            <w:webHidden/>
          </w:rPr>
          <w:tab/>
        </w:r>
        <w:r>
          <w:rPr>
            <w:noProof/>
            <w:webHidden/>
          </w:rPr>
          <w:fldChar w:fldCharType="begin"/>
        </w:r>
        <w:r>
          <w:rPr>
            <w:noProof/>
            <w:webHidden/>
          </w:rPr>
          <w:instrText xml:space="preserve"> PAGEREF _Toc514853306 \h </w:instrText>
        </w:r>
        <w:r>
          <w:rPr>
            <w:noProof/>
            <w:webHidden/>
          </w:rPr>
        </w:r>
        <w:r>
          <w:rPr>
            <w:noProof/>
            <w:webHidden/>
          </w:rPr>
          <w:fldChar w:fldCharType="separate"/>
        </w:r>
        <w:r w:rsidR="00AD5AD0">
          <w:rPr>
            <w:noProof/>
            <w:webHidden/>
          </w:rPr>
          <w:t>3</w:t>
        </w:r>
        <w:r>
          <w:rPr>
            <w:noProof/>
            <w:webHidden/>
          </w:rPr>
          <w:fldChar w:fldCharType="end"/>
        </w:r>
      </w:hyperlink>
    </w:p>
    <w:p w14:paraId="2D5AB9C6" w14:textId="2C614480"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07" w:history="1">
        <w:r w:rsidRPr="001908AF">
          <w:rPr>
            <w:rStyle w:val="Lienhypertexte"/>
            <w:b/>
            <w:noProof/>
            <w:lang w:bidi="hi-IN"/>
          </w:rPr>
          <w:t>Table 3.</w:t>
        </w:r>
        <w:r w:rsidRPr="001908AF">
          <w:rPr>
            <w:rStyle w:val="Lienhypertexte"/>
            <w:noProof/>
            <w:lang w:bidi="hi-IN"/>
          </w:rPr>
          <w:t xml:space="preserve"> Relations between screen captures and associated features and use cases.</w:t>
        </w:r>
        <w:r>
          <w:rPr>
            <w:noProof/>
            <w:webHidden/>
          </w:rPr>
          <w:tab/>
        </w:r>
        <w:r>
          <w:rPr>
            <w:noProof/>
            <w:webHidden/>
          </w:rPr>
          <w:fldChar w:fldCharType="begin"/>
        </w:r>
        <w:r>
          <w:rPr>
            <w:noProof/>
            <w:webHidden/>
          </w:rPr>
          <w:instrText xml:space="preserve"> PAGEREF _Toc514853307 \h </w:instrText>
        </w:r>
        <w:r>
          <w:rPr>
            <w:noProof/>
            <w:webHidden/>
          </w:rPr>
        </w:r>
        <w:r>
          <w:rPr>
            <w:noProof/>
            <w:webHidden/>
          </w:rPr>
          <w:fldChar w:fldCharType="separate"/>
        </w:r>
        <w:r w:rsidR="00AD5AD0">
          <w:rPr>
            <w:noProof/>
            <w:webHidden/>
          </w:rPr>
          <w:t>15</w:t>
        </w:r>
        <w:r>
          <w:rPr>
            <w:noProof/>
            <w:webHidden/>
          </w:rPr>
          <w:fldChar w:fldCharType="end"/>
        </w:r>
      </w:hyperlink>
    </w:p>
    <w:p w14:paraId="0C959DDA" w14:textId="15E49C4E"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08" w:history="1">
        <w:r w:rsidRPr="001908AF">
          <w:rPr>
            <w:rStyle w:val="Lienhypertexte"/>
            <w:b/>
            <w:noProof/>
            <w:lang w:bidi="hi-IN"/>
          </w:rPr>
          <w:t>Table 4.</w:t>
        </w:r>
        <w:r w:rsidRPr="001908AF">
          <w:rPr>
            <w:rStyle w:val="Lienhypertexte"/>
            <w:noProof/>
            <w:lang w:bidi="hi-IN"/>
          </w:rPr>
          <w:t xml:space="preserve"> List of issues.</w:t>
        </w:r>
        <w:r>
          <w:rPr>
            <w:noProof/>
            <w:webHidden/>
          </w:rPr>
          <w:tab/>
        </w:r>
        <w:r>
          <w:rPr>
            <w:noProof/>
            <w:webHidden/>
          </w:rPr>
          <w:fldChar w:fldCharType="begin"/>
        </w:r>
        <w:r>
          <w:rPr>
            <w:noProof/>
            <w:webHidden/>
          </w:rPr>
          <w:instrText xml:space="preserve"> PAGEREF _Toc514853308 \h </w:instrText>
        </w:r>
        <w:r>
          <w:rPr>
            <w:noProof/>
            <w:webHidden/>
          </w:rPr>
        </w:r>
        <w:r>
          <w:rPr>
            <w:noProof/>
            <w:webHidden/>
          </w:rPr>
          <w:fldChar w:fldCharType="separate"/>
        </w:r>
        <w:r w:rsidR="00AD5AD0">
          <w:rPr>
            <w:noProof/>
            <w:webHidden/>
          </w:rPr>
          <w:t>31</w:t>
        </w:r>
        <w:r>
          <w:rPr>
            <w:noProof/>
            <w:webHidden/>
          </w:rPr>
          <w:fldChar w:fldCharType="end"/>
        </w:r>
      </w:hyperlink>
    </w:p>
    <w:p w14:paraId="0A5C5932" w14:textId="696CEB59" w:rsidR="00966AF3" w:rsidRPr="00D907E7" w:rsidRDefault="004A0F11" w:rsidP="00D907E7">
      <w:pPr>
        <w:pStyle w:val="Tabledesillustrations"/>
        <w:tabs>
          <w:tab w:val="right" w:leader="dot" w:pos="7910"/>
        </w:tabs>
        <w:rPr>
          <w:rFonts w:asciiTheme="minorHAnsi" w:eastAsiaTheme="minorEastAsia" w:hAnsiTheme="minorHAnsi" w:cstheme="minorBidi"/>
          <w:noProof/>
          <w:kern w:val="0"/>
          <w:szCs w:val="22"/>
          <w:lang w:val="en-CA" w:eastAsia="en-CA"/>
        </w:rPr>
      </w:pPr>
      <w:r>
        <w:rPr>
          <w:noProof/>
        </w:rPr>
        <w:fldChar w:fldCharType="end"/>
      </w:r>
    </w:p>
    <w:p w14:paraId="2A98B4FD" w14:textId="77777777" w:rsidR="00966AF3" w:rsidRDefault="00966AF3" w:rsidP="00BC0157">
      <w:pPr>
        <w:rPr>
          <w:noProof/>
          <w:kern w:val="28"/>
          <w:sz w:val="26"/>
        </w:rPr>
      </w:pPr>
      <w:r>
        <w:rPr>
          <w:noProof/>
        </w:rPr>
        <w:br w:type="page"/>
      </w:r>
    </w:p>
    <w:p w14:paraId="5629A335" w14:textId="0D0F8C3E" w:rsidR="00FA707A" w:rsidRPr="002D7611" w:rsidRDefault="00966AF3" w:rsidP="00843CEC">
      <w:pPr>
        <w:pStyle w:val="Titre1"/>
        <w:numPr>
          <w:ilvl w:val="0"/>
          <w:numId w:val="0"/>
        </w:numPr>
        <w:ind w:left="360" w:hanging="360"/>
        <w:jc w:val="center"/>
        <w:rPr>
          <w:noProof/>
        </w:rPr>
      </w:pPr>
      <w:bookmarkStart w:id="7" w:name="_Toc514854044"/>
      <w:r>
        <w:rPr>
          <w:noProof/>
        </w:rPr>
        <w:t xml:space="preserve">List of </w:t>
      </w:r>
      <w:r w:rsidR="0031232C">
        <w:rPr>
          <w:noProof/>
        </w:rPr>
        <w:t>f</w:t>
      </w:r>
      <w:r>
        <w:rPr>
          <w:noProof/>
        </w:rPr>
        <w:t>igures</w:t>
      </w:r>
      <w:bookmarkEnd w:id="7"/>
    </w:p>
    <w:p w14:paraId="31D11C2F" w14:textId="6D926E2A" w:rsidR="004E36FF" w:rsidRDefault="0052228F">
      <w:pPr>
        <w:pStyle w:val="Tabledesillustrations"/>
        <w:tabs>
          <w:tab w:val="right" w:leader="dot" w:pos="7622"/>
        </w:tabs>
        <w:rPr>
          <w:rFonts w:asciiTheme="minorHAnsi" w:eastAsiaTheme="minorEastAsia" w:hAnsiTheme="minorHAnsi" w:cstheme="minorBidi"/>
          <w:noProof/>
          <w:kern w:val="0"/>
          <w:szCs w:val="22"/>
          <w:lang w:val="en-CA" w:eastAsia="en-CA"/>
        </w:rPr>
      </w:pPr>
      <w:r>
        <w:rPr>
          <w:rFonts w:ascii="Times New Roman" w:hAnsi="Times New Roman"/>
          <w:b/>
          <w:noProof/>
        </w:rPr>
        <w:fldChar w:fldCharType="begin"/>
      </w:r>
      <w:r>
        <w:rPr>
          <w:rFonts w:ascii="Times New Roman" w:hAnsi="Times New Roman"/>
          <w:b/>
          <w:noProof/>
        </w:rPr>
        <w:instrText xml:space="preserve"> TOC \h \z \c "Figure" </w:instrText>
      </w:r>
      <w:r>
        <w:rPr>
          <w:rFonts w:ascii="Times New Roman" w:hAnsi="Times New Roman"/>
          <w:b/>
          <w:noProof/>
        </w:rPr>
        <w:fldChar w:fldCharType="separate"/>
      </w:r>
      <w:hyperlink w:anchor="_Toc514853309" w:history="1">
        <w:r w:rsidR="004E36FF" w:rsidRPr="00800E2D">
          <w:rPr>
            <w:rStyle w:val="Lienhypertexte"/>
            <w:b/>
            <w:noProof/>
            <w:lang w:bidi="hi-IN"/>
          </w:rPr>
          <w:t>Figure 1.</w:t>
        </w:r>
        <w:r w:rsidR="004E36FF" w:rsidRPr="00800E2D">
          <w:rPr>
            <w:rStyle w:val="Lienhypertexte"/>
            <w:noProof/>
            <w:lang w:bidi="hi-IN"/>
          </w:rPr>
          <w:t xml:space="preserve"> Rapid Risk Evaluation Tool (ER</w:t>
        </w:r>
        <w:r w:rsidR="004E36FF" w:rsidRPr="00800E2D">
          <w:rPr>
            <w:rStyle w:val="Lienhypertexte"/>
            <w:noProof/>
            <w:vertAlign w:val="superscript"/>
            <w:lang w:bidi="hi-IN"/>
          </w:rPr>
          <w:t>2</w:t>
        </w:r>
        <w:r w:rsidR="004E36FF" w:rsidRPr="00800E2D">
          <w:rPr>
            <w:rStyle w:val="Lienhypertexte"/>
            <w:noProof/>
            <w:lang w:bidi="hi-IN"/>
          </w:rPr>
          <w:t>) within the context of risk-based planning. Modified from Journeay et al. (2015).</w:t>
        </w:r>
        <w:r w:rsidR="004E36FF">
          <w:rPr>
            <w:noProof/>
            <w:webHidden/>
          </w:rPr>
          <w:tab/>
        </w:r>
        <w:r w:rsidR="004E36FF">
          <w:rPr>
            <w:noProof/>
            <w:webHidden/>
          </w:rPr>
          <w:fldChar w:fldCharType="begin"/>
        </w:r>
        <w:r w:rsidR="004E36FF">
          <w:rPr>
            <w:noProof/>
            <w:webHidden/>
          </w:rPr>
          <w:instrText xml:space="preserve"> PAGEREF _Toc514853309 \h </w:instrText>
        </w:r>
        <w:r w:rsidR="004E36FF">
          <w:rPr>
            <w:noProof/>
            <w:webHidden/>
          </w:rPr>
        </w:r>
        <w:r w:rsidR="004E36FF">
          <w:rPr>
            <w:noProof/>
            <w:webHidden/>
          </w:rPr>
          <w:fldChar w:fldCharType="separate"/>
        </w:r>
        <w:r w:rsidR="00AD5AD0">
          <w:rPr>
            <w:noProof/>
            <w:webHidden/>
          </w:rPr>
          <w:t>2</w:t>
        </w:r>
        <w:r w:rsidR="004E36FF">
          <w:rPr>
            <w:noProof/>
            <w:webHidden/>
          </w:rPr>
          <w:fldChar w:fldCharType="end"/>
        </w:r>
      </w:hyperlink>
    </w:p>
    <w:p w14:paraId="3E330154" w14:textId="7F43CDB8"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0" w:history="1">
        <w:r w:rsidRPr="00800E2D">
          <w:rPr>
            <w:rStyle w:val="Lienhypertexte"/>
            <w:b/>
            <w:noProof/>
            <w:lang w:bidi="hi-IN"/>
          </w:rPr>
          <w:t xml:space="preserve">Figure 2. </w:t>
        </w:r>
        <w:r w:rsidRPr="00800E2D">
          <w:rPr>
            <w:rStyle w:val="Lienhypertexte"/>
            <w:noProof/>
            <w:lang w:bidi="hi-IN"/>
          </w:rPr>
          <w:t>Welcome dialog box for the seismic risk analysis. The design of the application will be responsive to various devices. (a) The default display for a PC; (b) the default display for mobile devices and small tablets.</w:t>
        </w:r>
        <w:r>
          <w:rPr>
            <w:noProof/>
            <w:webHidden/>
          </w:rPr>
          <w:tab/>
        </w:r>
        <w:r>
          <w:rPr>
            <w:noProof/>
            <w:webHidden/>
          </w:rPr>
          <w:fldChar w:fldCharType="begin"/>
        </w:r>
        <w:r>
          <w:rPr>
            <w:noProof/>
            <w:webHidden/>
          </w:rPr>
          <w:instrText xml:space="preserve"> PAGEREF _Toc514853310 \h </w:instrText>
        </w:r>
        <w:r>
          <w:rPr>
            <w:noProof/>
            <w:webHidden/>
          </w:rPr>
        </w:r>
        <w:r>
          <w:rPr>
            <w:noProof/>
            <w:webHidden/>
          </w:rPr>
          <w:fldChar w:fldCharType="separate"/>
        </w:r>
        <w:r w:rsidR="00AD5AD0">
          <w:rPr>
            <w:noProof/>
            <w:webHidden/>
          </w:rPr>
          <w:t>16</w:t>
        </w:r>
        <w:r>
          <w:rPr>
            <w:noProof/>
            <w:webHidden/>
          </w:rPr>
          <w:fldChar w:fldCharType="end"/>
        </w:r>
      </w:hyperlink>
    </w:p>
    <w:p w14:paraId="45C6CD94" w14:textId="6CF39184"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1" w:history="1">
        <w:r w:rsidRPr="00800E2D">
          <w:rPr>
            <w:rStyle w:val="Lienhypertexte"/>
            <w:b/>
            <w:noProof/>
            <w:lang w:bidi="hi-IN"/>
          </w:rPr>
          <w:t>Figure 3.</w:t>
        </w:r>
        <w:r w:rsidRPr="00800E2D">
          <w:rPr>
            <w:rStyle w:val="Lienhypertexte"/>
            <w:noProof/>
            <w:lang w:bidi="hi-IN"/>
          </w:rPr>
          <w:t xml:space="preserve"> Landing page where the user selects the hazard type (note that the background image is temporary and subject to change, and the “flood,” “wildfire”, and “hurricane” components have not been developed).</w:t>
        </w:r>
        <w:r>
          <w:rPr>
            <w:noProof/>
            <w:webHidden/>
          </w:rPr>
          <w:tab/>
        </w:r>
        <w:r>
          <w:rPr>
            <w:noProof/>
            <w:webHidden/>
          </w:rPr>
          <w:fldChar w:fldCharType="begin"/>
        </w:r>
        <w:r>
          <w:rPr>
            <w:noProof/>
            <w:webHidden/>
          </w:rPr>
          <w:instrText xml:space="preserve"> PAGEREF _Toc514853311 \h </w:instrText>
        </w:r>
        <w:r>
          <w:rPr>
            <w:noProof/>
            <w:webHidden/>
          </w:rPr>
        </w:r>
        <w:r>
          <w:rPr>
            <w:noProof/>
            <w:webHidden/>
          </w:rPr>
          <w:fldChar w:fldCharType="separate"/>
        </w:r>
        <w:r w:rsidR="00AD5AD0">
          <w:rPr>
            <w:noProof/>
            <w:webHidden/>
          </w:rPr>
          <w:t>17</w:t>
        </w:r>
        <w:r>
          <w:rPr>
            <w:noProof/>
            <w:webHidden/>
          </w:rPr>
          <w:fldChar w:fldCharType="end"/>
        </w:r>
      </w:hyperlink>
    </w:p>
    <w:p w14:paraId="76C98D57" w14:textId="5B18A95A"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2" w:history="1">
        <w:r w:rsidRPr="00800E2D">
          <w:rPr>
            <w:rStyle w:val="Lienhypertexte"/>
            <w:b/>
            <w:noProof/>
            <w:lang w:bidi="hi-IN"/>
          </w:rPr>
          <w:t xml:space="preserve">Figure 4. </w:t>
        </w:r>
        <w:r w:rsidRPr="00800E2D">
          <w:rPr>
            <w:rStyle w:val="Lienhypertexte"/>
            <w:noProof/>
            <w:lang w:bidi="hi-IN"/>
          </w:rPr>
          <w:t>(a)</w:t>
        </w:r>
        <w:r w:rsidRPr="00800E2D">
          <w:rPr>
            <w:rStyle w:val="Lienhypertexte"/>
            <w:b/>
            <w:noProof/>
            <w:lang w:bidi="hi-IN"/>
          </w:rPr>
          <w:t xml:space="preserve"> </w:t>
        </w:r>
        <w:r w:rsidRPr="00800E2D">
          <w:rPr>
            <w:rStyle w:val="Lienhypertexte"/>
            <w:noProof/>
            <w:lang w:bidi="hi-IN"/>
          </w:rPr>
          <w:t>The user can select the epicenter location by navigating the map and single-clicking (note the crosshair cursor). (b) The user can also select the epicenter location by navigating the map and right-clicking, which opens the context menu.</w:t>
        </w:r>
        <w:r>
          <w:rPr>
            <w:noProof/>
            <w:webHidden/>
          </w:rPr>
          <w:tab/>
        </w:r>
        <w:r>
          <w:rPr>
            <w:noProof/>
            <w:webHidden/>
          </w:rPr>
          <w:fldChar w:fldCharType="begin"/>
        </w:r>
        <w:r>
          <w:rPr>
            <w:noProof/>
            <w:webHidden/>
          </w:rPr>
          <w:instrText xml:space="preserve"> PAGEREF _Toc514853312 \h </w:instrText>
        </w:r>
        <w:r>
          <w:rPr>
            <w:noProof/>
            <w:webHidden/>
          </w:rPr>
        </w:r>
        <w:r>
          <w:rPr>
            <w:noProof/>
            <w:webHidden/>
          </w:rPr>
          <w:fldChar w:fldCharType="separate"/>
        </w:r>
        <w:r w:rsidR="00AD5AD0">
          <w:rPr>
            <w:noProof/>
            <w:webHidden/>
          </w:rPr>
          <w:t>18</w:t>
        </w:r>
        <w:r>
          <w:rPr>
            <w:noProof/>
            <w:webHidden/>
          </w:rPr>
          <w:fldChar w:fldCharType="end"/>
        </w:r>
      </w:hyperlink>
    </w:p>
    <w:p w14:paraId="2D4035FF" w14:textId="2DD1F15E"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3" w:history="1">
        <w:r w:rsidRPr="00800E2D">
          <w:rPr>
            <w:rStyle w:val="Lienhypertexte"/>
            <w:b/>
            <w:noProof/>
            <w:lang w:bidi="hi-IN"/>
          </w:rPr>
          <w:t>Figure 5.</w:t>
        </w:r>
        <w:r w:rsidRPr="00800E2D">
          <w:rPr>
            <w:rStyle w:val="Lienhypertexte"/>
            <w:noProof/>
            <w:lang w:bidi="hi-IN"/>
          </w:rPr>
          <w:t xml:space="preserve"> A red marker is placed on the map to indicate the epicenter location.</w:t>
        </w:r>
        <w:r>
          <w:rPr>
            <w:noProof/>
            <w:webHidden/>
          </w:rPr>
          <w:tab/>
        </w:r>
        <w:r>
          <w:rPr>
            <w:noProof/>
            <w:webHidden/>
          </w:rPr>
          <w:fldChar w:fldCharType="begin"/>
        </w:r>
        <w:r>
          <w:rPr>
            <w:noProof/>
            <w:webHidden/>
          </w:rPr>
          <w:instrText xml:space="preserve"> PAGEREF _Toc514853313 \h </w:instrText>
        </w:r>
        <w:r>
          <w:rPr>
            <w:noProof/>
            <w:webHidden/>
          </w:rPr>
        </w:r>
        <w:r>
          <w:rPr>
            <w:noProof/>
            <w:webHidden/>
          </w:rPr>
          <w:fldChar w:fldCharType="separate"/>
        </w:r>
        <w:r w:rsidR="00AD5AD0">
          <w:rPr>
            <w:noProof/>
            <w:webHidden/>
          </w:rPr>
          <w:t>18</w:t>
        </w:r>
        <w:r>
          <w:rPr>
            <w:noProof/>
            <w:webHidden/>
          </w:rPr>
          <w:fldChar w:fldCharType="end"/>
        </w:r>
      </w:hyperlink>
    </w:p>
    <w:p w14:paraId="136446FD" w14:textId="37C64F49"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4" w:history="1">
        <w:r w:rsidRPr="00800E2D">
          <w:rPr>
            <w:rStyle w:val="Lienhypertexte"/>
            <w:b/>
            <w:noProof/>
            <w:lang w:bidi="hi-IN"/>
          </w:rPr>
          <w:t xml:space="preserve">Figure 6. </w:t>
        </w:r>
        <w:r w:rsidRPr="00800E2D">
          <w:rPr>
            <w:rStyle w:val="Lienhypertexte"/>
            <w:noProof/>
            <w:lang w:bidi="hi-IN"/>
          </w:rPr>
          <w:t>Displaying the epicenter location and opening the “New Simulation” dialog box, where the user inputs the magnitude and depth.</w:t>
        </w:r>
        <w:r>
          <w:rPr>
            <w:noProof/>
            <w:webHidden/>
          </w:rPr>
          <w:tab/>
        </w:r>
        <w:r>
          <w:rPr>
            <w:noProof/>
            <w:webHidden/>
          </w:rPr>
          <w:fldChar w:fldCharType="begin"/>
        </w:r>
        <w:r>
          <w:rPr>
            <w:noProof/>
            <w:webHidden/>
          </w:rPr>
          <w:instrText xml:space="preserve"> PAGEREF _Toc514853314 \h </w:instrText>
        </w:r>
        <w:r>
          <w:rPr>
            <w:noProof/>
            <w:webHidden/>
          </w:rPr>
        </w:r>
        <w:r>
          <w:rPr>
            <w:noProof/>
            <w:webHidden/>
          </w:rPr>
          <w:fldChar w:fldCharType="separate"/>
        </w:r>
        <w:r w:rsidR="00AD5AD0">
          <w:rPr>
            <w:noProof/>
            <w:webHidden/>
          </w:rPr>
          <w:t>19</w:t>
        </w:r>
        <w:r>
          <w:rPr>
            <w:noProof/>
            <w:webHidden/>
          </w:rPr>
          <w:fldChar w:fldCharType="end"/>
        </w:r>
      </w:hyperlink>
    </w:p>
    <w:p w14:paraId="0904191A" w14:textId="1E91264B"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5" w:history="1">
        <w:r w:rsidRPr="00800E2D">
          <w:rPr>
            <w:rStyle w:val="Lienhypertexte"/>
            <w:b/>
            <w:noProof/>
            <w:lang w:bidi="hi-IN"/>
          </w:rPr>
          <w:t xml:space="preserve">Figure 7. </w:t>
        </w:r>
        <w:r w:rsidRPr="00800E2D">
          <w:rPr>
            <w:rStyle w:val="Lienhypertexte"/>
            <w:noProof/>
            <w:lang w:bidi="hi-IN"/>
          </w:rPr>
          <w:t>A running simulation. Concentric red circles pulsate from the epicenter and a progress bar (top-left) displays the level of completion.</w:t>
        </w:r>
        <w:r>
          <w:rPr>
            <w:noProof/>
            <w:webHidden/>
          </w:rPr>
          <w:tab/>
        </w:r>
        <w:r>
          <w:rPr>
            <w:noProof/>
            <w:webHidden/>
          </w:rPr>
          <w:fldChar w:fldCharType="begin"/>
        </w:r>
        <w:r>
          <w:rPr>
            <w:noProof/>
            <w:webHidden/>
          </w:rPr>
          <w:instrText xml:space="preserve"> PAGEREF _Toc514853315 \h </w:instrText>
        </w:r>
        <w:r>
          <w:rPr>
            <w:noProof/>
            <w:webHidden/>
          </w:rPr>
        </w:r>
        <w:r>
          <w:rPr>
            <w:noProof/>
            <w:webHidden/>
          </w:rPr>
          <w:fldChar w:fldCharType="separate"/>
        </w:r>
        <w:r w:rsidR="00AD5AD0">
          <w:rPr>
            <w:noProof/>
            <w:webHidden/>
          </w:rPr>
          <w:t>20</w:t>
        </w:r>
        <w:r>
          <w:rPr>
            <w:noProof/>
            <w:webHidden/>
          </w:rPr>
          <w:fldChar w:fldCharType="end"/>
        </w:r>
      </w:hyperlink>
    </w:p>
    <w:p w14:paraId="7D43AEF7" w14:textId="082E3AF4"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6" w:history="1">
        <w:r w:rsidRPr="00800E2D">
          <w:rPr>
            <w:rStyle w:val="Lienhypertexte"/>
            <w:b/>
            <w:noProof/>
            <w:lang w:bidi="hi-IN"/>
          </w:rPr>
          <w:t>Figure 8.</w:t>
        </w:r>
        <w:r w:rsidRPr="00800E2D">
          <w:rPr>
            <w:rStyle w:val="Lienhypertexte"/>
            <w:noProof/>
            <w:lang w:bidi="hi-IN"/>
          </w:rPr>
          <w:t xml:space="preserve"> The “simulation complete” dialog box that notifies the user that the simulation is complete.</w:t>
        </w:r>
        <w:r>
          <w:rPr>
            <w:noProof/>
            <w:webHidden/>
          </w:rPr>
          <w:tab/>
        </w:r>
        <w:r>
          <w:rPr>
            <w:noProof/>
            <w:webHidden/>
          </w:rPr>
          <w:fldChar w:fldCharType="begin"/>
        </w:r>
        <w:r>
          <w:rPr>
            <w:noProof/>
            <w:webHidden/>
          </w:rPr>
          <w:instrText xml:space="preserve"> PAGEREF _Toc514853316 \h </w:instrText>
        </w:r>
        <w:r>
          <w:rPr>
            <w:noProof/>
            <w:webHidden/>
          </w:rPr>
        </w:r>
        <w:r>
          <w:rPr>
            <w:noProof/>
            <w:webHidden/>
          </w:rPr>
          <w:fldChar w:fldCharType="separate"/>
        </w:r>
        <w:r w:rsidR="00AD5AD0">
          <w:rPr>
            <w:noProof/>
            <w:webHidden/>
          </w:rPr>
          <w:t>21</w:t>
        </w:r>
        <w:r>
          <w:rPr>
            <w:noProof/>
            <w:webHidden/>
          </w:rPr>
          <w:fldChar w:fldCharType="end"/>
        </w:r>
      </w:hyperlink>
    </w:p>
    <w:p w14:paraId="289C4699" w14:textId="204921C5"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7" w:history="1">
        <w:r w:rsidRPr="00800E2D">
          <w:rPr>
            <w:rStyle w:val="Lienhypertexte"/>
            <w:b/>
            <w:noProof/>
            <w:lang w:bidi="hi-IN"/>
          </w:rPr>
          <w:t xml:space="preserve">Figure 9. </w:t>
        </w:r>
        <w:r w:rsidRPr="00800E2D">
          <w:rPr>
            <w:rStyle w:val="Lienhypertexte"/>
            <w:noProof/>
            <w:lang w:bidi="hi-IN"/>
          </w:rPr>
          <w:t>The layers (simulation results) can be accessed and displayed on the map through the “change layer” drop-up menu (map icon).</w:t>
        </w:r>
        <w:r>
          <w:rPr>
            <w:noProof/>
            <w:webHidden/>
          </w:rPr>
          <w:tab/>
        </w:r>
        <w:r>
          <w:rPr>
            <w:noProof/>
            <w:webHidden/>
          </w:rPr>
          <w:fldChar w:fldCharType="begin"/>
        </w:r>
        <w:r>
          <w:rPr>
            <w:noProof/>
            <w:webHidden/>
          </w:rPr>
          <w:instrText xml:space="preserve"> PAGEREF _Toc514853317 \h </w:instrText>
        </w:r>
        <w:r>
          <w:rPr>
            <w:noProof/>
            <w:webHidden/>
          </w:rPr>
        </w:r>
        <w:r>
          <w:rPr>
            <w:noProof/>
            <w:webHidden/>
          </w:rPr>
          <w:fldChar w:fldCharType="separate"/>
        </w:r>
        <w:r w:rsidR="00AD5AD0">
          <w:rPr>
            <w:noProof/>
            <w:webHidden/>
          </w:rPr>
          <w:t>22</w:t>
        </w:r>
        <w:r>
          <w:rPr>
            <w:noProof/>
            <w:webHidden/>
          </w:rPr>
          <w:fldChar w:fldCharType="end"/>
        </w:r>
      </w:hyperlink>
    </w:p>
    <w:p w14:paraId="0E4D21A5" w14:textId="35AE3E22"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8" w:history="1">
        <w:r w:rsidRPr="00800E2D">
          <w:rPr>
            <w:rStyle w:val="Lienhypertexte"/>
            <w:b/>
            <w:noProof/>
            <w:lang w:bidi="hi-IN"/>
          </w:rPr>
          <w:t xml:space="preserve">Figure 10. </w:t>
        </w:r>
        <w:r w:rsidRPr="00800E2D">
          <w:rPr>
            <w:rStyle w:val="Lienhypertexte"/>
            <w:noProof/>
            <w:lang w:bidi="hi-IN"/>
          </w:rPr>
          <w:t>Simulation statistics can be opened by clicking the download icon.</w:t>
        </w:r>
        <w:r>
          <w:rPr>
            <w:noProof/>
            <w:webHidden/>
          </w:rPr>
          <w:tab/>
        </w:r>
        <w:r>
          <w:rPr>
            <w:noProof/>
            <w:webHidden/>
          </w:rPr>
          <w:fldChar w:fldCharType="begin"/>
        </w:r>
        <w:r>
          <w:rPr>
            <w:noProof/>
            <w:webHidden/>
          </w:rPr>
          <w:instrText xml:space="preserve"> PAGEREF _Toc514853318 \h </w:instrText>
        </w:r>
        <w:r>
          <w:rPr>
            <w:noProof/>
            <w:webHidden/>
          </w:rPr>
        </w:r>
        <w:r>
          <w:rPr>
            <w:noProof/>
            <w:webHidden/>
          </w:rPr>
          <w:fldChar w:fldCharType="separate"/>
        </w:r>
        <w:r w:rsidR="00AD5AD0">
          <w:rPr>
            <w:noProof/>
            <w:webHidden/>
          </w:rPr>
          <w:t>22</w:t>
        </w:r>
        <w:r>
          <w:rPr>
            <w:noProof/>
            <w:webHidden/>
          </w:rPr>
          <w:fldChar w:fldCharType="end"/>
        </w:r>
      </w:hyperlink>
    </w:p>
    <w:p w14:paraId="4010640C" w14:textId="22DDE6B8"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19" w:history="1">
        <w:r w:rsidRPr="00800E2D">
          <w:rPr>
            <w:rStyle w:val="Lienhypertexte"/>
            <w:b/>
            <w:noProof/>
            <w:lang w:bidi="hi-IN"/>
          </w:rPr>
          <w:t>Figure 11.</w:t>
        </w:r>
        <w:r w:rsidRPr="00800E2D">
          <w:rPr>
            <w:rStyle w:val="Lienhypertexte"/>
            <w:noProof/>
            <w:lang w:bidi="hi-IN"/>
          </w:rPr>
          <w:t xml:space="preserve"> Simulation statistics are currently displayed in a new window as a HTML table.</w:t>
        </w:r>
        <w:r>
          <w:rPr>
            <w:noProof/>
            <w:webHidden/>
          </w:rPr>
          <w:tab/>
        </w:r>
        <w:r>
          <w:rPr>
            <w:noProof/>
            <w:webHidden/>
          </w:rPr>
          <w:fldChar w:fldCharType="begin"/>
        </w:r>
        <w:r>
          <w:rPr>
            <w:noProof/>
            <w:webHidden/>
          </w:rPr>
          <w:instrText xml:space="preserve"> PAGEREF _Toc514853319 \h </w:instrText>
        </w:r>
        <w:r>
          <w:rPr>
            <w:noProof/>
            <w:webHidden/>
          </w:rPr>
        </w:r>
        <w:r>
          <w:rPr>
            <w:noProof/>
            <w:webHidden/>
          </w:rPr>
          <w:fldChar w:fldCharType="separate"/>
        </w:r>
        <w:r w:rsidR="00AD5AD0">
          <w:rPr>
            <w:noProof/>
            <w:webHidden/>
          </w:rPr>
          <w:t>22</w:t>
        </w:r>
        <w:r>
          <w:rPr>
            <w:noProof/>
            <w:webHidden/>
          </w:rPr>
          <w:fldChar w:fldCharType="end"/>
        </w:r>
      </w:hyperlink>
    </w:p>
    <w:p w14:paraId="4FDB0789" w14:textId="457E61E7"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20" w:history="1">
        <w:r w:rsidRPr="00800E2D">
          <w:rPr>
            <w:rStyle w:val="Lienhypertexte"/>
            <w:b/>
            <w:noProof/>
            <w:lang w:bidi="hi-IN"/>
          </w:rPr>
          <w:t xml:space="preserve">Figure 12. </w:t>
        </w:r>
        <w:r w:rsidRPr="00800E2D">
          <w:rPr>
            <w:rStyle w:val="Lienhypertexte"/>
            <w:noProof/>
            <w:lang w:bidi="hi-IN"/>
          </w:rPr>
          <w:t>There are two ways to access statistics for individual census tracts: (a) by switching modes using the drop-up select; or (b) through the context-menu.</w:t>
        </w:r>
        <w:r>
          <w:rPr>
            <w:noProof/>
            <w:webHidden/>
          </w:rPr>
          <w:tab/>
        </w:r>
        <w:r>
          <w:rPr>
            <w:noProof/>
            <w:webHidden/>
          </w:rPr>
          <w:fldChar w:fldCharType="begin"/>
        </w:r>
        <w:r>
          <w:rPr>
            <w:noProof/>
            <w:webHidden/>
          </w:rPr>
          <w:instrText xml:space="preserve"> PAGEREF _Toc514853320 \h </w:instrText>
        </w:r>
        <w:r>
          <w:rPr>
            <w:noProof/>
            <w:webHidden/>
          </w:rPr>
        </w:r>
        <w:r>
          <w:rPr>
            <w:noProof/>
            <w:webHidden/>
          </w:rPr>
          <w:fldChar w:fldCharType="separate"/>
        </w:r>
        <w:r w:rsidR="00AD5AD0">
          <w:rPr>
            <w:noProof/>
            <w:webHidden/>
          </w:rPr>
          <w:t>23</w:t>
        </w:r>
        <w:r>
          <w:rPr>
            <w:noProof/>
            <w:webHidden/>
          </w:rPr>
          <w:fldChar w:fldCharType="end"/>
        </w:r>
      </w:hyperlink>
    </w:p>
    <w:p w14:paraId="20BCF12E" w14:textId="431491B8"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21" w:history="1">
        <w:r w:rsidRPr="00800E2D">
          <w:rPr>
            <w:rStyle w:val="Lienhypertexte"/>
            <w:b/>
            <w:noProof/>
            <w:lang w:bidi="hi-IN"/>
          </w:rPr>
          <w:t>Figure 13.</w:t>
        </w:r>
        <w:r w:rsidRPr="00800E2D">
          <w:rPr>
            <w:rStyle w:val="Lienhypertexte"/>
            <w:noProof/>
            <w:lang w:bidi="hi-IN"/>
          </w:rPr>
          <w:t xml:space="preserve"> Census tract statistics open in a dialog box. The associated census tract is outlined in red.</w:t>
        </w:r>
        <w:r>
          <w:rPr>
            <w:noProof/>
            <w:webHidden/>
          </w:rPr>
          <w:tab/>
        </w:r>
        <w:r>
          <w:rPr>
            <w:noProof/>
            <w:webHidden/>
          </w:rPr>
          <w:fldChar w:fldCharType="begin"/>
        </w:r>
        <w:r>
          <w:rPr>
            <w:noProof/>
            <w:webHidden/>
          </w:rPr>
          <w:instrText xml:space="preserve"> PAGEREF _Toc514853321 \h </w:instrText>
        </w:r>
        <w:r>
          <w:rPr>
            <w:noProof/>
            <w:webHidden/>
          </w:rPr>
        </w:r>
        <w:r>
          <w:rPr>
            <w:noProof/>
            <w:webHidden/>
          </w:rPr>
          <w:fldChar w:fldCharType="separate"/>
        </w:r>
        <w:r w:rsidR="00AD5AD0">
          <w:rPr>
            <w:noProof/>
            <w:webHidden/>
          </w:rPr>
          <w:t>24</w:t>
        </w:r>
        <w:r>
          <w:rPr>
            <w:noProof/>
            <w:webHidden/>
          </w:rPr>
          <w:fldChar w:fldCharType="end"/>
        </w:r>
      </w:hyperlink>
    </w:p>
    <w:p w14:paraId="0B7D4675" w14:textId="01B52463"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22" w:history="1">
        <w:r w:rsidRPr="00800E2D">
          <w:rPr>
            <w:rStyle w:val="Lienhypertexte"/>
            <w:b/>
            <w:noProof/>
            <w:lang w:bidi="hi-IN"/>
          </w:rPr>
          <w:t>Figure 14.</w:t>
        </w:r>
        <w:r w:rsidRPr="00800E2D">
          <w:rPr>
            <w:rStyle w:val="Lienhypertexte"/>
            <w:noProof/>
            <w:lang w:bidi="hi-IN"/>
          </w:rPr>
          <w:t xml:space="preserve"> Simulations are stored for later retrieval and display on the map.</w:t>
        </w:r>
        <w:r>
          <w:rPr>
            <w:noProof/>
            <w:webHidden/>
          </w:rPr>
          <w:tab/>
        </w:r>
        <w:r>
          <w:rPr>
            <w:noProof/>
            <w:webHidden/>
          </w:rPr>
          <w:fldChar w:fldCharType="begin"/>
        </w:r>
        <w:r>
          <w:rPr>
            <w:noProof/>
            <w:webHidden/>
          </w:rPr>
          <w:instrText xml:space="preserve"> PAGEREF _Toc514853322 \h </w:instrText>
        </w:r>
        <w:r>
          <w:rPr>
            <w:noProof/>
            <w:webHidden/>
          </w:rPr>
        </w:r>
        <w:r>
          <w:rPr>
            <w:noProof/>
            <w:webHidden/>
          </w:rPr>
          <w:fldChar w:fldCharType="separate"/>
        </w:r>
        <w:r w:rsidR="00AD5AD0">
          <w:rPr>
            <w:noProof/>
            <w:webHidden/>
          </w:rPr>
          <w:t>25</w:t>
        </w:r>
        <w:r>
          <w:rPr>
            <w:noProof/>
            <w:webHidden/>
          </w:rPr>
          <w:fldChar w:fldCharType="end"/>
        </w:r>
      </w:hyperlink>
    </w:p>
    <w:p w14:paraId="6004BAB0" w14:textId="7BB46D87" w:rsidR="004E36FF" w:rsidRDefault="004E36FF">
      <w:pPr>
        <w:pStyle w:val="Tabledesillustrations"/>
        <w:tabs>
          <w:tab w:val="right" w:leader="dot" w:pos="7622"/>
        </w:tabs>
        <w:rPr>
          <w:rFonts w:asciiTheme="minorHAnsi" w:eastAsiaTheme="minorEastAsia" w:hAnsiTheme="minorHAnsi" w:cstheme="minorBidi"/>
          <w:noProof/>
          <w:kern w:val="0"/>
          <w:szCs w:val="22"/>
          <w:lang w:val="en-CA" w:eastAsia="en-CA"/>
        </w:rPr>
      </w:pPr>
      <w:hyperlink w:anchor="_Toc514853323" w:history="1">
        <w:r w:rsidRPr="00800E2D">
          <w:rPr>
            <w:rStyle w:val="Lienhypertexte"/>
            <w:b/>
            <w:noProof/>
            <w:lang w:bidi="hi-IN"/>
          </w:rPr>
          <w:t>Figure 15.</w:t>
        </w:r>
        <w:r w:rsidRPr="00800E2D">
          <w:rPr>
            <w:rStyle w:val="Lienhypertexte"/>
            <w:noProof/>
            <w:lang w:bidi="hi-IN"/>
          </w:rPr>
          <w:t xml:space="preserve"> Option to re-open the introduction dialog box.</w:t>
        </w:r>
        <w:r>
          <w:rPr>
            <w:noProof/>
            <w:webHidden/>
          </w:rPr>
          <w:tab/>
        </w:r>
        <w:r>
          <w:rPr>
            <w:noProof/>
            <w:webHidden/>
          </w:rPr>
          <w:fldChar w:fldCharType="begin"/>
        </w:r>
        <w:r>
          <w:rPr>
            <w:noProof/>
            <w:webHidden/>
          </w:rPr>
          <w:instrText xml:space="preserve"> PAGEREF _Toc514853323 \h </w:instrText>
        </w:r>
        <w:r>
          <w:rPr>
            <w:noProof/>
            <w:webHidden/>
          </w:rPr>
        </w:r>
        <w:r>
          <w:rPr>
            <w:noProof/>
            <w:webHidden/>
          </w:rPr>
          <w:fldChar w:fldCharType="separate"/>
        </w:r>
        <w:r w:rsidR="00AD5AD0">
          <w:rPr>
            <w:noProof/>
            <w:webHidden/>
          </w:rPr>
          <w:t>25</w:t>
        </w:r>
        <w:r>
          <w:rPr>
            <w:noProof/>
            <w:webHidden/>
          </w:rPr>
          <w:fldChar w:fldCharType="end"/>
        </w:r>
      </w:hyperlink>
    </w:p>
    <w:p w14:paraId="16670A6A" w14:textId="753949CC" w:rsidR="00FA707A" w:rsidRPr="002D7611" w:rsidRDefault="0052228F" w:rsidP="00BC0157">
      <w:pPr>
        <w:rPr>
          <w:rFonts w:ascii="Times New Roman" w:hAnsi="Times New Roman"/>
          <w:b/>
          <w:noProof/>
        </w:rPr>
      </w:pPr>
      <w:r>
        <w:rPr>
          <w:rFonts w:ascii="Times New Roman" w:hAnsi="Times New Roman"/>
          <w:b/>
          <w:noProof/>
        </w:rPr>
        <w:fldChar w:fldCharType="end"/>
      </w:r>
    </w:p>
    <w:p w14:paraId="531339E2" w14:textId="77777777" w:rsidR="00966AF3" w:rsidRDefault="00966AF3" w:rsidP="00BC0157">
      <w:pPr>
        <w:rPr>
          <w:kern w:val="28"/>
          <w:sz w:val="26"/>
        </w:rPr>
      </w:pPr>
      <w:r>
        <w:br w:type="page"/>
      </w:r>
    </w:p>
    <w:p w14:paraId="0A07360A" w14:textId="6E7164CD" w:rsidR="00FA707A" w:rsidRPr="002D7611" w:rsidRDefault="00FA707A" w:rsidP="00843CEC">
      <w:pPr>
        <w:pStyle w:val="Titre1"/>
        <w:numPr>
          <w:ilvl w:val="0"/>
          <w:numId w:val="0"/>
        </w:numPr>
        <w:jc w:val="center"/>
      </w:pPr>
      <w:bookmarkStart w:id="8" w:name="_Toc514854045"/>
      <w:r w:rsidRPr="002D7611">
        <w:t xml:space="preserve">Revision </w:t>
      </w:r>
      <w:r w:rsidR="0031232C">
        <w:t>h</w:t>
      </w:r>
      <w:r w:rsidRPr="002D7611">
        <w:t>istory</w:t>
      </w:r>
      <w:bookmarkEnd w:id="8"/>
    </w:p>
    <w:p w14:paraId="4FF4E4AE" w14:textId="4EADAE41" w:rsidR="00966AF3" w:rsidRDefault="00966AF3" w:rsidP="00966AF3">
      <w:pPr>
        <w:pStyle w:val="Tablecaption"/>
      </w:pPr>
      <w:bookmarkStart w:id="9" w:name="_Toc514853305"/>
      <w:r w:rsidRPr="00966AF3">
        <w:rPr>
          <w:b/>
        </w:rPr>
        <w:t xml:space="preserve">Table </w:t>
      </w:r>
      <w:r w:rsidRPr="00966AF3">
        <w:rPr>
          <w:b/>
        </w:rPr>
        <w:fldChar w:fldCharType="begin"/>
      </w:r>
      <w:r w:rsidRPr="00966AF3">
        <w:rPr>
          <w:b/>
        </w:rPr>
        <w:instrText xml:space="preserve"> SEQ Table \* ARABIC </w:instrText>
      </w:r>
      <w:r w:rsidRPr="00966AF3">
        <w:rPr>
          <w:b/>
        </w:rPr>
        <w:fldChar w:fldCharType="separate"/>
      </w:r>
      <w:r w:rsidR="00AD5AD0">
        <w:rPr>
          <w:b/>
          <w:noProof/>
        </w:rPr>
        <w:t>1</w:t>
      </w:r>
      <w:r w:rsidRPr="00966AF3">
        <w:rPr>
          <w:b/>
        </w:rPr>
        <w:fldChar w:fldCharType="end"/>
      </w:r>
      <w:r w:rsidRPr="00966AF3">
        <w:rPr>
          <w:b/>
        </w:rPr>
        <w:t>.</w:t>
      </w:r>
      <w:r>
        <w:t xml:space="preserve"> Document revision history.</w:t>
      </w:r>
      <w:bookmarkEnd w:id="9"/>
    </w:p>
    <w:tbl>
      <w:tblPr>
        <w:tblW w:w="5000" w:type="pct"/>
        <w:tblCellMar>
          <w:top w:w="28" w:type="dxa"/>
          <w:left w:w="57" w:type="dxa"/>
          <w:bottom w:w="28" w:type="dxa"/>
          <w:right w:w="57" w:type="dxa"/>
        </w:tblCellMar>
        <w:tblLook w:val="0000" w:firstRow="0" w:lastRow="0" w:firstColumn="0" w:lastColumn="0" w:noHBand="0" w:noVBand="0"/>
      </w:tblPr>
      <w:tblGrid>
        <w:gridCol w:w="1800"/>
        <w:gridCol w:w="1244"/>
        <w:gridCol w:w="3332"/>
        <w:gridCol w:w="1256"/>
      </w:tblGrid>
      <w:tr w:rsidR="00CA792A" w:rsidRPr="00F369E8" w14:paraId="220D0DBC" w14:textId="77777777" w:rsidTr="001262F1">
        <w:tc>
          <w:tcPr>
            <w:tcW w:w="1179" w:type="pct"/>
            <w:tcBorders>
              <w:top w:val="single" w:sz="8" w:space="0" w:color="auto"/>
              <w:bottom w:val="single" w:sz="8" w:space="0" w:color="auto"/>
            </w:tcBorders>
          </w:tcPr>
          <w:p w14:paraId="51B0D395" w14:textId="77777777" w:rsidR="00FA707A" w:rsidRPr="00476069" w:rsidRDefault="00FA707A" w:rsidP="00BC0157">
            <w:pPr>
              <w:pStyle w:val="TableContent"/>
              <w:rPr>
                <w:caps/>
                <w:spacing w:val="10"/>
              </w:rPr>
            </w:pPr>
            <w:r w:rsidRPr="00476069">
              <w:rPr>
                <w:caps/>
                <w:spacing w:val="10"/>
              </w:rPr>
              <w:t>Name</w:t>
            </w:r>
          </w:p>
        </w:tc>
        <w:tc>
          <w:tcPr>
            <w:tcW w:w="815" w:type="pct"/>
            <w:tcBorders>
              <w:top w:val="single" w:sz="8" w:space="0" w:color="auto"/>
              <w:bottom w:val="single" w:sz="8" w:space="0" w:color="auto"/>
            </w:tcBorders>
          </w:tcPr>
          <w:p w14:paraId="07B1CC94" w14:textId="77777777" w:rsidR="00FA707A" w:rsidRPr="00476069" w:rsidRDefault="00FA707A" w:rsidP="00BC0157">
            <w:pPr>
              <w:pStyle w:val="TableContent"/>
              <w:rPr>
                <w:caps/>
                <w:spacing w:val="10"/>
              </w:rPr>
            </w:pPr>
            <w:r w:rsidRPr="00476069">
              <w:rPr>
                <w:caps/>
                <w:spacing w:val="10"/>
              </w:rPr>
              <w:t>Date</w:t>
            </w:r>
          </w:p>
        </w:tc>
        <w:tc>
          <w:tcPr>
            <w:tcW w:w="2183" w:type="pct"/>
            <w:tcBorders>
              <w:top w:val="single" w:sz="8" w:space="0" w:color="auto"/>
              <w:bottom w:val="single" w:sz="8" w:space="0" w:color="auto"/>
            </w:tcBorders>
          </w:tcPr>
          <w:p w14:paraId="4B020E40" w14:textId="77777777" w:rsidR="00FA707A" w:rsidRPr="00476069" w:rsidRDefault="00FA707A" w:rsidP="00BC0157">
            <w:pPr>
              <w:pStyle w:val="TableContent"/>
              <w:rPr>
                <w:caps/>
                <w:spacing w:val="10"/>
              </w:rPr>
            </w:pPr>
            <w:r w:rsidRPr="00476069">
              <w:rPr>
                <w:caps/>
                <w:spacing w:val="10"/>
              </w:rPr>
              <w:t>Reason For Changes</w:t>
            </w:r>
          </w:p>
        </w:tc>
        <w:tc>
          <w:tcPr>
            <w:tcW w:w="823" w:type="pct"/>
            <w:tcBorders>
              <w:top w:val="single" w:sz="8" w:space="0" w:color="auto"/>
              <w:bottom w:val="single" w:sz="8" w:space="0" w:color="auto"/>
            </w:tcBorders>
          </w:tcPr>
          <w:p w14:paraId="28E987D7" w14:textId="77777777" w:rsidR="00FA707A" w:rsidRPr="00476069" w:rsidRDefault="00FA707A" w:rsidP="00BC0157">
            <w:pPr>
              <w:pStyle w:val="TableContent"/>
              <w:rPr>
                <w:caps/>
                <w:spacing w:val="10"/>
              </w:rPr>
            </w:pPr>
            <w:r w:rsidRPr="00476069">
              <w:rPr>
                <w:caps/>
                <w:spacing w:val="10"/>
              </w:rPr>
              <w:t>Version</w:t>
            </w:r>
          </w:p>
        </w:tc>
      </w:tr>
      <w:tr w:rsidR="00CA792A" w:rsidRPr="00F369E8" w14:paraId="3A266B09" w14:textId="77777777" w:rsidTr="001262F1">
        <w:tc>
          <w:tcPr>
            <w:tcW w:w="1179" w:type="pct"/>
            <w:tcBorders>
              <w:top w:val="single" w:sz="8" w:space="0" w:color="auto"/>
            </w:tcBorders>
          </w:tcPr>
          <w:p w14:paraId="69D4BBD6" w14:textId="77777777" w:rsidR="00FA707A" w:rsidRPr="004008B5" w:rsidRDefault="00AB4299" w:rsidP="00BC0157">
            <w:pPr>
              <w:pStyle w:val="TableContent"/>
            </w:pPr>
            <w:r w:rsidRPr="004008B5">
              <w:t>Marc-André Carrier</w:t>
            </w:r>
          </w:p>
        </w:tc>
        <w:tc>
          <w:tcPr>
            <w:tcW w:w="815" w:type="pct"/>
            <w:tcBorders>
              <w:top w:val="single" w:sz="8" w:space="0" w:color="auto"/>
            </w:tcBorders>
          </w:tcPr>
          <w:p w14:paraId="2136F914" w14:textId="77777777" w:rsidR="00FA707A" w:rsidRPr="004008B5" w:rsidRDefault="00172BB4" w:rsidP="00BC0157">
            <w:pPr>
              <w:pStyle w:val="TableContent"/>
            </w:pPr>
            <w:r w:rsidRPr="004008B5">
              <w:t>201</w:t>
            </w:r>
            <w:r w:rsidR="00B630E8" w:rsidRPr="004008B5">
              <w:t>5</w:t>
            </w:r>
            <w:r w:rsidRPr="004008B5">
              <w:t>/</w:t>
            </w:r>
            <w:r w:rsidR="00C3496B" w:rsidRPr="004008B5">
              <w:t>09</w:t>
            </w:r>
            <w:r w:rsidRPr="004008B5">
              <w:t>/</w:t>
            </w:r>
            <w:r w:rsidR="00C3496B" w:rsidRPr="004008B5">
              <w:t>10</w:t>
            </w:r>
          </w:p>
        </w:tc>
        <w:tc>
          <w:tcPr>
            <w:tcW w:w="2183" w:type="pct"/>
            <w:tcBorders>
              <w:top w:val="single" w:sz="8" w:space="0" w:color="auto"/>
            </w:tcBorders>
          </w:tcPr>
          <w:p w14:paraId="54FE432A" w14:textId="77777777" w:rsidR="00FA707A" w:rsidRPr="004008B5" w:rsidRDefault="00BB5A95" w:rsidP="00BC0157">
            <w:pPr>
              <w:pStyle w:val="TableContent"/>
            </w:pPr>
            <w:r w:rsidRPr="004008B5">
              <w:t>Initial draft of introductory sections</w:t>
            </w:r>
          </w:p>
        </w:tc>
        <w:tc>
          <w:tcPr>
            <w:tcW w:w="823" w:type="pct"/>
            <w:tcBorders>
              <w:top w:val="single" w:sz="8" w:space="0" w:color="auto"/>
            </w:tcBorders>
          </w:tcPr>
          <w:p w14:paraId="3963865D" w14:textId="77777777" w:rsidR="00FA707A" w:rsidRPr="004008B5" w:rsidRDefault="00172BB4" w:rsidP="00BC0157">
            <w:pPr>
              <w:pStyle w:val="TableContent"/>
            </w:pPr>
            <w:r w:rsidRPr="004008B5">
              <w:t>1.0.0</w:t>
            </w:r>
            <w:r w:rsidR="00BB5A95" w:rsidRPr="004008B5">
              <w:t>_</w:t>
            </w:r>
            <w:r w:rsidR="00B630E8" w:rsidRPr="004008B5">
              <w:t>d</w:t>
            </w:r>
            <w:r w:rsidR="00BB5A95" w:rsidRPr="004008B5">
              <w:t>raft_</w:t>
            </w:r>
            <w:r w:rsidR="00B630E8" w:rsidRPr="004008B5">
              <w:t>A</w:t>
            </w:r>
            <w:r w:rsidR="00BB5A95" w:rsidRPr="004008B5">
              <w:t xml:space="preserve"> </w:t>
            </w:r>
          </w:p>
        </w:tc>
      </w:tr>
      <w:tr w:rsidR="00CA792A" w:rsidRPr="00F369E8" w14:paraId="4CBCB5BD" w14:textId="77777777" w:rsidTr="001262F1">
        <w:trPr>
          <w:trHeight w:val="35"/>
        </w:trPr>
        <w:tc>
          <w:tcPr>
            <w:tcW w:w="1179" w:type="pct"/>
          </w:tcPr>
          <w:p w14:paraId="6EE51C85" w14:textId="77777777" w:rsidR="00FC2AA5" w:rsidRPr="004008B5" w:rsidRDefault="00FC2AA5" w:rsidP="00BC0157">
            <w:pPr>
              <w:pStyle w:val="TableContent"/>
            </w:pPr>
            <w:r w:rsidRPr="004008B5">
              <w:t>Marc-André Carrier</w:t>
            </w:r>
          </w:p>
        </w:tc>
        <w:tc>
          <w:tcPr>
            <w:tcW w:w="815" w:type="pct"/>
          </w:tcPr>
          <w:p w14:paraId="66841BDE" w14:textId="77777777" w:rsidR="00FC2AA5" w:rsidRPr="004008B5" w:rsidRDefault="00FC2AA5" w:rsidP="00BC0157">
            <w:pPr>
              <w:pStyle w:val="TableContent"/>
            </w:pPr>
            <w:r w:rsidRPr="004008B5">
              <w:t>2015/11/1</w:t>
            </w:r>
            <w:r w:rsidR="00182CE8" w:rsidRPr="004008B5">
              <w:t>1</w:t>
            </w:r>
          </w:p>
        </w:tc>
        <w:tc>
          <w:tcPr>
            <w:tcW w:w="2183" w:type="pct"/>
          </w:tcPr>
          <w:p w14:paraId="752DEFBB" w14:textId="77777777" w:rsidR="00FC2AA5" w:rsidRPr="004008B5" w:rsidRDefault="00FC2AA5" w:rsidP="00BC0157">
            <w:pPr>
              <w:pStyle w:val="TableContent"/>
            </w:pPr>
            <w:r w:rsidRPr="004008B5">
              <w:t>Reviewed draft of introductory sections</w:t>
            </w:r>
          </w:p>
        </w:tc>
        <w:tc>
          <w:tcPr>
            <w:tcW w:w="823" w:type="pct"/>
          </w:tcPr>
          <w:p w14:paraId="7E52E233" w14:textId="77777777" w:rsidR="00FC2AA5" w:rsidRPr="004008B5" w:rsidRDefault="00FC2AA5" w:rsidP="00BC0157">
            <w:pPr>
              <w:pStyle w:val="TableContent"/>
            </w:pPr>
            <w:r w:rsidRPr="004008B5">
              <w:t xml:space="preserve">1.0.0_draft_B </w:t>
            </w:r>
          </w:p>
        </w:tc>
      </w:tr>
      <w:tr w:rsidR="00CA792A" w:rsidRPr="00F369E8" w14:paraId="15822A82" w14:textId="77777777" w:rsidTr="001262F1">
        <w:tc>
          <w:tcPr>
            <w:tcW w:w="1179" w:type="pct"/>
          </w:tcPr>
          <w:p w14:paraId="7E94ED32" w14:textId="77777777" w:rsidR="00FD5467" w:rsidRPr="004008B5" w:rsidRDefault="00B12217" w:rsidP="00BC0157">
            <w:pPr>
              <w:pStyle w:val="TableContent"/>
            </w:pPr>
            <w:r w:rsidRPr="004008B5">
              <w:t>Alex Smirnoff</w:t>
            </w:r>
          </w:p>
        </w:tc>
        <w:tc>
          <w:tcPr>
            <w:tcW w:w="815" w:type="pct"/>
          </w:tcPr>
          <w:p w14:paraId="325C99B1" w14:textId="77777777" w:rsidR="00FD5467" w:rsidRPr="004008B5" w:rsidRDefault="00B12217" w:rsidP="00BC0157">
            <w:pPr>
              <w:pStyle w:val="TableContent"/>
            </w:pPr>
            <w:r w:rsidRPr="004008B5">
              <w:t>2015/11/12</w:t>
            </w:r>
          </w:p>
        </w:tc>
        <w:tc>
          <w:tcPr>
            <w:tcW w:w="2183" w:type="pct"/>
          </w:tcPr>
          <w:p w14:paraId="2580DEF7" w14:textId="77777777" w:rsidR="00FD5467" w:rsidRPr="004008B5" w:rsidRDefault="00B12217" w:rsidP="00BC0157">
            <w:pPr>
              <w:pStyle w:val="TableContent"/>
            </w:pPr>
            <w:r w:rsidRPr="004008B5">
              <w:t>Revisions to Section 2.2</w:t>
            </w:r>
          </w:p>
        </w:tc>
        <w:tc>
          <w:tcPr>
            <w:tcW w:w="823" w:type="pct"/>
          </w:tcPr>
          <w:p w14:paraId="5BF65E07" w14:textId="77777777" w:rsidR="00FD5467" w:rsidRPr="004008B5" w:rsidRDefault="00B12217" w:rsidP="00BC0157">
            <w:pPr>
              <w:pStyle w:val="TableContent"/>
            </w:pPr>
            <w:r w:rsidRPr="004008B5">
              <w:t>1.0.0_draft_C</w:t>
            </w:r>
          </w:p>
        </w:tc>
      </w:tr>
      <w:tr w:rsidR="00CA792A" w:rsidRPr="00F369E8" w14:paraId="450A741F" w14:textId="77777777" w:rsidTr="001262F1">
        <w:tc>
          <w:tcPr>
            <w:tcW w:w="1179" w:type="pct"/>
          </w:tcPr>
          <w:p w14:paraId="3DA56949" w14:textId="77777777" w:rsidR="00CE3AC8" w:rsidRPr="004008B5" w:rsidRDefault="00CE3AC8" w:rsidP="00BC0157">
            <w:pPr>
              <w:pStyle w:val="TableContent"/>
            </w:pPr>
            <w:r w:rsidRPr="004008B5">
              <w:t>Marc-André Carrier</w:t>
            </w:r>
          </w:p>
        </w:tc>
        <w:tc>
          <w:tcPr>
            <w:tcW w:w="815" w:type="pct"/>
          </w:tcPr>
          <w:p w14:paraId="0DC4E7DE" w14:textId="77777777" w:rsidR="00CE3AC8" w:rsidRPr="004008B5" w:rsidRDefault="00CE3AC8" w:rsidP="00BC0157">
            <w:pPr>
              <w:pStyle w:val="TableContent"/>
            </w:pPr>
            <w:r w:rsidRPr="004008B5">
              <w:t>2015/11/2</w:t>
            </w:r>
            <w:r w:rsidR="00A179A6" w:rsidRPr="004008B5">
              <w:t>7</w:t>
            </w:r>
          </w:p>
        </w:tc>
        <w:tc>
          <w:tcPr>
            <w:tcW w:w="2183" w:type="pct"/>
          </w:tcPr>
          <w:p w14:paraId="55FFFB06" w14:textId="77777777" w:rsidR="00CE3AC8" w:rsidRPr="004008B5" w:rsidRDefault="00CE3AC8" w:rsidP="00BC0157">
            <w:pPr>
              <w:pStyle w:val="TableContent"/>
            </w:pPr>
            <w:r w:rsidRPr="004008B5">
              <w:t>Reviewed draft of introductory sections</w:t>
            </w:r>
          </w:p>
        </w:tc>
        <w:tc>
          <w:tcPr>
            <w:tcW w:w="823" w:type="pct"/>
          </w:tcPr>
          <w:p w14:paraId="584E0B0A" w14:textId="77777777" w:rsidR="00CE3AC8" w:rsidRPr="004008B5" w:rsidRDefault="00CE3AC8" w:rsidP="00BC0157">
            <w:pPr>
              <w:pStyle w:val="TableContent"/>
            </w:pPr>
            <w:r w:rsidRPr="004008B5">
              <w:t xml:space="preserve">1.0.0_draft_D </w:t>
            </w:r>
          </w:p>
        </w:tc>
      </w:tr>
      <w:tr w:rsidR="00CA792A" w:rsidRPr="00F369E8" w14:paraId="178D3501" w14:textId="77777777" w:rsidTr="001262F1">
        <w:tc>
          <w:tcPr>
            <w:tcW w:w="1179" w:type="pct"/>
            <w:tcBorders>
              <w:bottom w:val="single" w:sz="8" w:space="0" w:color="auto"/>
            </w:tcBorders>
          </w:tcPr>
          <w:p w14:paraId="3D159BE8" w14:textId="77777777" w:rsidR="000E47D8" w:rsidRPr="004008B5" w:rsidRDefault="000E47D8" w:rsidP="00BC0157">
            <w:pPr>
              <w:pStyle w:val="TableContent"/>
            </w:pPr>
            <w:r w:rsidRPr="004008B5">
              <w:t>Nick Gibb</w:t>
            </w:r>
          </w:p>
        </w:tc>
        <w:tc>
          <w:tcPr>
            <w:tcW w:w="815" w:type="pct"/>
            <w:tcBorders>
              <w:bottom w:val="single" w:sz="8" w:space="0" w:color="auto"/>
            </w:tcBorders>
          </w:tcPr>
          <w:p w14:paraId="010AFA89" w14:textId="52B82F2F" w:rsidR="000E47D8" w:rsidRPr="004008B5" w:rsidRDefault="000E47D8" w:rsidP="00304C0A">
            <w:pPr>
              <w:pStyle w:val="TableContent"/>
            </w:pPr>
            <w:r w:rsidRPr="004008B5">
              <w:t>2018/</w:t>
            </w:r>
            <w:r w:rsidR="00B7412E" w:rsidRPr="004008B5">
              <w:t>0</w:t>
            </w:r>
            <w:r w:rsidR="00304C0A">
              <w:t>5</w:t>
            </w:r>
            <w:r w:rsidRPr="004008B5">
              <w:t>/</w:t>
            </w:r>
            <w:r w:rsidR="00304C0A">
              <w:t>15</w:t>
            </w:r>
          </w:p>
        </w:tc>
        <w:tc>
          <w:tcPr>
            <w:tcW w:w="2183" w:type="pct"/>
            <w:tcBorders>
              <w:bottom w:val="single" w:sz="8" w:space="0" w:color="auto"/>
            </w:tcBorders>
          </w:tcPr>
          <w:p w14:paraId="1D3A18C9" w14:textId="18CE8136" w:rsidR="000E47D8" w:rsidRPr="004008B5" w:rsidRDefault="00B7412E" w:rsidP="00BC0157">
            <w:pPr>
              <w:pStyle w:val="TableContent"/>
            </w:pPr>
            <w:r w:rsidRPr="004008B5">
              <w:t>W</w:t>
            </w:r>
            <w:r w:rsidR="00C47D78" w:rsidRPr="004008B5">
              <w:t>ebsite has been substantially developed</w:t>
            </w:r>
          </w:p>
        </w:tc>
        <w:tc>
          <w:tcPr>
            <w:tcW w:w="823" w:type="pct"/>
            <w:tcBorders>
              <w:bottom w:val="single" w:sz="8" w:space="0" w:color="auto"/>
            </w:tcBorders>
          </w:tcPr>
          <w:p w14:paraId="58D5A7A4" w14:textId="28878E5B" w:rsidR="000E47D8" w:rsidRPr="004008B5" w:rsidRDefault="00304C0A" w:rsidP="00BC0157">
            <w:pPr>
              <w:pStyle w:val="TableContent"/>
            </w:pPr>
            <w:r>
              <w:t>2.0.0</w:t>
            </w:r>
          </w:p>
        </w:tc>
      </w:tr>
    </w:tbl>
    <w:p w14:paraId="2368F51C" w14:textId="2836FF58" w:rsidR="00FA707A" w:rsidRPr="002D7611" w:rsidRDefault="00FA707A" w:rsidP="00BC0157">
      <w:pPr>
        <w:sectPr w:rsidR="00FA707A" w:rsidRPr="002D7611" w:rsidSect="004C5569">
          <w:headerReference w:type="default" r:id="rId10"/>
          <w:footerReference w:type="default" r:id="rId11"/>
          <w:pgSz w:w="12240" w:h="15840" w:code="1"/>
          <w:pgMar w:top="1440" w:right="2304" w:bottom="1800" w:left="2304" w:header="720" w:footer="720" w:gutter="0"/>
          <w:pgNumType w:fmt="lowerRoman" w:start="1"/>
          <w:cols w:space="720"/>
          <w:docGrid w:linePitch="299"/>
        </w:sectPr>
      </w:pPr>
    </w:p>
    <w:p w14:paraId="0C9007FF" w14:textId="77777777" w:rsidR="00FA707A" w:rsidRPr="004C5569" w:rsidRDefault="00FA707A" w:rsidP="004C5569">
      <w:pPr>
        <w:pStyle w:val="Titre1"/>
      </w:pPr>
      <w:bookmarkStart w:id="10" w:name="_Toc439994665"/>
      <w:bookmarkStart w:id="11" w:name="_Toc514854046"/>
      <w:r w:rsidRPr="004C5569">
        <w:t>Introduction</w:t>
      </w:r>
      <w:bookmarkEnd w:id="10"/>
      <w:bookmarkEnd w:id="11"/>
    </w:p>
    <w:p w14:paraId="0C8F666E" w14:textId="77777777" w:rsidR="00FA707A" w:rsidRPr="002D7611" w:rsidRDefault="00FA707A">
      <w:pPr>
        <w:pStyle w:val="Titre2"/>
      </w:pPr>
      <w:bookmarkStart w:id="12" w:name="_Toc439994667"/>
      <w:bookmarkStart w:id="13" w:name="_Toc514854047"/>
      <w:r w:rsidRPr="002D7611">
        <w:t>Purpose</w:t>
      </w:r>
      <w:bookmarkEnd w:id="12"/>
      <w:bookmarkEnd w:id="13"/>
      <w:r w:rsidRPr="002D7611">
        <w:t xml:space="preserve"> </w:t>
      </w:r>
    </w:p>
    <w:p w14:paraId="7459448D" w14:textId="1364E62D" w:rsidR="00FF5547" w:rsidRPr="002D7611" w:rsidRDefault="00FF5547" w:rsidP="00BC0157">
      <w:r w:rsidRPr="002D7611">
        <w:t xml:space="preserve">The purpose of this </w:t>
      </w:r>
      <w:r w:rsidR="00243487" w:rsidRPr="002D7611">
        <w:t xml:space="preserve">Software Requirements Specification (SRS) </w:t>
      </w:r>
      <w:r w:rsidRPr="002D7611">
        <w:t xml:space="preserve">document is </w:t>
      </w:r>
      <w:r w:rsidR="00BB5982" w:rsidRPr="002D7611">
        <w:t xml:space="preserve">to provide </w:t>
      </w:r>
      <w:r w:rsidR="00243487" w:rsidRPr="002D7611">
        <w:t xml:space="preserve">a </w:t>
      </w:r>
      <w:r w:rsidR="00BB5982" w:rsidRPr="002D7611">
        <w:t>detailed description of features and functionalities</w:t>
      </w:r>
      <w:r w:rsidR="00660320" w:rsidRPr="002D7611">
        <w:t xml:space="preserve"> </w:t>
      </w:r>
      <w:r w:rsidR="00243487" w:rsidRPr="002D7611">
        <w:t>of</w:t>
      </w:r>
      <w:r w:rsidR="00660320" w:rsidRPr="002D7611">
        <w:t xml:space="preserve"> </w:t>
      </w:r>
      <w:r w:rsidR="00655E22" w:rsidRPr="002D7611">
        <w:t xml:space="preserve">the </w:t>
      </w:r>
      <w:r w:rsidR="00A2587A">
        <w:t>“</w:t>
      </w:r>
      <w:r w:rsidR="00655E22" w:rsidRPr="002D7611">
        <w:t>Rapid Risk Evaluation Tool (ER²)</w:t>
      </w:r>
      <w:r w:rsidR="00A2587A">
        <w:t>”</w:t>
      </w:r>
      <w:r w:rsidR="00EF0D0B" w:rsidRPr="002D7611">
        <w:t>,</w:t>
      </w:r>
      <w:r w:rsidR="00AE3459">
        <w:t xml:space="preserve"> a web-based application</w:t>
      </w:r>
      <w:r w:rsidR="00655E22" w:rsidRPr="002D7611">
        <w:t xml:space="preserve"> designed for natural hazard risk </w:t>
      </w:r>
      <w:r w:rsidR="003B730F" w:rsidRPr="002D7611">
        <w:t>assessment</w:t>
      </w:r>
      <w:r w:rsidR="00660320" w:rsidRPr="002D7611">
        <w:t>.</w:t>
      </w:r>
      <w:r w:rsidR="00C154BE">
        <w:t xml:space="preserve"> </w:t>
      </w:r>
      <w:r w:rsidR="00F05548" w:rsidRPr="002D7611">
        <w:t xml:space="preserve">Simplified </w:t>
      </w:r>
      <w:r w:rsidR="00E308B4">
        <w:t xml:space="preserve">screenshots </w:t>
      </w:r>
      <w:r w:rsidR="00F05548" w:rsidRPr="002D7611">
        <w:t xml:space="preserve">of </w:t>
      </w:r>
      <w:r w:rsidR="000E47D8" w:rsidRPr="002D7611">
        <w:t xml:space="preserve">the </w:t>
      </w:r>
      <w:r w:rsidR="00E308B4">
        <w:t xml:space="preserve">current version of the </w:t>
      </w:r>
      <w:r w:rsidR="000E47D8" w:rsidRPr="002D7611">
        <w:t>application</w:t>
      </w:r>
      <w:r w:rsidR="00F05548" w:rsidRPr="002D7611">
        <w:t xml:space="preserve"> will also be provided.</w:t>
      </w:r>
    </w:p>
    <w:p w14:paraId="04F2C581" w14:textId="25E6ADD4" w:rsidR="005718BB" w:rsidRPr="002D7611" w:rsidRDefault="005718BB" w:rsidP="005718BB">
      <w:pPr>
        <w:pStyle w:val="Titre2"/>
      </w:pPr>
      <w:bookmarkStart w:id="14" w:name="_Toc514854048"/>
      <w:r w:rsidRPr="002D7611">
        <w:t xml:space="preserve">Document </w:t>
      </w:r>
      <w:r w:rsidR="000E47D8" w:rsidRPr="002D7611">
        <w:t>conventions</w:t>
      </w:r>
      <w:bookmarkEnd w:id="14"/>
    </w:p>
    <w:p w14:paraId="708F91EB" w14:textId="6FCC081C" w:rsidR="009B2847" w:rsidRPr="002D7611" w:rsidRDefault="009B2847" w:rsidP="00BC0157">
      <w:r w:rsidRPr="002D7611">
        <w:t>This document is printed on 8''</w:t>
      </w:r>
      <w:r w:rsidR="00193C91" w:rsidRPr="002D7611">
        <w:t>×</w:t>
      </w:r>
      <w:r w:rsidRPr="002D7611">
        <w:t>11'' paper</w:t>
      </w:r>
      <w:r w:rsidR="006563CE">
        <w:t xml:space="preserve"> with a 0.75</w:t>
      </w:r>
      <w:r w:rsidR="006563CE" w:rsidRPr="002D7611">
        <w:t>''</w:t>
      </w:r>
      <w:r w:rsidR="006563CE">
        <w:t xml:space="preserve"> top margin, 1</w:t>
      </w:r>
      <w:r w:rsidR="006563CE" w:rsidRPr="002D7611">
        <w:t>''</w:t>
      </w:r>
      <w:r w:rsidR="00660DC2">
        <w:t xml:space="preserve"> bottom margin, and 1.6</w:t>
      </w:r>
      <w:r w:rsidR="006563CE" w:rsidRPr="002D7611">
        <w:t>''</w:t>
      </w:r>
      <w:r w:rsidR="006563CE">
        <w:t xml:space="preserve"> left and right margins. The fonts are </w:t>
      </w:r>
      <w:r w:rsidR="00181DE2">
        <w:t>Garamond</w:t>
      </w:r>
      <w:r w:rsidR="006563CE">
        <w:t xml:space="preserve"> (serif</w:t>
      </w:r>
      <w:r w:rsidR="00AE3459">
        <w:t xml:space="preserve"> /</w:t>
      </w:r>
      <w:r w:rsidR="00065BBE">
        <w:t>font for body text</w:t>
      </w:r>
      <w:r w:rsidR="00304C0A">
        <w:t>) and Gill Sans MT (sans-</w:t>
      </w:r>
      <w:r w:rsidR="006563CE">
        <w:t xml:space="preserve">serif </w:t>
      </w:r>
      <w:r w:rsidR="00065BBE">
        <w:t>font for headings, captions, and tables</w:t>
      </w:r>
      <w:r w:rsidR="006563CE">
        <w:t>)</w:t>
      </w:r>
      <w:r w:rsidRPr="002D7611">
        <w:t xml:space="preserve">. Normal text is size </w:t>
      </w:r>
      <w:r w:rsidR="003242AC" w:rsidRPr="002D7611">
        <w:t>1</w:t>
      </w:r>
      <w:r w:rsidR="003242AC">
        <w:t>1</w:t>
      </w:r>
      <w:r w:rsidR="003242AC" w:rsidRPr="002D7611">
        <w:t xml:space="preserve"> </w:t>
      </w:r>
      <w:r w:rsidRPr="002D7611">
        <w:t xml:space="preserve">black, </w:t>
      </w:r>
      <w:r w:rsidR="006563CE">
        <w:t>level one</w:t>
      </w:r>
      <w:r w:rsidRPr="002D7611">
        <w:t xml:space="preserve"> headings are </w:t>
      </w:r>
      <w:r w:rsidR="00C7554D" w:rsidRPr="002D7611">
        <w:t xml:space="preserve">bolded </w:t>
      </w:r>
      <w:r w:rsidRPr="002D7611">
        <w:t>size 1</w:t>
      </w:r>
      <w:r w:rsidR="00065BBE">
        <w:t>1</w:t>
      </w:r>
      <w:r w:rsidRPr="002D7611">
        <w:t xml:space="preserve"> </w:t>
      </w:r>
      <w:r w:rsidR="00C7554D" w:rsidRPr="002D7611">
        <w:t>black</w:t>
      </w:r>
      <w:r w:rsidR="0003507F">
        <w:t xml:space="preserve"> in caps</w:t>
      </w:r>
      <w:r w:rsidR="006563CE">
        <w:t>, level two headings are</w:t>
      </w:r>
      <w:r w:rsidRPr="002D7611">
        <w:t xml:space="preserve"> bolded size 1</w:t>
      </w:r>
      <w:r w:rsidR="00065BBE">
        <w:t>0.5</w:t>
      </w:r>
      <w:r w:rsidRPr="002D7611">
        <w:t xml:space="preserve"> </w:t>
      </w:r>
      <w:r w:rsidR="00C7554D" w:rsidRPr="002D7611">
        <w:t>black</w:t>
      </w:r>
      <w:r w:rsidR="006563CE">
        <w:t xml:space="preserve">, and level three headings </w:t>
      </w:r>
      <w:r w:rsidR="00843CEC">
        <w:t>are</w:t>
      </w:r>
      <w:r w:rsidRPr="002D7611">
        <w:t xml:space="preserve"> size 1</w:t>
      </w:r>
      <w:r w:rsidR="00065BBE">
        <w:t>0</w:t>
      </w:r>
      <w:r w:rsidR="00843CEC">
        <w:t>.5</w:t>
      </w:r>
      <w:r w:rsidRPr="002D7611">
        <w:t xml:space="preserve"> black.</w:t>
      </w:r>
      <w:r w:rsidR="00181DE2">
        <w:t xml:space="preserve"> </w:t>
      </w:r>
      <w:r w:rsidR="006563CE">
        <w:t>Captions and tables are size 10 black.</w:t>
      </w:r>
    </w:p>
    <w:p w14:paraId="30773A15" w14:textId="09734E9B" w:rsidR="00FA707A" w:rsidRPr="002D7611" w:rsidRDefault="00FA707A">
      <w:pPr>
        <w:pStyle w:val="Titre2"/>
      </w:pPr>
      <w:bookmarkStart w:id="15" w:name="_Toc439994669"/>
      <w:bookmarkStart w:id="16" w:name="_Toc514854049"/>
      <w:r w:rsidRPr="002D7611">
        <w:t xml:space="preserve">Intended </w:t>
      </w:r>
      <w:r w:rsidR="000E47D8" w:rsidRPr="002D7611">
        <w:t xml:space="preserve">audience </w:t>
      </w:r>
      <w:r w:rsidRPr="002D7611">
        <w:t xml:space="preserve">and </w:t>
      </w:r>
      <w:r w:rsidR="000E47D8" w:rsidRPr="002D7611">
        <w:t xml:space="preserve">reading </w:t>
      </w:r>
      <w:bookmarkEnd w:id="15"/>
      <w:r w:rsidR="000E47D8" w:rsidRPr="002D7611">
        <w:t>suggestions</w:t>
      </w:r>
      <w:bookmarkEnd w:id="16"/>
    </w:p>
    <w:p w14:paraId="68FC0E18" w14:textId="77777777" w:rsidR="00B97645" w:rsidRPr="002D7611" w:rsidRDefault="00B97645" w:rsidP="00BC0157">
      <w:r w:rsidRPr="002D7611">
        <w:t xml:space="preserve">This document is meant to be read by all members of </w:t>
      </w:r>
      <w:r w:rsidR="00243B02" w:rsidRPr="002D7611">
        <w:t xml:space="preserve">the </w:t>
      </w:r>
      <w:r w:rsidRPr="002D7611">
        <w:t>team working on th</w:t>
      </w:r>
      <w:r w:rsidR="00243B02" w:rsidRPr="002D7611">
        <w:t>is</w:t>
      </w:r>
      <w:r w:rsidRPr="002D7611">
        <w:t xml:space="preserve"> project, and by future end users</w:t>
      </w:r>
      <w:r w:rsidR="006A3637" w:rsidRPr="002D7611">
        <w:t xml:space="preserve">, notably those </w:t>
      </w:r>
      <w:r w:rsidR="00235601" w:rsidRPr="002D7611">
        <w:t>from the public safety community</w:t>
      </w:r>
      <w:r w:rsidR="006A3637" w:rsidRPr="002D7611">
        <w:t>, including risk and emergency managers.</w:t>
      </w:r>
    </w:p>
    <w:p w14:paraId="28B5A016" w14:textId="2812B567" w:rsidR="00B97645" w:rsidRPr="002D7611" w:rsidRDefault="000E47D8" w:rsidP="00BC0157">
      <w:r w:rsidRPr="002D7611">
        <w:t>T</w:t>
      </w:r>
      <w:r w:rsidR="00B97645" w:rsidRPr="002D7611">
        <w:t xml:space="preserve">he document is structured in the </w:t>
      </w:r>
      <w:r w:rsidRPr="002D7611">
        <w:t xml:space="preserve">suggested </w:t>
      </w:r>
      <w:r w:rsidR="00B97645" w:rsidRPr="002D7611">
        <w:t>reading order</w:t>
      </w:r>
      <w:r w:rsidR="00243B02" w:rsidRPr="002D7611">
        <w:t xml:space="preserve"> and</w:t>
      </w:r>
      <w:r w:rsidR="00B97645" w:rsidRPr="002D7611">
        <w:t xml:space="preserve"> may be read from </w:t>
      </w:r>
      <w:r w:rsidR="00715801" w:rsidRPr="002D7611">
        <w:t>the beginning to the end for</w:t>
      </w:r>
      <w:r w:rsidR="00B97645" w:rsidRPr="002D7611">
        <w:t xml:space="preserve"> </w:t>
      </w:r>
      <w:r w:rsidRPr="002D7611">
        <w:t xml:space="preserve">a </w:t>
      </w:r>
      <w:r w:rsidR="00B97645" w:rsidRPr="002D7611">
        <w:t>complete understanding of the project</w:t>
      </w:r>
      <w:r w:rsidRPr="002D7611">
        <w:t xml:space="preserve">. However, </w:t>
      </w:r>
      <w:r w:rsidR="00B97645" w:rsidRPr="002D7611">
        <w:t xml:space="preserve">it </w:t>
      </w:r>
      <w:r w:rsidR="00243B02" w:rsidRPr="002D7611">
        <w:t>is</w:t>
      </w:r>
      <w:r w:rsidR="00B97645" w:rsidRPr="002D7611">
        <w:t xml:space="preserve"> written in sections and hence can be read as such. For a </w:t>
      </w:r>
      <w:r w:rsidR="00715801" w:rsidRPr="002D7611">
        <w:t xml:space="preserve">brief </w:t>
      </w:r>
      <w:r w:rsidR="00B97645" w:rsidRPr="002D7611">
        <w:t>overview of the document and the project itself, see</w:t>
      </w:r>
      <w:r w:rsidR="00E961FB" w:rsidRPr="002D7611">
        <w:t xml:space="preserve"> </w:t>
      </w:r>
      <w:r w:rsidR="006563CE">
        <w:t xml:space="preserve">Section </w:t>
      </w:r>
      <w:r w:rsidR="006563CE">
        <w:fldChar w:fldCharType="begin"/>
      </w:r>
      <w:r w:rsidR="006563CE">
        <w:instrText xml:space="preserve"> REF _Ref507430437 \r \h </w:instrText>
      </w:r>
      <w:r w:rsidR="006563CE">
        <w:fldChar w:fldCharType="separate"/>
      </w:r>
      <w:r w:rsidR="00AD5AD0">
        <w:t>2</w:t>
      </w:r>
      <w:r w:rsidR="006563CE">
        <w:fldChar w:fldCharType="end"/>
      </w:r>
      <w:r w:rsidR="00E961FB" w:rsidRPr="002D7611">
        <w:t>.</w:t>
      </w:r>
    </w:p>
    <w:p w14:paraId="423D39D2" w14:textId="4C13E761" w:rsidR="00FA707A" w:rsidRPr="002D7611" w:rsidRDefault="00FA707A">
      <w:pPr>
        <w:pStyle w:val="Titre2"/>
      </w:pPr>
      <w:bookmarkStart w:id="17" w:name="_Toc439994670"/>
      <w:bookmarkStart w:id="18" w:name="_Toc514854050"/>
      <w:r w:rsidRPr="002D7611">
        <w:t xml:space="preserve">Project </w:t>
      </w:r>
      <w:bookmarkEnd w:id="17"/>
      <w:r w:rsidR="000E47D8" w:rsidRPr="002D7611">
        <w:t>scope</w:t>
      </w:r>
      <w:bookmarkEnd w:id="18"/>
    </w:p>
    <w:p w14:paraId="41DFFE10" w14:textId="5BCBFC23" w:rsidR="007D669D" w:rsidRPr="002D7611" w:rsidRDefault="00E63C8F" w:rsidP="00BC0157">
      <w:r w:rsidRPr="002D7611">
        <w:t xml:space="preserve">The </w:t>
      </w:r>
      <w:r w:rsidR="005C3023" w:rsidRPr="002D7611">
        <w:t xml:space="preserve">objective </w:t>
      </w:r>
      <w:r w:rsidRPr="002D7611">
        <w:t xml:space="preserve">of the project is </w:t>
      </w:r>
      <w:r w:rsidR="005C3023" w:rsidRPr="002D7611">
        <w:t xml:space="preserve">to develop </w:t>
      </w:r>
      <w:r w:rsidR="00680CBD" w:rsidRPr="002D7611">
        <w:t>a web-based application</w:t>
      </w:r>
      <w:r w:rsidR="007D669D" w:rsidRPr="002D7611">
        <w:t xml:space="preserve"> that will allow local stakeholders of the public safety community to </w:t>
      </w:r>
      <w:r w:rsidR="00001E67" w:rsidRPr="002D7611">
        <w:t xml:space="preserve">undertake mitigation planning by </w:t>
      </w:r>
      <w:r w:rsidR="007D669D" w:rsidRPr="002D7611">
        <w:t>evaluat</w:t>
      </w:r>
      <w:r w:rsidR="00001E67" w:rsidRPr="002D7611">
        <w:t>ing</w:t>
      </w:r>
      <w:r w:rsidR="007D669D" w:rsidRPr="002D7611">
        <w:t xml:space="preserve"> potential physical damage states</w:t>
      </w:r>
      <w:r w:rsidR="00C47D78">
        <w:t xml:space="preserve"> </w:t>
      </w:r>
      <w:r w:rsidR="007D669D" w:rsidRPr="002D7611">
        <w:t xml:space="preserve">as well as economic and social losses resulting from natural </w:t>
      </w:r>
      <w:r w:rsidR="00001E67" w:rsidRPr="002D7611">
        <w:t>hazards. The</w:t>
      </w:r>
      <w:r w:rsidR="007D669D" w:rsidRPr="002D7611">
        <w:t xml:space="preserve"> initial version of the application, </w:t>
      </w:r>
      <w:r w:rsidR="00A2587A">
        <w:t>“</w:t>
      </w:r>
      <w:r w:rsidR="00680CBD" w:rsidRPr="002D7611">
        <w:t>Rapid Risk Evaluation Tool (ER²)</w:t>
      </w:r>
      <w:r w:rsidR="00A2587A">
        <w:t>”</w:t>
      </w:r>
      <w:r w:rsidR="00680CBD" w:rsidRPr="002D7611">
        <w:t>,</w:t>
      </w:r>
      <w:r w:rsidR="007D669D" w:rsidRPr="002D7611">
        <w:t xml:space="preserve"> </w:t>
      </w:r>
      <w:r w:rsidR="00E1080C" w:rsidRPr="002D7611">
        <w:t xml:space="preserve">will </w:t>
      </w:r>
      <w:r w:rsidR="00F60503" w:rsidRPr="002D7611">
        <w:t>use</w:t>
      </w:r>
      <w:r w:rsidR="00E1080C" w:rsidRPr="002D7611">
        <w:t xml:space="preserve"> a simple</w:t>
      </w:r>
      <w:r w:rsidR="005C1DB4" w:rsidRPr="002D7611">
        <w:t xml:space="preserve"> </w:t>
      </w:r>
      <w:r w:rsidR="00E1080C" w:rsidRPr="002D7611">
        <w:t>interface with out-</w:t>
      </w:r>
      <w:r w:rsidR="000801D1" w:rsidRPr="002D7611">
        <w:t>of-</w:t>
      </w:r>
      <w:r w:rsidR="00E1080C" w:rsidRPr="002D7611">
        <w:t>the-box capacity</w:t>
      </w:r>
      <w:r w:rsidR="0073378E" w:rsidRPr="002D7611">
        <w:t xml:space="preserve"> and </w:t>
      </w:r>
      <w:r w:rsidR="00EC7FC5" w:rsidRPr="002D7611">
        <w:t>will allow risk</w:t>
      </w:r>
      <w:r w:rsidR="001C4A80" w:rsidRPr="002D7611">
        <w:t xml:space="preserve"> assess</w:t>
      </w:r>
      <w:r w:rsidR="00EC7FC5" w:rsidRPr="002D7611">
        <w:t>ment</w:t>
      </w:r>
      <w:r w:rsidR="001C4A80" w:rsidRPr="002D7611">
        <w:t xml:space="preserve"> from flood and earthquake hazard</w:t>
      </w:r>
      <w:r w:rsidR="007E19C3" w:rsidRPr="002D7611">
        <w:t xml:space="preserve"> scenarios</w:t>
      </w:r>
      <w:r w:rsidR="00304C0A">
        <w:t xml:space="preserve">. </w:t>
      </w:r>
      <w:r w:rsidR="00C154BE">
        <w:t>This</w:t>
      </w:r>
      <w:r w:rsidR="00304C0A">
        <w:t xml:space="preserve"> documentation covers the earthquake module only.</w:t>
      </w:r>
    </w:p>
    <w:p w14:paraId="246FE7DE" w14:textId="3CC057E8" w:rsidR="002D619D" w:rsidRPr="002D7611" w:rsidRDefault="00180345" w:rsidP="00BC0157">
      <w:r w:rsidRPr="002D7611">
        <w:t>B</w:t>
      </w:r>
      <w:r w:rsidR="005C1DB4" w:rsidRPr="002D7611">
        <w:t xml:space="preserve">enefits will </w:t>
      </w:r>
      <w:r w:rsidRPr="002D7611">
        <w:t xml:space="preserve">include </w:t>
      </w:r>
      <w:r w:rsidR="000801D1" w:rsidRPr="002D7611">
        <w:t xml:space="preserve">web-based </w:t>
      </w:r>
      <w:r w:rsidR="005C1DB4" w:rsidRPr="002D7611">
        <w:t xml:space="preserve">access to </w:t>
      </w:r>
      <w:r w:rsidRPr="002D7611">
        <w:t xml:space="preserve">a </w:t>
      </w:r>
      <w:r w:rsidR="005C1DB4" w:rsidRPr="002D7611">
        <w:t xml:space="preserve">simple but efficient tool for </w:t>
      </w:r>
      <w:r w:rsidR="007E19C3" w:rsidRPr="002D7611">
        <w:t xml:space="preserve">first-order </w:t>
      </w:r>
      <w:r w:rsidR="005C1DB4" w:rsidRPr="002D7611">
        <w:t xml:space="preserve">risk assessment. The application will </w:t>
      </w:r>
      <w:r w:rsidR="007E19C3" w:rsidRPr="002D7611">
        <w:t>use</w:t>
      </w:r>
      <w:r w:rsidR="003F6408" w:rsidRPr="002D7611">
        <w:t xml:space="preserve"> </w:t>
      </w:r>
      <w:r w:rsidR="00001E67" w:rsidRPr="002D7611">
        <w:t xml:space="preserve">a graphical </w:t>
      </w:r>
      <w:r w:rsidR="003E39DA" w:rsidRPr="002D7611">
        <w:t xml:space="preserve">user </w:t>
      </w:r>
      <w:r w:rsidR="00001E67" w:rsidRPr="002D7611">
        <w:t>interface</w:t>
      </w:r>
      <w:r w:rsidR="008D7B0A" w:rsidRPr="002D7611">
        <w:t xml:space="preserve"> (GUI)</w:t>
      </w:r>
      <w:r w:rsidR="00001E67" w:rsidRPr="002D7611">
        <w:t xml:space="preserve"> with</w:t>
      </w:r>
      <w:r w:rsidR="003F6408" w:rsidRPr="002D7611">
        <w:t xml:space="preserve"> </w:t>
      </w:r>
      <w:r w:rsidR="007E19C3" w:rsidRPr="002D7611">
        <w:t xml:space="preserve">reference </w:t>
      </w:r>
      <w:r w:rsidR="001C4A80" w:rsidRPr="002D7611">
        <w:t xml:space="preserve">background </w:t>
      </w:r>
      <w:r w:rsidR="00001E67" w:rsidRPr="002D7611">
        <w:t>maps</w:t>
      </w:r>
      <w:r w:rsidR="003F6408" w:rsidRPr="002D7611">
        <w:t xml:space="preserve"> and</w:t>
      </w:r>
      <w:r w:rsidR="005C1DB4" w:rsidRPr="002D7611">
        <w:t xml:space="preserve"> </w:t>
      </w:r>
      <w:r w:rsidRPr="002D7611">
        <w:t xml:space="preserve">will </w:t>
      </w:r>
      <w:r w:rsidR="003F6408" w:rsidRPr="002D7611">
        <w:t>be</w:t>
      </w:r>
      <w:r w:rsidRPr="002D7611">
        <w:t xml:space="preserve"> </w:t>
      </w:r>
      <w:r w:rsidR="005C1DB4" w:rsidRPr="002D7611">
        <w:t xml:space="preserve">flexible in terms of inputs required from </w:t>
      </w:r>
      <w:r w:rsidR="000801D1" w:rsidRPr="002D7611">
        <w:t xml:space="preserve">the </w:t>
      </w:r>
      <w:r w:rsidR="005C1DB4" w:rsidRPr="002D7611">
        <w:t>user</w:t>
      </w:r>
      <w:r w:rsidR="001C4A80" w:rsidRPr="002D7611">
        <w:t>s</w:t>
      </w:r>
      <w:r w:rsidR="000801D1" w:rsidRPr="002D7611">
        <w:t>.</w:t>
      </w:r>
      <w:r w:rsidR="007E19C3" w:rsidRPr="002D7611">
        <w:t xml:space="preserve"> </w:t>
      </w:r>
      <w:r w:rsidR="000801D1" w:rsidRPr="002D7611">
        <w:t>O</w:t>
      </w:r>
      <w:r w:rsidRPr="002D7611">
        <w:t>ptions for user provided data or default parameters</w:t>
      </w:r>
      <w:r w:rsidR="007E19C3" w:rsidRPr="002D7611">
        <w:t xml:space="preserve"> </w:t>
      </w:r>
      <w:r w:rsidRPr="002D7611">
        <w:t>will be available</w:t>
      </w:r>
      <w:r w:rsidR="00FE7B63" w:rsidRPr="002D7611">
        <w:t>.</w:t>
      </w:r>
      <w:r w:rsidRPr="002D7611">
        <w:t xml:space="preserve"> </w:t>
      </w:r>
      <w:r w:rsidR="0031232C">
        <w:br w:type="page"/>
      </w:r>
    </w:p>
    <w:p w14:paraId="02403EB7" w14:textId="7D74C8AB" w:rsidR="00FA707A" w:rsidRPr="002D7611" w:rsidRDefault="00FA707A" w:rsidP="004C5569">
      <w:pPr>
        <w:pStyle w:val="Titre1"/>
      </w:pPr>
      <w:bookmarkStart w:id="19" w:name="_Toc439994673"/>
      <w:bookmarkStart w:id="20" w:name="_Ref507427759"/>
      <w:bookmarkStart w:id="21" w:name="_Ref507427808"/>
      <w:bookmarkStart w:id="22" w:name="_Ref507430437"/>
      <w:bookmarkStart w:id="23" w:name="_Toc514854051"/>
      <w:r w:rsidRPr="002D7611">
        <w:t xml:space="preserve">Overall </w:t>
      </w:r>
      <w:bookmarkEnd w:id="19"/>
      <w:bookmarkEnd w:id="20"/>
      <w:bookmarkEnd w:id="21"/>
      <w:r w:rsidR="00A6205F" w:rsidRPr="002D7611">
        <w:t>description</w:t>
      </w:r>
      <w:bookmarkEnd w:id="22"/>
      <w:bookmarkEnd w:id="23"/>
    </w:p>
    <w:p w14:paraId="75B29BFD" w14:textId="044350DF" w:rsidR="00FA707A" w:rsidRPr="002D7611" w:rsidRDefault="00FA707A">
      <w:pPr>
        <w:pStyle w:val="Titre2"/>
      </w:pPr>
      <w:bookmarkStart w:id="24" w:name="_Toc439994674"/>
      <w:bookmarkStart w:id="25" w:name="_Toc514854052"/>
      <w:r w:rsidRPr="002D7611">
        <w:t xml:space="preserve">Product </w:t>
      </w:r>
      <w:r w:rsidR="00A6205F" w:rsidRPr="002D7611">
        <w:t>p</w:t>
      </w:r>
      <w:r w:rsidRPr="002D7611">
        <w:t>erspective</w:t>
      </w:r>
      <w:bookmarkEnd w:id="24"/>
      <w:bookmarkEnd w:id="25"/>
    </w:p>
    <w:p w14:paraId="60172AE0" w14:textId="4473F9AA" w:rsidR="002D619D" w:rsidRPr="002D7611" w:rsidRDefault="00C63B2C" w:rsidP="00BC0157">
      <w:r w:rsidRPr="002D7611">
        <w:t xml:space="preserve">This </w:t>
      </w:r>
      <w:r w:rsidR="00AD20CD" w:rsidRPr="002D7611">
        <w:t>product</w:t>
      </w:r>
      <w:r w:rsidRPr="002D7611">
        <w:t xml:space="preserve"> </w:t>
      </w:r>
      <w:r w:rsidR="001B61DD" w:rsidRPr="002D7611">
        <w:t xml:space="preserve">will be a part of the Quantitative Risk Assessments Project triggered by </w:t>
      </w:r>
      <w:r w:rsidRPr="002D7611">
        <w:t xml:space="preserve">the </w:t>
      </w:r>
      <w:r w:rsidRPr="004008B5">
        <w:rPr>
          <w:i/>
        </w:rPr>
        <w:t>Emergency Management Act</w:t>
      </w:r>
      <w:r w:rsidRPr="002D7611">
        <w:t xml:space="preserve"> </w:t>
      </w:r>
      <w:r w:rsidR="001B61DD" w:rsidRPr="002D7611">
        <w:t>(</w:t>
      </w:r>
      <w:hyperlink r:id="rId12" w:history="1">
        <w:r w:rsidR="00A34697" w:rsidRPr="002D7611">
          <w:rPr>
            <w:rStyle w:val="Lienhypertexte"/>
          </w:rPr>
          <w:t>laws-lois.justice.gc.ca/</w:t>
        </w:r>
        <w:proofErr w:type="spellStart"/>
        <w:r w:rsidR="00A34697" w:rsidRPr="002D7611">
          <w:rPr>
            <w:rStyle w:val="Lienhypertexte"/>
          </w:rPr>
          <w:t>eng</w:t>
        </w:r>
        <w:proofErr w:type="spellEnd"/>
        <w:r w:rsidR="00A34697" w:rsidRPr="002D7611">
          <w:rPr>
            <w:rStyle w:val="Lienhypertexte"/>
          </w:rPr>
          <w:t>/acts/E-4.56</w:t>
        </w:r>
      </w:hyperlink>
      <w:r w:rsidR="001B61DD" w:rsidRPr="002D7611">
        <w:t xml:space="preserve">). </w:t>
      </w:r>
      <w:r w:rsidR="00AD20CD" w:rsidRPr="002D7611">
        <w:t xml:space="preserve">The </w:t>
      </w:r>
      <w:r w:rsidR="001B61DD" w:rsidRPr="002D7611">
        <w:t xml:space="preserve">project </w:t>
      </w:r>
      <w:r w:rsidR="00AD20CD" w:rsidRPr="002D7611">
        <w:t>is</w:t>
      </w:r>
      <w:r w:rsidRPr="002D7611">
        <w:t xml:space="preserve"> aimed at developing standardized methods and tools for risk assessment and promoting their understanding, acceptance</w:t>
      </w:r>
      <w:r w:rsidR="00343345" w:rsidRPr="002D7611">
        <w:t>,</w:t>
      </w:r>
      <w:r w:rsidRPr="002D7611">
        <w:t xml:space="preserve"> and widespread usage among the full range of Canadian decision-makers.</w:t>
      </w:r>
    </w:p>
    <w:p w14:paraId="73D4CEC7" w14:textId="330E6348" w:rsidR="002D619D" w:rsidRPr="002D7611" w:rsidRDefault="00680CBD" w:rsidP="00BC0157">
      <w:r w:rsidRPr="002D7611">
        <w:t xml:space="preserve">Most risk and emergency managers in Canada are currently lacking the necessary tools and guidance to adequately undertake rigorous risk assessments with regards to natural hazards. While numerous computer models exist for natural hazard risk assessment, they usually require </w:t>
      </w:r>
      <w:r w:rsidR="00E961FB" w:rsidRPr="002D7611">
        <w:t xml:space="preserve">advanced knowledge of </w:t>
      </w:r>
      <w:r w:rsidR="00E308B4">
        <w:t xml:space="preserve">geographic information systems (GIS) </w:t>
      </w:r>
      <w:r w:rsidR="00E961FB" w:rsidRPr="002D7611">
        <w:t xml:space="preserve">and </w:t>
      </w:r>
      <w:r w:rsidRPr="002D7611">
        <w:t xml:space="preserve">intensive data preparation and processing </w:t>
      </w:r>
      <w:r w:rsidR="00A6205F" w:rsidRPr="002D7611">
        <w:t xml:space="preserve">— </w:t>
      </w:r>
      <w:r w:rsidR="00A34697" w:rsidRPr="002D7611">
        <w:t xml:space="preserve">e.g. </w:t>
      </w:r>
      <w:proofErr w:type="spellStart"/>
      <w:r w:rsidR="00A34697" w:rsidRPr="002D7611">
        <w:t>OpenQuake</w:t>
      </w:r>
      <w:proofErr w:type="spellEnd"/>
      <w:r w:rsidR="00A34697" w:rsidRPr="002D7611">
        <w:t xml:space="preserve"> (GEM, 2015), HAZUS-MH (FEMA 2012),</w:t>
      </w:r>
      <w:r w:rsidR="00A6205F" w:rsidRPr="002D7611">
        <w:t xml:space="preserve"> and </w:t>
      </w:r>
      <w:r w:rsidR="00A34697" w:rsidRPr="002D7611">
        <w:t>CAPRA (ERN-AL 2015)</w:t>
      </w:r>
      <w:r w:rsidRPr="002D7611">
        <w:t xml:space="preserve">. </w:t>
      </w:r>
      <w:r w:rsidR="00C63B2C" w:rsidRPr="002D7611">
        <w:t xml:space="preserve">The purpose of the project is therefore to provide a </w:t>
      </w:r>
      <w:r w:rsidRPr="002D7611">
        <w:t>user</w:t>
      </w:r>
      <w:r w:rsidR="00A6205F" w:rsidRPr="002D7611">
        <w:t>-</w:t>
      </w:r>
      <w:r w:rsidRPr="002D7611">
        <w:t xml:space="preserve">friendly rapid risk assessment tool to allow non-expert users from the Canadian public safety community to run otherwise complex risk scenarios at a </w:t>
      </w:r>
      <w:r w:rsidR="00A2587A">
        <w:t>“</w:t>
      </w:r>
      <w:r w:rsidR="00C154BE">
        <w:t>click</w:t>
      </w:r>
      <w:r w:rsidRPr="002D7611">
        <w:t xml:space="preserve"> of a button</w:t>
      </w:r>
      <w:r w:rsidR="00A2587A">
        <w:t>”</w:t>
      </w:r>
      <w:r w:rsidRPr="002D7611">
        <w:t xml:space="preserve">. </w:t>
      </w:r>
    </w:p>
    <w:p w14:paraId="460DAEB7" w14:textId="499839E1" w:rsidR="002D619D" w:rsidRPr="002D7611" w:rsidRDefault="00680CBD" w:rsidP="00BC0157">
      <w:r w:rsidRPr="002D7611">
        <w:t>The Rapid Risk Evaluation Tool (ER²) will be a</w:t>
      </w:r>
      <w:r w:rsidR="00001E67" w:rsidRPr="002D7611">
        <w:t>n interactive</w:t>
      </w:r>
      <w:r w:rsidR="00DE3E59" w:rsidRPr="002D7611">
        <w:t>,</w:t>
      </w:r>
      <w:r w:rsidRPr="002D7611">
        <w:t xml:space="preserve"> web-based application</w:t>
      </w:r>
      <w:r w:rsidR="00001E67" w:rsidRPr="002D7611">
        <w:t xml:space="preserve">. It will </w:t>
      </w:r>
      <w:r w:rsidR="00234373" w:rsidRPr="002D7611">
        <w:t>allow risk assessment</w:t>
      </w:r>
      <w:r w:rsidR="001D6A88" w:rsidRPr="002D7611">
        <w:t xml:space="preserve"> </w:t>
      </w:r>
      <w:r w:rsidR="00FD14AE" w:rsidRPr="002D7611">
        <w:t xml:space="preserve">to be performed </w:t>
      </w:r>
      <w:r w:rsidR="00234373" w:rsidRPr="002D7611">
        <w:t>with minimal input from users</w:t>
      </w:r>
      <w:r w:rsidR="00A34697" w:rsidRPr="002D7611">
        <w:t>;</w:t>
      </w:r>
      <w:r w:rsidR="00FD14AE" w:rsidRPr="002D7611">
        <w:t xml:space="preserve"> however it</w:t>
      </w:r>
      <w:r w:rsidR="00234373" w:rsidRPr="002D7611">
        <w:t xml:space="preserve"> will also offer the possibility to </w:t>
      </w:r>
      <w:r w:rsidR="00FD14AE" w:rsidRPr="002D7611">
        <w:t xml:space="preserve">take advantage of </w:t>
      </w:r>
      <w:r w:rsidR="00234373" w:rsidRPr="002D7611">
        <w:t>local and</w:t>
      </w:r>
      <w:r w:rsidR="00FD14AE" w:rsidRPr="002D7611">
        <w:t>/or</w:t>
      </w:r>
      <w:r w:rsidR="00234373" w:rsidRPr="002D7611">
        <w:t xml:space="preserve"> more detailed </w:t>
      </w:r>
      <w:r w:rsidR="00FD14AE" w:rsidRPr="002D7611">
        <w:t xml:space="preserve">input </w:t>
      </w:r>
      <w:r w:rsidR="00234373" w:rsidRPr="002D7611">
        <w:t xml:space="preserve">data. The </w:t>
      </w:r>
      <w:r w:rsidR="001D6A88" w:rsidRPr="002D7611">
        <w:t xml:space="preserve">context encompassing the </w:t>
      </w:r>
      <w:r w:rsidR="00234373" w:rsidRPr="002D7611">
        <w:t xml:space="preserve">risk </w:t>
      </w:r>
      <w:r w:rsidR="000A0B3E" w:rsidRPr="002D7611">
        <w:t>evaluation</w:t>
      </w:r>
      <w:r w:rsidR="00234373" w:rsidRPr="002D7611">
        <w:t xml:space="preserve"> process</w:t>
      </w:r>
      <w:r w:rsidR="000A0B3E" w:rsidRPr="002D7611">
        <w:t xml:space="preserve"> targeted by ER</w:t>
      </w:r>
      <w:r w:rsidR="000A0B3E" w:rsidRPr="002D7611">
        <w:rPr>
          <w:vertAlign w:val="superscript"/>
        </w:rPr>
        <w:t>2</w:t>
      </w:r>
      <w:r w:rsidR="000A0B3E" w:rsidRPr="002D7611">
        <w:t xml:space="preserve"> </w:t>
      </w:r>
      <w:r w:rsidR="00234373" w:rsidRPr="002D7611">
        <w:t xml:space="preserve">is presented in </w:t>
      </w:r>
      <w:r w:rsidR="0079373F" w:rsidRPr="00C47D78">
        <w:fldChar w:fldCharType="begin"/>
      </w:r>
      <w:r w:rsidR="0079373F" w:rsidRPr="002D7611">
        <w:instrText xml:space="preserve"> REF _Ref507428532 \h </w:instrText>
      </w:r>
      <w:r w:rsidR="0079373F" w:rsidRPr="004008B5">
        <w:instrText xml:space="preserve"> \* MERGEFORMAT </w:instrText>
      </w:r>
      <w:r w:rsidR="0079373F" w:rsidRPr="00C47D78">
        <w:fldChar w:fldCharType="separate"/>
      </w:r>
      <w:r w:rsidR="00AD5AD0" w:rsidRPr="00AD5AD0">
        <w:t>Figure 1</w:t>
      </w:r>
      <w:r w:rsidR="0079373F" w:rsidRPr="00C47D78">
        <w:fldChar w:fldCharType="end"/>
      </w:r>
      <w:r w:rsidR="00E308B4">
        <w:t xml:space="preserve">, </w:t>
      </w:r>
      <w:r w:rsidR="001D6A88" w:rsidRPr="002D7611">
        <w:t xml:space="preserve">while the </w:t>
      </w:r>
      <w:r w:rsidR="00AF3726" w:rsidRPr="002D7611">
        <w:t xml:space="preserve">key algorithms and methodology </w:t>
      </w:r>
      <w:r w:rsidR="001D6A88" w:rsidRPr="002D7611">
        <w:t xml:space="preserve">are </w:t>
      </w:r>
      <w:r w:rsidR="00AF3726" w:rsidRPr="002D7611">
        <w:t>presented</w:t>
      </w:r>
      <w:r w:rsidR="00234373" w:rsidRPr="002D7611">
        <w:t xml:space="preserve"> </w:t>
      </w:r>
      <w:r w:rsidR="00E308B4">
        <w:t>by</w:t>
      </w:r>
      <w:r w:rsidR="00E308B4" w:rsidRPr="002D7611">
        <w:t xml:space="preserve"> </w:t>
      </w:r>
      <w:hyperlink w:anchor="_ENREF_4" w:tooltip="Smirnoff, 2015 #1" w:history="1">
        <w:r w:rsidR="00642BC1" w:rsidRPr="00C47D78">
          <w:fldChar w:fldCharType="begin"/>
        </w:r>
        <w:r w:rsidR="00642BC1">
          <w:instrText xml:space="preserve"> ADDIN EN.CITE &lt;EndNote&gt;&lt;Cite AuthorYear="1"&gt;&lt;Author&gt;Smirnoff&lt;/Author&gt;&lt;Year&gt;2015&lt;/Year&gt;&lt;RecNum&gt;1&lt;/RecNum&gt;&lt;DisplayText&gt;Smirnoff et al. (2015)&lt;/DisplayText&gt;&lt;record&gt;&lt;rec-number&gt;1&lt;/rec-number&gt;&lt;foreign-keys&gt;&lt;key app="EN" db-id="xrp2sr0wasa9wgex9fl5fetqwep5pefepapf" timestamp="1519742044"&gt;1&lt;/key&gt;&lt;/foreign-keys&gt;&lt;ref-type name="Conference Paper"&gt;47&lt;/ref-type&gt;&lt;contributors&gt;&lt;authors&gt;&lt;author&gt;Smirnoff, Alex&lt;/author&gt;&lt;author&gt;Abo El Ezz, Ahmad&lt;/author&gt;&lt;author&gt;Nollet, MarieJosé&lt;/author&gt;&lt;author&gt;Nastev, Miroslav&lt;/author&gt;&lt;/authors&gt;&lt;/contributors&gt;&lt;titles&gt;&lt;title&gt;Towards a Rapid Seismic Risk Assessment Tool for Canada&lt;/title&gt;&lt;secondary-title&gt;The 11th Canadian Conference on Earthquake Engineering&lt;/secondary-title&gt;&lt;/titles&gt;&lt;dates&gt;&lt;year&gt;2015&lt;/year&gt;&lt;/dates&gt;&lt;pub-location&gt;Victoria, Canada&lt;/pub-location&gt;&lt;urls&gt;&lt;/urls&gt;&lt;/record&gt;&lt;/Cite&gt;&lt;/EndNote&gt;</w:instrText>
        </w:r>
        <w:r w:rsidR="00642BC1" w:rsidRPr="00C47D78">
          <w:fldChar w:fldCharType="separate"/>
        </w:r>
        <w:r w:rsidR="00642BC1">
          <w:rPr>
            <w:noProof/>
          </w:rPr>
          <w:t>Smirnoff et al. (2015)</w:t>
        </w:r>
        <w:r w:rsidR="00642BC1" w:rsidRPr="00C47D78">
          <w:fldChar w:fldCharType="end"/>
        </w:r>
      </w:hyperlink>
      <w:r w:rsidR="00FB74D7" w:rsidRPr="002D7611">
        <w:t xml:space="preserve"> </w:t>
      </w:r>
      <w:r w:rsidR="00234373" w:rsidRPr="002D7611">
        <w:t>and</w:t>
      </w:r>
      <w:r w:rsidR="00FB74D7" w:rsidRPr="002D7611">
        <w:t xml:space="preserve"> </w:t>
      </w:r>
      <w:hyperlink w:anchor="_ENREF_2" w:tooltip="Nastev, 2015 #2" w:history="1">
        <w:r w:rsidR="00642BC1" w:rsidRPr="00C47D78">
          <w:fldChar w:fldCharType="begin"/>
        </w:r>
        <w:r w:rsidR="00642BC1" w:rsidRPr="002D7611">
          <w:instrText xml:space="preserve"> ADDIN EN.CITE &lt;EndNote&gt;&lt;Cite AuthorYear="1"&gt;&lt;Author&gt;Nastev&lt;/Author&gt;&lt;Year&gt;2015&lt;/Year&gt;&lt;RecNum&gt;2&lt;/RecNum&gt;&lt;DisplayText&gt;Nastev et al. (2015)&lt;/DisplayText&gt;&lt;record&gt;&lt;rec-number&gt;2&lt;/rec-number&gt;&lt;foreign-keys&gt;&lt;key app="EN" db-id="xrp2sr0wasa9wgex9fl5fetqwep5pefepapf" timestamp="1519742139"&gt;2&lt;/key&gt;&lt;/foreign-keys&gt;&lt;ref-type name="Journal Article"&gt;17&lt;/ref-type&gt;&lt;contributors&gt;&lt;authors&gt;&lt;author&gt;Nastev, Miroslav&lt;/author&gt;&lt;author&gt;Nollet, Marie-José&lt;/author&gt;&lt;author&gt;Abo El Ezz, Ahmad&lt;/author&gt;&lt;author&gt;Smirnoff, Alex&lt;/author&gt;&lt;author&gt;Ploeger, Sarah Kate&lt;/author&gt;&lt;author&gt;McGrath, Heather&lt;/author&gt;&lt;author&gt;Sawada, Michael&lt;/author&gt;&lt;author&gt;Stefanakis, Emmanuel&lt;/author&gt;&lt;author&gt;Parent, Michel&lt;/author&gt;&lt;/authors&gt;&lt;/contributors&gt;&lt;titles&gt;&lt;title&gt;Methods and tools for natural hazard risk analysis in eastern Canada: Using knowledge to understand vulnerability and implement mitigation measures&lt;/title&gt;&lt;secondary-title&gt;Natural Hazards Review&lt;/secondary-title&gt;&lt;/titles&gt;&lt;periodical&gt;&lt;full-title&gt;Natural Hazards Review&lt;/full-title&gt;&lt;/periodical&gt;&lt;pages&gt;B4015002&lt;/pages&gt;&lt;volume&gt;18&lt;/volume&gt;&lt;number&gt;1&lt;/number&gt;&lt;dates&gt;&lt;year&gt;2015&lt;/year&gt;&lt;/dates&gt;&lt;publisher&gt;American Society of Civil Engineers&lt;/publisher&gt;&lt;isbn&gt;1527-6988&lt;/isbn&gt;&lt;urls&gt;&lt;/urls&gt;&lt;/record&gt;&lt;/Cite&gt;&lt;/EndNote&gt;</w:instrText>
        </w:r>
        <w:r w:rsidR="00642BC1" w:rsidRPr="00C47D78">
          <w:fldChar w:fldCharType="separate"/>
        </w:r>
        <w:r w:rsidR="00642BC1" w:rsidRPr="002D7611">
          <w:rPr>
            <w:noProof/>
          </w:rPr>
          <w:t>Nastev et al. (2015)</w:t>
        </w:r>
        <w:r w:rsidR="00642BC1" w:rsidRPr="00C47D78">
          <w:fldChar w:fldCharType="end"/>
        </w:r>
      </w:hyperlink>
      <w:r w:rsidR="00911036">
        <w:t>.</w:t>
      </w:r>
    </w:p>
    <w:p w14:paraId="15F4773A" w14:textId="66A617E8" w:rsidR="00A6205F" w:rsidRPr="00E308B4" w:rsidRDefault="00A6205F" w:rsidP="004008B5">
      <w:pPr>
        <w:pStyle w:val="Pictures"/>
      </w:pPr>
      <w:r w:rsidRPr="00E308B4">
        <w:drawing>
          <wp:inline distT="0" distB="0" distL="0" distR="0" wp14:anchorId="57C38115" wp14:editId="51E68140">
            <wp:extent cx="5029200" cy="1489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1489980"/>
                    </a:xfrm>
                    <a:prstGeom prst="rect">
                      <a:avLst/>
                    </a:prstGeom>
                    <a:noFill/>
                  </pic:spPr>
                </pic:pic>
              </a:graphicData>
            </a:graphic>
          </wp:inline>
        </w:drawing>
      </w:r>
    </w:p>
    <w:p w14:paraId="5E8EB041" w14:textId="592B1FE2" w:rsidR="00A6205F" w:rsidRPr="002D7611" w:rsidRDefault="00A6205F">
      <w:pPr>
        <w:pStyle w:val="Lgende"/>
      </w:pPr>
      <w:bookmarkStart w:id="26" w:name="_Ref507428532"/>
      <w:bookmarkStart w:id="27" w:name="_Toc510022230"/>
      <w:bookmarkStart w:id="28" w:name="_Toc514853309"/>
      <w:r w:rsidRPr="004008B5">
        <w:rPr>
          <w:b/>
        </w:rPr>
        <w:t xml:space="preserve">Figure </w:t>
      </w:r>
      <w:r w:rsidRPr="004008B5">
        <w:rPr>
          <w:b/>
        </w:rPr>
        <w:fldChar w:fldCharType="begin"/>
      </w:r>
      <w:r w:rsidRPr="004008B5">
        <w:rPr>
          <w:b/>
        </w:rPr>
        <w:instrText xml:space="preserve"> SEQ Figure \* ARABIC </w:instrText>
      </w:r>
      <w:r w:rsidRPr="004008B5">
        <w:rPr>
          <w:b/>
        </w:rPr>
        <w:fldChar w:fldCharType="separate"/>
      </w:r>
      <w:r w:rsidR="00AD5AD0">
        <w:rPr>
          <w:b/>
          <w:noProof/>
        </w:rPr>
        <w:t>1</w:t>
      </w:r>
      <w:r w:rsidRPr="004008B5">
        <w:rPr>
          <w:b/>
        </w:rPr>
        <w:fldChar w:fldCharType="end"/>
      </w:r>
      <w:bookmarkEnd w:id="26"/>
      <w:r w:rsidRPr="004008B5">
        <w:rPr>
          <w:b/>
        </w:rPr>
        <w:t>.</w:t>
      </w:r>
      <w:r w:rsidRPr="002D7611">
        <w:t xml:space="preserve"> Rapid Risk Evaluation Tool (ER</w:t>
      </w:r>
      <w:r w:rsidRPr="002D7611">
        <w:rPr>
          <w:vertAlign w:val="superscript"/>
        </w:rPr>
        <w:t>2</w:t>
      </w:r>
      <w:r w:rsidRPr="002D7611">
        <w:t>) within the context of risk-based planning</w:t>
      </w:r>
      <w:r w:rsidR="00D22F18" w:rsidRPr="002D7611">
        <w:t>. M</w:t>
      </w:r>
      <w:r w:rsidRPr="002D7611">
        <w:t>odified from</w:t>
      </w:r>
      <w:r w:rsidR="00D22F18" w:rsidRPr="002D7611">
        <w:t xml:space="preserve"> </w:t>
      </w:r>
      <w:hyperlink w:anchor="_ENREF_1" w:tooltip="Journeay, 2015 #3" w:history="1">
        <w:r w:rsidR="00642BC1" w:rsidRPr="00C47D78">
          <w:fldChar w:fldCharType="begin"/>
        </w:r>
        <w:r w:rsidR="00642BC1" w:rsidRPr="00A2587A">
          <w:instrText xml:space="preserve"> ADDIN EN.CITE &lt;EndNote&gt;&lt;Cite AuthorYear="1"&gt;&lt;Author&gt;Journeay&lt;/Author&gt;&lt;Year&gt;2015&lt;/Year&gt;&lt;RecNum&gt;3&lt;/RecNum&gt;&lt;DisplayText&gt;Journeay et al. (2015)&lt;/DisplayText&gt;&lt;record&gt;&lt;rec-number&gt;3&lt;/rec-number&gt;&lt;foreign-keys&gt;&lt;key app="EN" db-id="xrp2sr0wasa9wgex9fl5fetqwep5pefepapf" timestamp="1519742709"&gt;3&lt;/key&gt;&lt;/foreign-keys&gt;&lt;ref-type name="Journal Article"&gt;17&lt;/ref-type&gt;&lt;contributors&gt;&lt;authors&gt;&lt;author&gt;Journeay, J. M.&lt;/author&gt;&lt;author&gt;Dercole, F.&lt;/author&gt;&lt;author&gt;Mason, D.&lt;/author&gt;&lt;author&gt;Westin, M.&lt;/author&gt;&lt;author&gt;Prieto, J. A.&lt;/author&gt;&lt;author&gt;Wagner, C. L.&lt;/author&gt;&lt;author&gt;Hastings, N. L.&lt;/author&gt;&lt;author&gt;Chang, S. E.&lt;/author&gt;&lt;author&gt;Lotze, A.&lt;/author&gt;&lt;author&gt;Ventura, C. E.&lt;/author&gt;&lt;/authors&gt;&lt;/contributors&gt;&lt;titles&gt;&lt;title&gt;A profile of earthquake risk for the district of North Vancouver, British Columbia&lt;/title&gt;&lt;secondary-title&gt;Geological Survey of Canada, Open File&lt;/secondary-title&gt;&lt;/titles&gt;&lt;periodical&gt;&lt;full-title&gt;Geological Survey of Canada, Open File&lt;/full-title&gt;&lt;/periodical&gt;&lt;volume&gt;7677&lt;/volume&gt;&lt;dates&gt;&lt;year&gt;2015&lt;/year&gt;&lt;/dates&gt;&lt;urls&gt;&lt;/urls&gt;&lt;/record&gt;&lt;/Cite&gt;&lt;/EndNote&gt;</w:instrText>
        </w:r>
        <w:r w:rsidR="00642BC1" w:rsidRPr="00C47D78">
          <w:fldChar w:fldCharType="separate"/>
        </w:r>
        <w:r w:rsidR="00642BC1" w:rsidRPr="004008B5">
          <w:t>Journeay</w:t>
        </w:r>
        <w:r w:rsidR="00642BC1" w:rsidRPr="002D7611">
          <w:rPr>
            <w:noProof/>
          </w:rPr>
          <w:t xml:space="preserve"> et al. (2015)</w:t>
        </w:r>
        <w:r w:rsidR="00642BC1" w:rsidRPr="00C47D78">
          <w:fldChar w:fldCharType="end"/>
        </w:r>
      </w:hyperlink>
      <w:r w:rsidR="00D22F18" w:rsidRPr="002D7611">
        <w:t>.</w:t>
      </w:r>
      <w:bookmarkEnd w:id="28"/>
      <w:r w:rsidR="00D22F18" w:rsidRPr="002D7611">
        <w:t xml:space="preserve"> </w:t>
      </w:r>
      <w:bookmarkEnd w:id="27"/>
    </w:p>
    <w:p w14:paraId="0B79968E" w14:textId="7AC2E73C" w:rsidR="00FA707A" w:rsidRPr="002D7611" w:rsidRDefault="00FA707A">
      <w:pPr>
        <w:pStyle w:val="Titre2"/>
      </w:pPr>
      <w:bookmarkStart w:id="29" w:name="_Toc439994675"/>
      <w:bookmarkStart w:id="30" w:name="_Ref514162037"/>
      <w:bookmarkStart w:id="31" w:name="_Toc514854053"/>
      <w:r w:rsidRPr="002D7611">
        <w:t xml:space="preserve">Product </w:t>
      </w:r>
      <w:bookmarkEnd w:id="29"/>
      <w:r w:rsidR="0079373F" w:rsidRPr="002D7611">
        <w:t>features</w:t>
      </w:r>
      <w:bookmarkEnd w:id="30"/>
      <w:bookmarkEnd w:id="31"/>
    </w:p>
    <w:p w14:paraId="32CCC1C0" w14:textId="398B45DD" w:rsidR="005078C4" w:rsidRDefault="00F64C5A" w:rsidP="00BC0157">
      <w:r w:rsidRPr="00F369E8">
        <w:t xml:space="preserve">The </w:t>
      </w:r>
      <w:r w:rsidR="004F3057">
        <w:t>current</w:t>
      </w:r>
      <w:r w:rsidRPr="00F369E8">
        <w:t xml:space="preserve"> </w:t>
      </w:r>
      <w:r w:rsidR="004F3057">
        <w:t>application provides</w:t>
      </w:r>
      <w:r w:rsidR="00AE3459">
        <w:t xml:space="preserve"> many </w:t>
      </w:r>
      <w:r w:rsidRPr="00131E9F">
        <w:t xml:space="preserve">options and capabilities </w:t>
      </w:r>
      <w:r w:rsidR="00AE3459">
        <w:t>(</w:t>
      </w:r>
      <w:r w:rsidR="00131E9F" w:rsidRPr="00131E9F">
        <w:fldChar w:fldCharType="begin"/>
      </w:r>
      <w:r w:rsidR="00131E9F" w:rsidRPr="00131E9F">
        <w:instrText xml:space="preserve"> REF _Ref514312413 \h  \* MERGEFORMAT </w:instrText>
      </w:r>
      <w:r w:rsidR="00131E9F" w:rsidRPr="00131E9F">
        <w:fldChar w:fldCharType="separate"/>
      </w:r>
      <w:r w:rsidR="00AD5AD0" w:rsidRPr="00AD5AD0">
        <w:t xml:space="preserve">Table </w:t>
      </w:r>
      <w:r w:rsidR="00AD5AD0" w:rsidRPr="00AD5AD0">
        <w:rPr>
          <w:noProof/>
        </w:rPr>
        <w:t>2</w:t>
      </w:r>
      <w:r w:rsidR="00131E9F" w:rsidRPr="00131E9F">
        <w:fldChar w:fldCharType="end"/>
      </w:r>
      <w:r w:rsidR="00AE3459">
        <w:t>)</w:t>
      </w:r>
      <w:r w:rsidR="00FB47E5">
        <w:t xml:space="preserve">. </w:t>
      </w:r>
      <w:r w:rsidR="00AE3459">
        <w:t>To show how these functionalities are related, a</w:t>
      </w:r>
      <w:r w:rsidR="00FB47E5">
        <w:t xml:space="preserve"> </w:t>
      </w:r>
      <w:r w:rsidR="00FB47E5" w:rsidRPr="00E308B4">
        <w:t xml:space="preserve">flow diagram </w:t>
      </w:r>
      <w:r w:rsidR="00AE3459">
        <w:t xml:space="preserve">is </w:t>
      </w:r>
      <w:r w:rsidR="00FB47E5">
        <w:t>provided in Appendix B. Note that a</w:t>
      </w:r>
      <w:r w:rsidR="004F3057" w:rsidRPr="00131E9F">
        <w:t xml:space="preserve">dditional </w:t>
      </w:r>
      <w:r w:rsidRPr="00131E9F">
        <w:t>functionalities may be added with future</w:t>
      </w:r>
      <w:r>
        <w:t xml:space="preserve"> releases</w:t>
      </w:r>
      <w:r w:rsidR="005078C4" w:rsidRPr="00F369E8">
        <w:t>.</w:t>
      </w:r>
      <w:r w:rsidR="00D47E1D" w:rsidRPr="00F369E8">
        <w:t xml:space="preserve"> </w:t>
      </w:r>
    </w:p>
    <w:p w14:paraId="5E993A3D" w14:textId="1A5104CA" w:rsidR="00131E9F" w:rsidRPr="00131E9F" w:rsidRDefault="00131E9F" w:rsidP="00131E9F">
      <w:pPr>
        <w:pStyle w:val="Tablecaption"/>
      </w:pPr>
      <w:bookmarkStart w:id="32" w:name="_Ref514312413"/>
      <w:bookmarkStart w:id="33" w:name="_Toc514853306"/>
      <w:r w:rsidRPr="00131E9F">
        <w:rPr>
          <w:b/>
        </w:rPr>
        <w:t xml:space="preserve">Table </w:t>
      </w:r>
      <w:r w:rsidRPr="00131E9F">
        <w:rPr>
          <w:b/>
        </w:rPr>
        <w:fldChar w:fldCharType="begin"/>
      </w:r>
      <w:r w:rsidRPr="00131E9F">
        <w:rPr>
          <w:b/>
        </w:rPr>
        <w:instrText xml:space="preserve"> SEQ Table \* ARABIC </w:instrText>
      </w:r>
      <w:r w:rsidRPr="00131E9F">
        <w:rPr>
          <w:b/>
        </w:rPr>
        <w:fldChar w:fldCharType="separate"/>
      </w:r>
      <w:r w:rsidR="00AD5AD0">
        <w:rPr>
          <w:b/>
          <w:noProof/>
        </w:rPr>
        <w:t>2</w:t>
      </w:r>
      <w:r w:rsidRPr="00131E9F">
        <w:rPr>
          <w:b/>
        </w:rPr>
        <w:fldChar w:fldCharType="end"/>
      </w:r>
      <w:bookmarkEnd w:id="32"/>
      <w:r w:rsidRPr="00131E9F">
        <w:rPr>
          <w:b/>
        </w:rPr>
        <w:t>.</w:t>
      </w:r>
      <w:r>
        <w:rPr>
          <w:b/>
        </w:rPr>
        <w:t xml:space="preserve"> </w:t>
      </w:r>
      <w:r w:rsidRPr="00131E9F">
        <w:t>Features in the current version of the earthquake application.</w:t>
      </w:r>
      <w:bookmarkEnd w:id="33"/>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44" w:type="dxa"/>
          <w:bottom w:w="43" w:type="dxa"/>
          <w:right w:w="144" w:type="dxa"/>
        </w:tblCellMar>
        <w:tblLook w:val="04A0" w:firstRow="1" w:lastRow="0" w:firstColumn="1" w:lastColumn="0" w:noHBand="0" w:noVBand="1"/>
      </w:tblPr>
      <w:tblGrid>
        <w:gridCol w:w="715"/>
        <w:gridCol w:w="275"/>
        <w:gridCol w:w="6632"/>
      </w:tblGrid>
      <w:tr w:rsidR="00512E70" w:rsidRPr="00131E9F" w14:paraId="5EFD2F26" w14:textId="77777777" w:rsidTr="00131E9F">
        <w:tc>
          <w:tcPr>
            <w:tcW w:w="715" w:type="dxa"/>
            <w:tcBorders>
              <w:top w:val="single" w:sz="12" w:space="0" w:color="auto"/>
              <w:bottom w:val="single" w:sz="12" w:space="0" w:color="auto"/>
            </w:tcBorders>
          </w:tcPr>
          <w:p w14:paraId="333CF143" w14:textId="32A518AE" w:rsidR="00512E70" w:rsidRPr="00131E9F" w:rsidRDefault="00131E9F" w:rsidP="00131E9F">
            <w:pPr>
              <w:keepNext/>
              <w:keepLines/>
              <w:spacing w:after="0" w:line="240" w:lineRule="auto"/>
              <w:rPr>
                <w:rFonts w:ascii="Gill Sans MT" w:hAnsi="Gill Sans MT"/>
                <w:caps/>
                <w:spacing w:val="14"/>
                <w:sz w:val="20"/>
              </w:rPr>
            </w:pPr>
            <w:r w:rsidRPr="00131E9F">
              <w:rPr>
                <w:rFonts w:ascii="Gill Sans MT" w:hAnsi="Gill Sans MT"/>
                <w:caps/>
                <w:spacing w:val="14"/>
                <w:sz w:val="20"/>
              </w:rPr>
              <w:t>ID</w:t>
            </w:r>
          </w:p>
        </w:tc>
        <w:tc>
          <w:tcPr>
            <w:tcW w:w="6907" w:type="dxa"/>
            <w:gridSpan w:val="2"/>
            <w:tcBorders>
              <w:top w:val="single" w:sz="12" w:space="0" w:color="auto"/>
              <w:bottom w:val="single" w:sz="12" w:space="0" w:color="auto"/>
            </w:tcBorders>
          </w:tcPr>
          <w:p w14:paraId="44006A5C" w14:textId="5FEDC086" w:rsidR="00512E70" w:rsidRPr="00131E9F" w:rsidRDefault="00131E9F" w:rsidP="00131E9F">
            <w:pPr>
              <w:keepNext/>
              <w:keepLines/>
              <w:spacing w:after="0" w:line="240" w:lineRule="auto"/>
              <w:rPr>
                <w:rFonts w:ascii="Gill Sans MT" w:hAnsi="Gill Sans MT"/>
                <w:caps/>
                <w:spacing w:val="14"/>
                <w:sz w:val="20"/>
              </w:rPr>
            </w:pPr>
            <w:r w:rsidRPr="00131E9F">
              <w:rPr>
                <w:rFonts w:ascii="Gill Sans MT" w:hAnsi="Gill Sans MT"/>
                <w:caps/>
                <w:spacing w:val="14"/>
                <w:sz w:val="20"/>
              </w:rPr>
              <w:t>Description</w:t>
            </w:r>
          </w:p>
        </w:tc>
      </w:tr>
      <w:tr w:rsidR="00512E70" w:rsidRPr="00131E9F" w14:paraId="03CDA8AE" w14:textId="77777777" w:rsidTr="00131E9F">
        <w:tc>
          <w:tcPr>
            <w:tcW w:w="715" w:type="dxa"/>
            <w:tcBorders>
              <w:top w:val="single" w:sz="12" w:space="0" w:color="auto"/>
            </w:tcBorders>
          </w:tcPr>
          <w:p w14:paraId="3206BBF1" w14:textId="2481A540"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1</w:t>
            </w:r>
          </w:p>
        </w:tc>
        <w:tc>
          <w:tcPr>
            <w:tcW w:w="6907" w:type="dxa"/>
            <w:gridSpan w:val="2"/>
            <w:tcBorders>
              <w:top w:val="single" w:sz="12" w:space="0" w:color="auto"/>
            </w:tcBorders>
          </w:tcPr>
          <w:p w14:paraId="4764DF0C" w14:textId="058DEA19"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 xml:space="preserve">Option to select natural hazard type </w:t>
            </w:r>
          </w:p>
        </w:tc>
      </w:tr>
      <w:tr w:rsidR="00512E70" w:rsidRPr="00131E9F" w14:paraId="5754302D" w14:textId="77777777" w:rsidTr="00131E9F">
        <w:tc>
          <w:tcPr>
            <w:tcW w:w="715" w:type="dxa"/>
          </w:tcPr>
          <w:p w14:paraId="03CCBC1C" w14:textId="6DEC7AFD"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2</w:t>
            </w:r>
          </w:p>
        </w:tc>
        <w:tc>
          <w:tcPr>
            <w:tcW w:w="6907" w:type="dxa"/>
            <w:gridSpan w:val="2"/>
          </w:tcPr>
          <w:p w14:paraId="605927AE" w14:textId="4298DFCD"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Capability to display introductory screen with general information</w:t>
            </w:r>
          </w:p>
        </w:tc>
      </w:tr>
      <w:tr w:rsidR="00512E70" w:rsidRPr="00131E9F" w14:paraId="524FBD25" w14:textId="77777777" w:rsidTr="00131E9F">
        <w:tc>
          <w:tcPr>
            <w:tcW w:w="715" w:type="dxa"/>
          </w:tcPr>
          <w:p w14:paraId="53C912C0" w14:textId="6E0091D8"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3</w:t>
            </w:r>
          </w:p>
        </w:tc>
        <w:tc>
          <w:tcPr>
            <w:tcW w:w="6907" w:type="dxa"/>
            <w:gridSpan w:val="2"/>
          </w:tcPr>
          <w:p w14:paraId="63E138DF" w14:textId="3783DEFF"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Capability to define earthquake epicenter on the map</w:t>
            </w:r>
          </w:p>
        </w:tc>
      </w:tr>
      <w:tr w:rsidR="00512E70" w:rsidRPr="00131E9F" w14:paraId="316EA340" w14:textId="77777777" w:rsidTr="00131E9F">
        <w:tc>
          <w:tcPr>
            <w:tcW w:w="715" w:type="dxa"/>
          </w:tcPr>
          <w:p w14:paraId="58181120" w14:textId="1514EA77"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4</w:t>
            </w:r>
          </w:p>
        </w:tc>
        <w:tc>
          <w:tcPr>
            <w:tcW w:w="6907" w:type="dxa"/>
            <w:gridSpan w:val="2"/>
          </w:tcPr>
          <w:p w14:paraId="2E55ECEA" w14:textId="7136CC04"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Capability to display location of selected epicenter</w:t>
            </w:r>
          </w:p>
        </w:tc>
      </w:tr>
      <w:tr w:rsidR="00512E70" w:rsidRPr="00131E9F" w14:paraId="523BFC2E" w14:textId="77777777" w:rsidTr="00131E9F">
        <w:tc>
          <w:tcPr>
            <w:tcW w:w="715" w:type="dxa"/>
          </w:tcPr>
          <w:p w14:paraId="7C79AAB5" w14:textId="24F21DAE"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5</w:t>
            </w:r>
          </w:p>
        </w:tc>
        <w:tc>
          <w:tcPr>
            <w:tcW w:w="6907" w:type="dxa"/>
            <w:gridSpan w:val="2"/>
          </w:tcPr>
          <w:p w14:paraId="6296E780" w14:textId="23118009"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Capability to specify earthquake magnitude and depth</w:t>
            </w:r>
          </w:p>
        </w:tc>
      </w:tr>
      <w:tr w:rsidR="00512E70" w:rsidRPr="00131E9F" w14:paraId="7156EC39" w14:textId="77777777" w:rsidTr="00131E9F">
        <w:tc>
          <w:tcPr>
            <w:tcW w:w="715" w:type="dxa"/>
          </w:tcPr>
          <w:p w14:paraId="62465304" w14:textId="2AF9DE44"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6</w:t>
            </w:r>
          </w:p>
        </w:tc>
        <w:tc>
          <w:tcPr>
            <w:tcW w:w="6907" w:type="dxa"/>
            <w:gridSpan w:val="2"/>
          </w:tcPr>
          <w:p w14:paraId="3EEBA648" w14:textId="45D474A2"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display the magnitude, depth, and coordinates of the selected earthquake</w:t>
            </w:r>
          </w:p>
        </w:tc>
      </w:tr>
      <w:tr w:rsidR="00512E70" w:rsidRPr="00131E9F" w14:paraId="652AEDD6" w14:textId="77777777" w:rsidTr="00131E9F">
        <w:tc>
          <w:tcPr>
            <w:tcW w:w="715" w:type="dxa"/>
          </w:tcPr>
          <w:p w14:paraId="2EB13F45" w14:textId="665DB5C4" w:rsidR="00512E70" w:rsidRPr="00131E9F" w:rsidRDefault="00512E70" w:rsidP="00131E9F">
            <w:pPr>
              <w:keepNext/>
              <w:keepLines/>
              <w:spacing w:after="0" w:line="240" w:lineRule="auto"/>
              <w:rPr>
                <w:rFonts w:ascii="Gill Sans MT" w:hAnsi="Gill Sans MT"/>
                <w:sz w:val="20"/>
              </w:rPr>
            </w:pPr>
            <w:r w:rsidRPr="00131E9F">
              <w:rPr>
                <w:rFonts w:ascii="Gill Sans MT" w:hAnsi="Gill Sans MT"/>
                <w:sz w:val="20"/>
              </w:rPr>
              <w:t>F7</w:t>
            </w:r>
          </w:p>
        </w:tc>
        <w:tc>
          <w:tcPr>
            <w:tcW w:w="6907" w:type="dxa"/>
            <w:gridSpan w:val="2"/>
          </w:tcPr>
          <w:p w14:paraId="60D4F795" w14:textId="5D59A4F1"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Offer options to run the analysis (F8) or cancel analysis and redefine earthquake epicenter location and/or magnitude (F3, F5)</w:t>
            </w:r>
          </w:p>
        </w:tc>
      </w:tr>
      <w:tr w:rsidR="00512E70" w:rsidRPr="00131E9F" w14:paraId="15FE9CDA" w14:textId="77777777" w:rsidTr="00131E9F">
        <w:tc>
          <w:tcPr>
            <w:tcW w:w="715" w:type="dxa"/>
          </w:tcPr>
          <w:p w14:paraId="278E8D22" w14:textId="599DC6AD"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F8</w:t>
            </w:r>
          </w:p>
        </w:tc>
        <w:tc>
          <w:tcPr>
            <w:tcW w:w="6907" w:type="dxa"/>
            <w:gridSpan w:val="2"/>
          </w:tcPr>
          <w:p w14:paraId="22C90CD9" w14:textId="30F18516"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execute analysis with the selected scenario</w:t>
            </w:r>
          </w:p>
        </w:tc>
      </w:tr>
      <w:tr w:rsidR="00512E70" w:rsidRPr="00131E9F" w14:paraId="111C9043" w14:textId="77777777" w:rsidTr="00131E9F">
        <w:tc>
          <w:tcPr>
            <w:tcW w:w="715" w:type="dxa"/>
          </w:tcPr>
          <w:p w14:paraId="63D41DA0" w14:textId="1B0578A8"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F9</w:t>
            </w:r>
          </w:p>
        </w:tc>
        <w:tc>
          <w:tcPr>
            <w:tcW w:w="6907" w:type="dxa"/>
            <w:gridSpan w:val="2"/>
          </w:tcPr>
          <w:p w14:paraId="5B81796F" w14:textId="4AEA0D14"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access the results of analysis</w:t>
            </w:r>
            <w:r>
              <w:rPr>
                <w:rFonts w:ascii="Gill Sans MT" w:hAnsi="Gill Sans MT"/>
                <w:sz w:val="20"/>
              </w:rPr>
              <w:t>:</w:t>
            </w:r>
          </w:p>
        </w:tc>
      </w:tr>
      <w:tr w:rsidR="00512E70" w:rsidRPr="00131E9F" w14:paraId="7A784591" w14:textId="77777777" w:rsidTr="00131E9F">
        <w:tc>
          <w:tcPr>
            <w:tcW w:w="990" w:type="dxa"/>
            <w:gridSpan w:val="2"/>
          </w:tcPr>
          <w:p w14:paraId="0FD71443" w14:textId="13719F2E" w:rsidR="00512E70"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9.1</w:t>
            </w:r>
          </w:p>
        </w:tc>
        <w:tc>
          <w:tcPr>
            <w:tcW w:w="6632" w:type="dxa"/>
          </w:tcPr>
          <w:p w14:paraId="4931117A" w14:textId="628FD930"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view results on map</w:t>
            </w:r>
          </w:p>
        </w:tc>
      </w:tr>
      <w:tr w:rsidR="00512E70" w:rsidRPr="00131E9F" w14:paraId="3D077543" w14:textId="77777777" w:rsidTr="00131E9F">
        <w:tc>
          <w:tcPr>
            <w:tcW w:w="990" w:type="dxa"/>
            <w:gridSpan w:val="2"/>
          </w:tcPr>
          <w:p w14:paraId="7311BA1E" w14:textId="18B04971" w:rsidR="00512E70"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9.2</w:t>
            </w:r>
          </w:p>
        </w:tc>
        <w:tc>
          <w:tcPr>
            <w:tcW w:w="6632" w:type="dxa"/>
          </w:tcPr>
          <w:p w14:paraId="0A1E0737" w14:textId="6C840436"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view summary report</w:t>
            </w:r>
          </w:p>
        </w:tc>
      </w:tr>
      <w:tr w:rsidR="00512E70" w:rsidRPr="00131E9F" w14:paraId="345EFE6C" w14:textId="77777777" w:rsidTr="00131E9F">
        <w:tc>
          <w:tcPr>
            <w:tcW w:w="990" w:type="dxa"/>
            <w:gridSpan w:val="2"/>
          </w:tcPr>
          <w:p w14:paraId="622A7297" w14:textId="761C5BCA" w:rsidR="00512E70"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9.3</w:t>
            </w:r>
          </w:p>
        </w:tc>
        <w:tc>
          <w:tcPr>
            <w:tcW w:w="6632" w:type="dxa"/>
          </w:tcPr>
          <w:p w14:paraId="117AF03D" w14:textId="1D39967A" w:rsidR="00512E70"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download summary report</w:t>
            </w:r>
          </w:p>
        </w:tc>
      </w:tr>
      <w:tr w:rsidR="00131E9F" w:rsidRPr="00131E9F" w14:paraId="39CCC883" w14:textId="77777777" w:rsidTr="00131E9F">
        <w:tc>
          <w:tcPr>
            <w:tcW w:w="990" w:type="dxa"/>
            <w:gridSpan w:val="2"/>
          </w:tcPr>
          <w:p w14:paraId="5D064F21" w14:textId="74637B8D" w:rsidR="00131E9F"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9.4</w:t>
            </w:r>
          </w:p>
        </w:tc>
        <w:tc>
          <w:tcPr>
            <w:tcW w:w="6632" w:type="dxa"/>
          </w:tcPr>
          <w:p w14:paraId="56168A84" w14:textId="2BDD0A0D"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Capability to query by census tract</w:t>
            </w:r>
          </w:p>
        </w:tc>
      </w:tr>
      <w:tr w:rsidR="00131E9F" w:rsidRPr="00131E9F" w14:paraId="243C6358" w14:textId="77777777" w:rsidTr="00131E9F">
        <w:tc>
          <w:tcPr>
            <w:tcW w:w="715" w:type="dxa"/>
          </w:tcPr>
          <w:p w14:paraId="00352C46" w14:textId="1A049441"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F10</w:t>
            </w:r>
          </w:p>
        </w:tc>
        <w:tc>
          <w:tcPr>
            <w:tcW w:w="6907" w:type="dxa"/>
            <w:gridSpan w:val="2"/>
          </w:tcPr>
          <w:p w14:paraId="12F03560" w14:textId="3E5CE23C"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Able to return to one of the previous steps:</w:t>
            </w:r>
          </w:p>
        </w:tc>
      </w:tr>
      <w:tr w:rsidR="00131E9F" w:rsidRPr="00131E9F" w14:paraId="0FB7E94E" w14:textId="77777777" w:rsidTr="00131E9F">
        <w:tc>
          <w:tcPr>
            <w:tcW w:w="990" w:type="dxa"/>
            <w:gridSpan w:val="2"/>
          </w:tcPr>
          <w:p w14:paraId="3BBBE30B" w14:textId="3CB84221" w:rsidR="00131E9F"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10.1</w:t>
            </w:r>
          </w:p>
        </w:tc>
        <w:tc>
          <w:tcPr>
            <w:tcW w:w="6632" w:type="dxa"/>
          </w:tcPr>
          <w:p w14:paraId="3201F244" w14:textId="69408BC4"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Analysis results (F9)</w:t>
            </w:r>
          </w:p>
        </w:tc>
      </w:tr>
      <w:tr w:rsidR="00131E9F" w:rsidRPr="00131E9F" w14:paraId="1A5BA5BE" w14:textId="77777777" w:rsidTr="00131E9F">
        <w:tc>
          <w:tcPr>
            <w:tcW w:w="990" w:type="dxa"/>
            <w:gridSpan w:val="2"/>
          </w:tcPr>
          <w:p w14:paraId="7D0CD58D" w14:textId="03CDAE87" w:rsidR="00131E9F"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10.2</w:t>
            </w:r>
          </w:p>
        </w:tc>
        <w:tc>
          <w:tcPr>
            <w:tcW w:w="6632" w:type="dxa"/>
          </w:tcPr>
          <w:p w14:paraId="70697FE0" w14:textId="5AAC51C3"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Scenario definition (F3)</w:t>
            </w:r>
          </w:p>
        </w:tc>
      </w:tr>
      <w:tr w:rsidR="00131E9F" w:rsidRPr="00131E9F" w14:paraId="2647C43C" w14:textId="77777777" w:rsidTr="00131E9F">
        <w:tc>
          <w:tcPr>
            <w:tcW w:w="990" w:type="dxa"/>
            <w:gridSpan w:val="2"/>
            <w:tcBorders>
              <w:bottom w:val="single" w:sz="12" w:space="0" w:color="auto"/>
            </w:tcBorders>
          </w:tcPr>
          <w:p w14:paraId="48F23D1E" w14:textId="04AD2FE9" w:rsidR="00131E9F" w:rsidRPr="00131E9F" w:rsidRDefault="00131E9F" w:rsidP="00131E9F">
            <w:pPr>
              <w:keepNext/>
              <w:keepLines/>
              <w:spacing w:after="0" w:line="240" w:lineRule="auto"/>
              <w:jc w:val="right"/>
              <w:rPr>
                <w:rFonts w:ascii="Gill Sans MT" w:hAnsi="Gill Sans MT"/>
                <w:sz w:val="20"/>
              </w:rPr>
            </w:pPr>
            <w:r w:rsidRPr="00131E9F">
              <w:rPr>
                <w:rFonts w:ascii="Gill Sans MT" w:hAnsi="Gill Sans MT"/>
                <w:sz w:val="20"/>
              </w:rPr>
              <w:t>F10.3</w:t>
            </w:r>
          </w:p>
        </w:tc>
        <w:tc>
          <w:tcPr>
            <w:tcW w:w="6632" w:type="dxa"/>
            <w:tcBorders>
              <w:bottom w:val="single" w:sz="12" w:space="0" w:color="auto"/>
            </w:tcBorders>
          </w:tcPr>
          <w:p w14:paraId="101F9299" w14:textId="24CC965A" w:rsidR="00131E9F" w:rsidRPr="00131E9F" w:rsidRDefault="00131E9F" w:rsidP="00131E9F">
            <w:pPr>
              <w:keepNext/>
              <w:keepLines/>
              <w:spacing w:after="0" w:line="240" w:lineRule="auto"/>
              <w:rPr>
                <w:rFonts w:ascii="Gill Sans MT" w:hAnsi="Gill Sans MT"/>
                <w:sz w:val="20"/>
              </w:rPr>
            </w:pPr>
            <w:r w:rsidRPr="00131E9F">
              <w:rPr>
                <w:rFonts w:ascii="Gill Sans MT" w:hAnsi="Gill Sans MT"/>
                <w:sz w:val="20"/>
              </w:rPr>
              <w:t>Introductory screen (F2)</w:t>
            </w:r>
          </w:p>
        </w:tc>
      </w:tr>
    </w:tbl>
    <w:p w14:paraId="362C31EB" w14:textId="2BE4C8AE" w:rsidR="00FA707A" w:rsidRPr="002D7611" w:rsidRDefault="00FA707A" w:rsidP="00CC64A4">
      <w:pPr>
        <w:pStyle w:val="Titre2"/>
      </w:pPr>
      <w:bookmarkStart w:id="34" w:name="_Toc439994676"/>
      <w:bookmarkStart w:id="35" w:name="_Toc514854054"/>
      <w:r w:rsidRPr="002D7611">
        <w:t xml:space="preserve">User </w:t>
      </w:r>
      <w:r w:rsidR="0079373F" w:rsidRPr="002D7611">
        <w:t xml:space="preserve">classes </w:t>
      </w:r>
      <w:r w:rsidRPr="002D7611">
        <w:t xml:space="preserve">and </w:t>
      </w:r>
      <w:r w:rsidR="0079373F" w:rsidRPr="002D7611">
        <w:t>c</w:t>
      </w:r>
      <w:r w:rsidRPr="002D7611">
        <w:t>haracteristics</w:t>
      </w:r>
      <w:bookmarkEnd w:id="34"/>
      <w:bookmarkEnd w:id="35"/>
    </w:p>
    <w:p w14:paraId="5883DF1C" w14:textId="47D7CEAD" w:rsidR="002D619D" w:rsidRPr="002D7611" w:rsidRDefault="00BE2043" w:rsidP="00BC0157">
      <w:r w:rsidRPr="002D7611">
        <w:t xml:space="preserve">The </w:t>
      </w:r>
      <w:r w:rsidR="009E40D2" w:rsidRPr="002D7611">
        <w:t xml:space="preserve">target </w:t>
      </w:r>
      <w:r w:rsidRPr="002D7611">
        <w:t>user</w:t>
      </w:r>
      <w:r w:rsidR="009E40D2" w:rsidRPr="002D7611">
        <w:t xml:space="preserve"> class</w:t>
      </w:r>
      <w:r w:rsidRPr="002D7611">
        <w:t xml:space="preserve"> of this system include</w:t>
      </w:r>
      <w:r w:rsidR="009E40D2" w:rsidRPr="002D7611">
        <w:t>s</w:t>
      </w:r>
      <w:r w:rsidR="00E31B04" w:rsidRPr="002D7611">
        <w:t xml:space="preserve"> </w:t>
      </w:r>
      <w:r w:rsidR="009E40D2" w:rsidRPr="002D7611">
        <w:t xml:space="preserve">stakeholders from the public safety community, </w:t>
      </w:r>
      <w:r w:rsidR="00AE3459">
        <w:t>particularly</w:t>
      </w:r>
      <w:r w:rsidR="009E40D2" w:rsidRPr="002D7611">
        <w:t xml:space="preserve"> </w:t>
      </w:r>
      <w:r w:rsidR="00E31B04" w:rsidRPr="002D7611">
        <w:t>emergency planners</w:t>
      </w:r>
      <w:r w:rsidR="009E40D2" w:rsidRPr="002D7611">
        <w:t>,</w:t>
      </w:r>
      <w:r w:rsidR="00E31B04" w:rsidRPr="002D7611">
        <w:t xml:space="preserve"> land use planners</w:t>
      </w:r>
      <w:r w:rsidR="00405B91">
        <w:t>,</w:t>
      </w:r>
      <w:r w:rsidR="009E40D2" w:rsidRPr="002D7611">
        <w:t xml:space="preserve"> and decision</w:t>
      </w:r>
      <w:r w:rsidR="00085647" w:rsidRPr="002D7611">
        <w:t xml:space="preserve"> </w:t>
      </w:r>
      <w:r w:rsidR="009E40D2" w:rsidRPr="002D7611">
        <w:t>makers (</w:t>
      </w:r>
      <w:r w:rsidR="006149F3" w:rsidRPr="002D7611">
        <w:t xml:space="preserve">e.g. </w:t>
      </w:r>
      <w:r w:rsidR="009E40D2" w:rsidRPr="002D7611">
        <w:t>policy, insurance</w:t>
      </w:r>
      <w:r w:rsidR="00FF3742">
        <w:t>, etc.)</w:t>
      </w:r>
      <w:r w:rsidR="009E40D2" w:rsidRPr="002D7611">
        <w:t xml:space="preserve"> However, other users such as </w:t>
      </w:r>
      <w:r w:rsidR="00145A17" w:rsidRPr="002D7611">
        <w:t xml:space="preserve">civil </w:t>
      </w:r>
      <w:r w:rsidR="00E31B04" w:rsidRPr="002D7611">
        <w:t>engineers and</w:t>
      </w:r>
      <w:r w:rsidRPr="002D7611">
        <w:t xml:space="preserve"> </w:t>
      </w:r>
      <w:r w:rsidR="00E31B04" w:rsidRPr="002D7611">
        <w:t xml:space="preserve">geoscientists </w:t>
      </w:r>
      <w:r w:rsidR="009E40D2" w:rsidRPr="002D7611">
        <w:t xml:space="preserve">could be </w:t>
      </w:r>
      <w:r w:rsidR="00145A17" w:rsidRPr="002D7611">
        <w:t xml:space="preserve">a </w:t>
      </w:r>
      <w:r w:rsidR="009E40D2" w:rsidRPr="002D7611">
        <w:t>part of the user community</w:t>
      </w:r>
      <w:r w:rsidR="006149F3" w:rsidRPr="002D7611">
        <w:t xml:space="preserve"> as customized analysis features become available</w:t>
      </w:r>
      <w:r w:rsidRPr="002D7611">
        <w:t>.</w:t>
      </w:r>
    </w:p>
    <w:p w14:paraId="56130DBC" w14:textId="16F22D89" w:rsidR="002D619D" w:rsidRPr="002D7611" w:rsidRDefault="00E31B04" w:rsidP="00BC0157">
      <w:r w:rsidRPr="002D7611">
        <w:t xml:space="preserve">The tool is intended for non-expert users and as such will not require advanced skills. However, basic knowledge of </w:t>
      </w:r>
      <w:r w:rsidR="00317A96" w:rsidRPr="002D7611">
        <w:t xml:space="preserve">the input </w:t>
      </w:r>
      <w:r w:rsidRPr="002D7611">
        <w:t xml:space="preserve">data </w:t>
      </w:r>
      <w:r w:rsidR="00317A96" w:rsidRPr="002D7611">
        <w:t>necessary for natural hazard risk analyses will be required.</w:t>
      </w:r>
      <w:r w:rsidR="00EB7B89">
        <w:t xml:space="preserve"> S</w:t>
      </w:r>
      <w:r w:rsidR="009E40D2" w:rsidRPr="002D7611">
        <w:t>ome u</w:t>
      </w:r>
      <w:r w:rsidR="00317A96" w:rsidRPr="002D7611">
        <w:t xml:space="preserve">sers </w:t>
      </w:r>
      <w:r w:rsidR="009E40D2" w:rsidRPr="002D7611">
        <w:t>may</w:t>
      </w:r>
      <w:r w:rsidR="00D64848" w:rsidRPr="002D7611">
        <w:t xml:space="preserve"> </w:t>
      </w:r>
      <w:r w:rsidR="00041BBD">
        <w:t>prefer to read t</w:t>
      </w:r>
      <w:r w:rsidR="00EB7B89">
        <w:t>he documentation</w:t>
      </w:r>
      <w:r w:rsidR="00D64848" w:rsidRPr="002D7611">
        <w:t xml:space="preserve"> prior to attempting</w:t>
      </w:r>
      <w:r w:rsidR="00EB7B89">
        <w:t xml:space="preserve"> analyse</w:t>
      </w:r>
      <w:r w:rsidR="00D64848" w:rsidRPr="002D7611">
        <w:t>s</w:t>
      </w:r>
      <w:r w:rsidR="009E40D2" w:rsidRPr="002D7611">
        <w:t xml:space="preserve">. </w:t>
      </w:r>
    </w:p>
    <w:p w14:paraId="6C708516" w14:textId="2EFC460B" w:rsidR="00FA707A" w:rsidRPr="002D7611" w:rsidRDefault="00FA707A">
      <w:pPr>
        <w:pStyle w:val="Titre2"/>
      </w:pPr>
      <w:bookmarkStart w:id="36" w:name="_Toc439994677"/>
      <w:bookmarkStart w:id="37" w:name="_Toc514854055"/>
      <w:r w:rsidRPr="002D7611">
        <w:t xml:space="preserve">Operating </w:t>
      </w:r>
      <w:bookmarkEnd w:id="36"/>
      <w:r w:rsidR="00085647" w:rsidRPr="002D7611">
        <w:t>environment</w:t>
      </w:r>
      <w:bookmarkEnd w:id="37"/>
    </w:p>
    <w:p w14:paraId="33AE8B36" w14:textId="25DF7FC1" w:rsidR="002D619D" w:rsidRPr="002D7611" w:rsidRDefault="002776A6" w:rsidP="00BC0157">
      <w:pPr>
        <w:rPr>
          <w:lang w:val="en-CA"/>
        </w:rPr>
      </w:pPr>
      <w:r w:rsidRPr="002D7611">
        <w:t xml:space="preserve">The </w:t>
      </w:r>
      <w:r w:rsidR="00D33246" w:rsidRPr="002D7611">
        <w:t xml:space="preserve">application </w:t>
      </w:r>
      <w:r w:rsidR="004E36FF">
        <w:t xml:space="preserve">currently </w:t>
      </w:r>
      <w:r w:rsidR="00597B2E" w:rsidRPr="002D7611">
        <w:t>execute</w:t>
      </w:r>
      <w:r w:rsidR="00B608BB">
        <w:t xml:space="preserve">s </w:t>
      </w:r>
      <w:r w:rsidR="007F5FE2">
        <w:t>on</w:t>
      </w:r>
      <w:r w:rsidR="00D33246" w:rsidRPr="002D7611">
        <w:t xml:space="preserve"> </w:t>
      </w:r>
      <w:r w:rsidR="00B608BB">
        <w:t xml:space="preserve">the two most popular web browsers, </w:t>
      </w:r>
      <w:r w:rsidR="00D33246" w:rsidRPr="002D7611">
        <w:t>Mozilla Firefox</w:t>
      </w:r>
      <w:r w:rsidR="00B608BB">
        <w:t xml:space="preserve"> and </w:t>
      </w:r>
      <w:r w:rsidR="00D33246" w:rsidRPr="002D7611">
        <w:t>Google Chrome</w:t>
      </w:r>
      <w:r w:rsidR="00B608BB">
        <w:t xml:space="preserve">. It is functional on both PC and </w:t>
      </w:r>
      <w:r w:rsidR="00FF3742">
        <w:t>mobile</w:t>
      </w:r>
      <w:r w:rsidR="00B608BB">
        <w:t xml:space="preserve"> devices.</w:t>
      </w:r>
      <w:r w:rsidR="008E7C37">
        <w:t xml:space="preserve"> </w:t>
      </w:r>
      <w:r w:rsidR="00B608BB">
        <w:t>Internet Explorer and Safari functionality wil</w:t>
      </w:r>
      <w:r w:rsidR="004E36FF">
        <w:t>l be added at a later date</w:t>
      </w:r>
      <w:r w:rsidR="00B608BB">
        <w:t>.</w:t>
      </w:r>
    </w:p>
    <w:p w14:paraId="34497D3F" w14:textId="0ED28231" w:rsidR="00FA707A" w:rsidRPr="002D7611" w:rsidRDefault="00FA707A">
      <w:pPr>
        <w:pStyle w:val="Titre2"/>
      </w:pPr>
      <w:bookmarkStart w:id="38" w:name="_Toc439994678"/>
      <w:bookmarkStart w:id="39" w:name="_Toc514854056"/>
      <w:r w:rsidRPr="002D7611">
        <w:t xml:space="preserve">Design and </w:t>
      </w:r>
      <w:r w:rsidR="00085647" w:rsidRPr="002D7611">
        <w:t xml:space="preserve">implementation </w:t>
      </w:r>
      <w:bookmarkEnd w:id="38"/>
      <w:r w:rsidR="00085647" w:rsidRPr="002D7611">
        <w:t>constraints</w:t>
      </w:r>
      <w:bookmarkEnd w:id="39"/>
    </w:p>
    <w:p w14:paraId="025696CF" w14:textId="77777777" w:rsidR="002D619D" w:rsidRPr="002D7611" w:rsidRDefault="004B2BBC" w:rsidP="00BC0157">
      <w:r w:rsidRPr="002D7611">
        <w:t>None.</w:t>
      </w:r>
    </w:p>
    <w:p w14:paraId="2232521F" w14:textId="4460E00D" w:rsidR="00FA707A" w:rsidRPr="002D7611" w:rsidRDefault="00FA707A">
      <w:pPr>
        <w:pStyle w:val="Titre2"/>
      </w:pPr>
      <w:bookmarkStart w:id="40" w:name="_Toc439994679"/>
      <w:bookmarkStart w:id="41" w:name="_Toc514854057"/>
      <w:r w:rsidRPr="002D7611">
        <w:t xml:space="preserve">User </w:t>
      </w:r>
      <w:bookmarkEnd w:id="40"/>
      <w:r w:rsidR="00085647" w:rsidRPr="002D7611">
        <w:t>documentation</w:t>
      </w:r>
      <w:bookmarkEnd w:id="41"/>
    </w:p>
    <w:p w14:paraId="349A9B6A" w14:textId="00F5B4C5" w:rsidR="002D619D" w:rsidRPr="002D7611" w:rsidRDefault="00EB7B89" w:rsidP="00BC0157">
      <w:r>
        <w:t>User documentation with examples will be provided online</w:t>
      </w:r>
      <w:r w:rsidR="00050009" w:rsidRPr="002D7611">
        <w:t>.</w:t>
      </w:r>
      <w:r w:rsidR="00085647" w:rsidRPr="002D7611">
        <w:t xml:space="preserve"> </w:t>
      </w:r>
      <w:r w:rsidR="007F705C">
        <w:t xml:space="preserve">Instructions will also be included in the interface (e.g. </w:t>
      </w:r>
      <w:r w:rsidR="00041BBD">
        <w:t xml:space="preserve">dialog boxes </w:t>
      </w:r>
      <w:r w:rsidR="007F705C">
        <w:t xml:space="preserve">and tooltips). </w:t>
      </w:r>
    </w:p>
    <w:p w14:paraId="4F2E280A" w14:textId="3AC6DE9E" w:rsidR="00FA707A" w:rsidRPr="002D7611" w:rsidRDefault="00FA707A">
      <w:pPr>
        <w:pStyle w:val="Titre2"/>
      </w:pPr>
      <w:bookmarkStart w:id="42" w:name="_Toc439994680"/>
      <w:bookmarkStart w:id="43" w:name="_Toc514854058"/>
      <w:r w:rsidRPr="002D7611">
        <w:t xml:space="preserve">Assumptions and </w:t>
      </w:r>
      <w:bookmarkEnd w:id="42"/>
      <w:r w:rsidR="00085647" w:rsidRPr="002D7611">
        <w:t>dependencies</w:t>
      </w:r>
      <w:bookmarkEnd w:id="43"/>
    </w:p>
    <w:p w14:paraId="38C2DBA1" w14:textId="7A571841" w:rsidR="0051616B" w:rsidRPr="002D7611" w:rsidRDefault="0051616B" w:rsidP="0051616B">
      <w:pPr>
        <w:pStyle w:val="Titre3"/>
      </w:pPr>
      <w:bookmarkStart w:id="44" w:name="_Toc514854059"/>
      <w:r w:rsidRPr="002D7611">
        <w:t xml:space="preserve">Time </w:t>
      </w:r>
      <w:r w:rsidR="00085647" w:rsidRPr="002D7611">
        <w:t>dependencies</w:t>
      </w:r>
      <w:bookmarkEnd w:id="44"/>
    </w:p>
    <w:p w14:paraId="4420A668" w14:textId="1A70EAC1" w:rsidR="002D619D" w:rsidRPr="002D7611" w:rsidRDefault="006D1CE9" w:rsidP="00BC0157">
      <w:r>
        <w:t>The c</w:t>
      </w:r>
      <w:r w:rsidR="006B3DAA" w:rsidRPr="002D7611">
        <w:t xml:space="preserve">ore </w:t>
      </w:r>
      <w:r w:rsidR="006B3DAA" w:rsidRPr="006D1CE9">
        <w:t xml:space="preserve">features </w:t>
      </w:r>
      <w:r>
        <w:t xml:space="preserve">of the application are provided in </w:t>
      </w:r>
      <w:r w:rsidRPr="006D1CE9">
        <w:fldChar w:fldCharType="begin"/>
      </w:r>
      <w:r w:rsidRPr="006D1CE9">
        <w:instrText xml:space="preserve"> REF _Ref514312413 \h  \* MERGEFORMAT </w:instrText>
      </w:r>
      <w:r w:rsidRPr="006D1CE9">
        <w:fldChar w:fldCharType="separate"/>
      </w:r>
      <w:r w:rsidR="00AD5AD0" w:rsidRPr="00AD5AD0">
        <w:t xml:space="preserve">Table </w:t>
      </w:r>
      <w:r w:rsidR="00AD5AD0" w:rsidRPr="00AD5AD0">
        <w:rPr>
          <w:noProof/>
        </w:rPr>
        <w:t>2</w:t>
      </w:r>
      <w:r w:rsidRPr="006D1CE9">
        <w:fldChar w:fldCharType="end"/>
      </w:r>
      <w:r>
        <w:t xml:space="preserve">. These </w:t>
      </w:r>
      <w:r w:rsidR="006B3DAA" w:rsidRPr="006D1CE9">
        <w:t xml:space="preserve">features are crucial </w:t>
      </w:r>
      <w:r w:rsidRPr="006D1CE9">
        <w:t xml:space="preserve">for </w:t>
      </w:r>
      <w:r w:rsidR="0071146D">
        <w:t xml:space="preserve">the </w:t>
      </w:r>
      <w:r w:rsidR="006B3DAA" w:rsidRPr="006D1CE9">
        <w:t>basic f</w:t>
      </w:r>
      <w:r w:rsidRPr="006D1CE9">
        <w:t>unctionality</w:t>
      </w:r>
      <w:r>
        <w:t xml:space="preserve"> of the application and have already been implemented</w:t>
      </w:r>
      <w:r w:rsidR="0071146D">
        <w:t xml:space="preserve">. In the future, </w:t>
      </w:r>
      <w:r w:rsidR="00041BBD">
        <w:t>additional</w:t>
      </w:r>
      <w:r w:rsidR="0071146D">
        <w:t xml:space="preserve"> features</w:t>
      </w:r>
      <w:r>
        <w:t xml:space="preserve"> may be added to enhance the </w:t>
      </w:r>
      <w:r w:rsidR="00041BBD">
        <w:t>application</w:t>
      </w:r>
      <w:r w:rsidR="0071146D">
        <w:t xml:space="preserve">.  </w:t>
      </w:r>
    </w:p>
    <w:p w14:paraId="339CBB26" w14:textId="6C52C8D2" w:rsidR="0051616B" w:rsidRPr="002D7611" w:rsidRDefault="0051616B" w:rsidP="0051616B">
      <w:pPr>
        <w:pStyle w:val="Titre3"/>
      </w:pPr>
      <w:bookmarkStart w:id="45" w:name="_Toc514854060"/>
      <w:r w:rsidRPr="002D7611">
        <w:t xml:space="preserve">Hardware </w:t>
      </w:r>
      <w:r w:rsidR="00366C43">
        <w:t>d</w:t>
      </w:r>
      <w:r w:rsidRPr="002D7611">
        <w:t>ependencies</w:t>
      </w:r>
      <w:bookmarkEnd w:id="45"/>
    </w:p>
    <w:p w14:paraId="1EC472B4" w14:textId="77777777" w:rsidR="002D619D" w:rsidRPr="002D7611" w:rsidRDefault="004B2BBC" w:rsidP="00BC0157">
      <w:r w:rsidRPr="002D7611">
        <w:t>None.</w:t>
      </w:r>
    </w:p>
    <w:p w14:paraId="71712B52" w14:textId="763395CC" w:rsidR="0051616B" w:rsidRPr="002D7611" w:rsidRDefault="0051616B" w:rsidP="0051616B">
      <w:pPr>
        <w:pStyle w:val="Titre3"/>
      </w:pPr>
      <w:bookmarkStart w:id="46" w:name="_Toc514854061"/>
      <w:r w:rsidRPr="002D7611">
        <w:t xml:space="preserve">External </w:t>
      </w:r>
      <w:r w:rsidR="00366C43">
        <w:t>d</w:t>
      </w:r>
      <w:r w:rsidRPr="002D7611">
        <w:t>ependencies</w:t>
      </w:r>
      <w:bookmarkEnd w:id="46"/>
    </w:p>
    <w:p w14:paraId="3E2343CB" w14:textId="02C47B97" w:rsidR="0031232C" w:rsidRDefault="00F275A7" w:rsidP="00BC0157">
      <w:r w:rsidRPr="002D7611">
        <w:t>None.</w:t>
      </w:r>
    </w:p>
    <w:p w14:paraId="7C016D33" w14:textId="77777777" w:rsidR="004C5569" w:rsidRDefault="004C5569" w:rsidP="004C5569">
      <w:bookmarkStart w:id="47" w:name="_Toc439994687"/>
      <w:bookmarkStart w:id="48" w:name="_Toc439994682"/>
      <w:r>
        <w:br w:type="page"/>
      </w:r>
    </w:p>
    <w:p w14:paraId="2C9E852A" w14:textId="29D56E9E" w:rsidR="00FA707A" w:rsidRPr="0031232C" w:rsidRDefault="00FA707A" w:rsidP="0031232C">
      <w:pPr>
        <w:pStyle w:val="Titre1"/>
      </w:pPr>
      <w:bookmarkStart w:id="49" w:name="_Toc514854062"/>
      <w:r w:rsidRPr="0031232C">
        <w:t xml:space="preserve">System </w:t>
      </w:r>
      <w:bookmarkEnd w:id="47"/>
      <w:r w:rsidR="002D7611" w:rsidRPr="0031232C">
        <w:t>features</w:t>
      </w:r>
      <w:bookmarkEnd w:id="49"/>
    </w:p>
    <w:p w14:paraId="1116D231" w14:textId="06D392FC" w:rsidR="002401F0" w:rsidRPr="002D7611" w:rsidRDefault="00CE3664" w:rsidP="002401F0">
      <w:pPr>
        <w:pStyle w:val="Titre2"/>
      </w:pPr>
      <w:bookmarkStart w:id="50" w:name="_Toc514854063"/>
      <w:r>
        <w:rPr>
          <w:lang w:val="en-CA"/>
        </w:rPr>
        <w:t>Landing</w:t>
      </w:r>
      <w:r w:rsidR="003C0E95">
        <w:rPr>
          <w:lang w:val="en-CA"/>
        </w:rPr>
        <w:t xml:space="preserve"> </w:t>
      </w:r>
      <w:r w:rsidR="00773966">
        <w:rPr>
          <w:lang w:val="en-CA"/>
        </w:rPr>
        <w:t xml:space="preserve">page for </w:t>
      </w:r>
      <w:r w:rsidR="00951069">
        <w:rPr>
          <w:lang w:val="en-CA"/>
        </w:rPr>
        <w:t>hazard type</w:t>
      </w:r>
      <w:r w:rsidR="00773966">
        <w:rPr>
          <w:lang w:val="en-CA"/>
        </w:rPr>
        <w:t xml:space="preserve"> selection</w:t>
      </w:r>
      <w:bookmarkEnd w:id="50"/>
    </w:p>
    <w:p w14:paraId="338A6576" w14:textId="13CEECBA" w:rsidR="002401F0" w:rsidRPr="002D7611" w:rsidRDefault="002401F0" w:rsidP="002401F0">
      <w:pPr>
        <w:pStyle w:val="Titre3"/>
      </w:pPr>
      <w:bookmarkStart w:id="51" w:name="_Toc514854064"/>
      <w:r w:rsidRPr="002D7611">
        <w:t xml:space="preserve">Description and </w:t>
      </w:r>
      <w:r w:rsidR="007360AF">
        <w:t>p</w:t>
      </w:r>
      <w:r w:rsidRPr="002D7611">
        <w:t>riority</w:t>
      </w:r>
      <w:bookmarkEnd w:id="51"/>
    </w:p>
    <w:p w14:paraId="5F633A87" w14:textId="064D92BD" w:rsidR="002401F0" w:rsidRPr="003C0E95" w:rsidRDefault="003C0E95" w:rsidP="00BC0157">
      <w:pPr>
        <w:rPr>
          <w:lang w:val="en-CA"/>
        </w:rPr>
      </w:pPr>
      <w:r>
        <w:rPr>
          <w:lang w:val="en-CA"/>
        </w:rPr>
        <w:t xml:space="preserve">An initial landing </w:t>
      </w:r>
      <w:r w:rsidR="0077189C">
        <w:rPr>
          <w:lang w:val="en-CA"/>
        </w:rPr>
        <w:t>page</w:t>
      </w:r>
      <w:r>
        <w:rPr>
          <w:lang w:val="en-CA"/>
        </w:rPr>
        <w:t xml:space="preserve"> </w:t>
      </w:r>
      <w:r w:rsidR="0077189C">
        <w:rPr>
          <w:lang w:val="en-CA"/>
        </w:rPr>
        <w:t>prompts the user to select the haz</w:t>
      </w:r>
      <w:r w:rsidR="00CE3664">
        <w:rPr>
          <w:lang w:val="en-CA"/>
        </w:rPr>
        <w:t>ard type.</w:t>
      </w:r>
      <w:r w:rsidR="00B608BB">
        <w:rPr>
          <w:lang w:val="en-CA"/>
        </w:rPr>
        <w:t xml:space="preserve"> </w:t>
      </w:r>
    </w:p>
    <w:p w14:paraId="7CC94500" w14:textId="072CEF6A" w:rsidR="002401F0" w:rsidRPr="002D7611" w:rsidRDefault="002401F0" w:rsidP="002401F0">
      <w:pPr>
        <w:pStyle w:val="Titre3"/>
      </w:pPr>
      <w:bookmarkStart w:id="52" w:name="_Toc514854065"/>
      <w:r w:rsidRPr="002D7611">
        <w:t xml:space="preserve">Use </w:t>
      </w:r>
      <w:r w:rsidR="00B36F9A" w:rsidRPr="002D7611">
        <w:t>case</w:t>
      </w:r>
      <w:r w:rsidRPr="002D7611">
        <w:t>(s)</w:t>
      </w:r>
      <w:bookmarkEnd w:id="52"/>
    </w:p>
    <w:p w14:paraId="506909C9" w14:textId="139AE7E3" w:rsidR="00A74A33" w:rsidRPr="00041BBD" w:rsidRDefault="00A74A33" w:rsidP="00BC0157">
      <w:bookmarkStart w:id="53" w:name="OLE_LINK5"/>
      <w:r w:rsidRPr="00174CD2">
        <w:t xml:space="preserve">Use case </w:t>
      </w:r>
      <w:r w:rsidRPr="00041BBD">
        <w:t>name and identifier: UC1</w:t>
      </w:r>
      <w:r w:rsidR="006D3AFD" w:rsidRPr="00041BBD">
        <w:t xml:space="preserve"> </w:t>
      </w:r>
      <w:r w:rsidR="00B86DDC" w:rsidRPr="00041BBD">
        <w:t>—</w:t>
      </w:r>
      <w:r w:rsidR="006D3AFD" w:rsidRPr="00041BBD">
        <w:t xml:space="preserve"> </w:t>
      </w:r>
      <w:r w:rsidR="004C5991" w:rsidRPr="00041BBD">
        <w:t>Landing</w:t>
      </w:r>
      <w:r w:rsidR="00773966" w:rsidRPr="00041BBD">
        <w:t xml:space="preserve"> page</w:t>
      </w:r>
    </w:p>
    <w:p w14:paraId="68A9365D" w14:textId="6A122DEC" w:rsidR="00A74A33" w:rsidRPr="00041BBD" w:rsidRDefault="00A74A33" w:rsidP="00BC0157">
      <w:r w:rsidRPr="00041BBD">
        <w:t xml:space="preserve">Objective: </w:t>
      </w:r>
      <w:r w:rsidR="00C51849" w:rsidRPr="00041BBD">
        <w:t>The</w:t>
      </w:r>
      <w:r w:rsidR="005560FD" w:rsidRPr="00041BBD">
        <w:t xml:space="preserve"> user selects the hazard type</w:t>
      </w:r>
    </w:p>
    <w:p w14:paraId="3E977F87" w14:textId="77777777" w:rsidR="00A74A33" w:rsidRPr="00041BBD" w:rsidRDefault="00A74A33" w:rsidP="00BC0157">
      <w:r w:rsidRPr="00041BBD">
        <w:t>Priority: High</w:t>
      </w:r>
    </w:p>
    <w:p w14:paraId="55042D8A" w14:textId="77777777" w:rsidR="00A74A33" w:rsidRPr="00174CD2" w:rsidRDefault="00A74A33" w:rsidP="00BC0157">
      <w:r w:rsidRPr="00174CD2">
        <w:t>Source: User</w:t>
      </w:r>
    </w:p>
    <w:p w14:paraId="1C53FC9F" w14:textId="51DBCBE6" w:rsidR="00A74A33" w:rsidRPr="00174CD2" w:rsidRDefault="00A74A33" w:rsidP="00BC0157">
      <w:r w:rsidRPr="00174CD2">
        <w:t>Actors:</w:t>
      </w:r>
      <w:r w:rsidR="009560A9">
        <w:t xml:space="preserve"> User, Application</w:t>
      </w:r>
    </w:p>
    <w:p w14:paraId="5D0F3268" w14:textId="5E94509B" w:rsidR="00982705" w:rsidRPr="00174CD2" w:rsidRDefault="00A74A33" w:rsidP="00BC0157">
      <w:r w:rsidRPr="00174CD2">
        <w:t>Preconditions:</w:t>
      </w:r>
    </w:p>
    <w:p w14:paraId="2B0DA709" w14:textId="13ABD9A3" w:rsidR="00A74A33" w:rsidRPr="00174CD2" w:rsidRDefault="00A74A33" w:rsidP="00E0438E">
      <w:pPr>
        <w:ind w:left="284"/>
      </w:pPr>
      <w:r w:rsidRPr="00174CD2">
        <w:t xml:space="preserve">User </w:t>
      </w:r>
      <w:r w:rsidR="00FF3742" w:rsidRPr="00174CD2">
        <w:t xml:space="preserve">navigates to </w:t>
      </w:r>
      <w:r w:rsidRPr="00174CD2">
        <w:t>application URL</w:t>
      </w:r>
    </w:p>
    <w:p w14:paraId="45CDC349" w14:textId="77777777" w:rsidR="00982705" w:rsidRPr="00174CD2" w:rsidRDefault="00A74A33" w:rsidP="00BC0157">
      <w:r w:rsidRPr="00174CD2">
        <w:t>Post-conditions:</w:t>
      </w:r>
    </w:p>
    <w:p w14:paraId="2D9AE3B2" w14:textId="5158C513" w:rsidR="00773966" w:rsidRPr="00174CD2" w:rsidRDefault="003D48A2" w:rsidP="00E0438E">
      <w:pPr>
        <w:ind w:left="284"/>
      </w:pPr>
      <w:r>
        <w:t>UC2</w:t>
      </w:r>
      <w:r w:rsidR="00773966" w:rsidRPr="00174CD2">
        <w:t xml:space="preserve"> —</w:t>
      </w:r>
      <w:r w:rsidR="006D3AFD">
        <w:t xml:space="preserve"> </w:t>
      </w:r>
      <w:r w:rsidR="00566BF3" w:rsidRPr="00174CD2">
        <w:t>Display</w:t>
      </w:r>
      <w:r w:rsidR="0071146D">
        <w:t xml:space="preserve"> map base layers, </w:t>
      </w:r>
      <w:r w:rsidR="00566BF3" w:rsidRPr="00174CD2">
        <w:t>navigation bar, and introductory dialog box</w:t>
      </w:r>
    </w:p>
    <w:p w14:paraId="2DDE8801" w14:textId="5FA9BC25" w:rsidR="00A74A33" w:rsidRPr="00174CD2" w:rsidRDefault="003B2C82" w:rsidP="00BC0157">
      <w:r w:rsidRPr="00174CD2">
        <w:t xml:space="preserve">Flow of </w:t>
      </w:r>
      <w:r w:rsidR="00B36F9A" w:rsidRPr="00174CD2">
        <w:t>events</w:t>
      </w:r>
      <w:r w:rsidRPr="00174CD2">
        <w:t>:</w:t>
      </w:r>
    </w:p>
    <w:p w14:paraId="4D14498F" w14:textId="3C6958B5" w:rsidR="00A74A33" w:rsidRPr="00174CD2" w:rsidRDefault="003161B7" w:rsidP="004C5569">
      <w:pPr>
        <w:pStyle w:val="Paragraphedeliste"/>
        <w:numPr>
          <w:ilvl w:val="0"/>
          <w:numId w:val="32"/>
        </w:numPr>
        <w:spacing w:after="120"/>
      </w:pPr>
      <w:r w:rsidRPr="00174CD2">
        <w:rPr>
          <w:spacing w:val="8"/>
        </w:rPr>
        <w:t>SYSTEM</w:t>
      </w:r>
      <w:r w:rsidR="00FA317E">
        <w:t xml:space="preserve"> (F1</w:t>
      </w:r>
      <w:r w:rsidR="00A74A33" w:rsidRPr="00174CD2">
        <w:t xml:space="preserve">): </w:t>
      </w:r>
      <w:r w:rsidR="0077189C" w:rsidRPr="00174CD2">
        <w:t xml:space="preserve">Displays </w:t>
      </w:r>
      <w:r w:rsidR="0046672B">
        <w:t>landing</w:t>
      </w:r>
      <w:r w:rsidR="008E509E" w:rsidRPr="00174CD2">
        <w:t xml:space="preserve"> page with </w:t>
      </w:r>
      <w:r w:rsidR="0077189C" w:rsidRPr="00174CD2">
        <w:t xml:space="preserve">“seismic” and “flood” buttons </w:t>
      </w:r>
    </w:p>
    <w:p w14:paraId="1E56D076" w14:textId="650DD8ED" w:rsidR="00A74A33" w:rsidRPr="00174CD2" w:rsidRDefault="003161B7" w:rsidP="004C5569">
      <w:pPr>
        <w:pStyle w:val="Paragraphedeliste"/>
        <w:numPr>
          <w:ilvl w:val="0"/>
          <w:numId w:val="32"/>
        </w:numPr>
        <w:spacing w:after="120"/>
      </w:pPr>
      <w:r w:rsidRPr="00174CD2">
        <w:rPr>
          <w:spacing w:val="8"/>
        </w:rPr>
        <w:t>USER</w:t>
      </w:r>
      <w:r w:rsidR="00A74A33" w:rsidRPr="00174CD2">
        <w:t>:</w:t>
      </w:r>
      <w:r w:rsidR="005560FD" w:rsidRPr="00174CD2">
        <w:t xml:space="preserve"> Presses preferred hazard button</w:t>
      </w:r>
    </w:p>
    <w:p w14:paraId="03880CB9" w14:textId="571D16BE" w:rsidR="00A74A33" w:rsidRPr="00174CD2" w:rsidRDefault="00A74A33" w:rsidP="00BC0157">
      <w:r w:rsidRPr="00174CD2">
        <w:t xml:space="preserve">Special </w:t>
      </w:r>
      <w:r w:rsidR="00B36F9A" w:rsidRPr="00174CD2">
        <w:t>requirements</w:t>
      </w:r>
      <w:r w:rsidRPr="00174CD2">
        <w:t>: None</w:t>
      </w:r>
    </w:p>
    <w:p w14:paraId="155CBE1F" w14:textId="77777777" w:rsidR="00A74A33" w:rsidRPr="00174CD2" w:rsidRDefault="00A74A33" w:rsidP="00BC0157">
      <w:r w:rsidRPr="00174CD2">
        <w:t>Notes: None</w:t>
      </w:r>
    </w:p>
    <w:p w14:paraId="21F6657C" w14:textId="11FE6432" w:rsidR="002401F0" w:rsidRPr="002D7611" w:rsidRDefault="002401F0" w:rsidP="002401F0">
      <w:pPr>
        <w:pStyle w:val="Titre3"/>
      </w:pPr>
      <w:bookmarkStart w:id="54" w:name="_Toc514854066"/>
      <w:r w:rsidRPr="002D7611">
        <w:t xml:space="preserve">Functional </w:t>
      </w:r>
      <w:r w:rsidR="00B36F9A" w:rsidRPr="002D7611">
        <w:t>requirements</w:t>
      </w:r>
      <w:bookmarkEnd w:id="54"/>
    </w:p>
    <w:p w14:paraId="049FFEB2" w14:textId="3B884683" w:rsidR="006703FD" w:rsidRPr="002D7611" w:rsidRDefault="006703FD" w:rsidP="00BC0157">
      <w:r w:rsidRPr="002D7611">
        <w:t xml:space="preserve">UC1.FR1: </w:t>
      </w:r>
      <w:r w:rsidR="0077189C">
        <w:t>Upon entering the application URL, the</w:t>
      </w:r>
      <w:r w:rsidR="00C51849">
        <w:t xml:space="preserve"> system shall display the </w:t>
      </w:r>
      <w:r w:rsidR="0071146D">
        <w:t>landing page.</w:t>
      </w:r>
    </w:p>
    <w:p w14:paraId="149BEF8B" w14:textId="6684FE2A" w:rsidR="006703FD" w:rsidRPr="002D7611" w:rsidRDefault="006703FD" w:rsidP="00BC0157">
      <w:r w:rsidRPr="002D7611">
        <w:t>UC1.</w:t>
      </w:r>
      <w:r w:rsidR="0077189C" w:rsidRPr="002D7611">
        <w:t>FR</w:t>
      </w:r>
      <w:r w:rsidR="0077189C">
        <w:t>2</w:t>
      </w:r>
      <w:r w:rsidRPr="002D7611">
        <w:t xml:space="preserve">: Upon pressing </w:t>
      </w:r>
      <w:r w:rsidR="00A351F4">
        <w:t>a button (</w:t>
      </w:r>
      <w:r w:rsidR="0071146D">
        <w:t xml:space="preserve">i.e. </w:t>
      </w:r>
      <w:r w:rsidR="00EA5AAA">
        <w:t>“</w:t>
      </w:r>
      <w:r w:rsidR="0071146D">
        <w:t>earthquakes</w:t>
      </w:r>
      <w:r w:rsidR="00EA5AAA">
        <w:t>”</w:t>
      </w:r>
      <w:r w:rsidR="00A351F4">
        <w:t>)</w:t>
      </w:r>
      <w:r w:rsidRPr="002D7611">
        <w:t xml:space="preserve">, the system shall </w:t>
      </w:r>
      <w:r w:rsidR="00951069">
        <w:t xml:space="preserve">navigate to the </w:t>
      </w:r>
      <w:r w:rsidR="006751BD">
        <w:t xml:space="preserve">associated </w:t>
      </w:r>
      <w:r w:rsidR="00951069">
        <w:t>URL</w:t>
      </w:r>
      <w:r w:rsidR="00F45B01">
        <w:t>.</w:t>
      </w:r>
    </w:p>
    <w:p w14:paraId="3D416935" w14:textId="3EE17EBD" w:rsidR="002D619D" w:rsidRPr="002D7611" w:rsidRDefault="00DD3BF1" w:rsidP="00DD3BF1">
      <w:pPr>
        <w:pStyle w:val="Titre3"/>
      </w:pPr>
      <w:bookmarkStart w:id="55" w:name="_Toc514854067"/>
      <w:r w:rsidRPr="002D7611">
        <w:t>Activity diagram</w:t>
      </w:r>
      <w:bookmarkEnd w:id="55"/>
    </w:p>
    <w:bookmarkEnd w:id="53"/>
    <w:p w14:paraId="79FDF927" w14:textId="036C19AD" w:rsidR="00A2587A" w:rsidRPr="00E429AA" w:rsidRDefault="00FA317E" w:rsidP="00A82FC6">
      <w:pPr>
        <w:jc w:val="center"/>
      </w:pPr>
      <w:r w:rsidRPr="00FA317E">
        <w:drawing>
          <wp:inline distT="0" distB="0" distL="0" distR="0" wp14:anchorId="6521B4F2" wp14:editId="08DDA1E7">
            <wp:extent cx="3266930" cy="225188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83805" cy="2263512"/>
                    </a:xfrm>
                    <a:prstGeom prst="rect">
                      <a:avLst/>
                    </a:prstGeom>
                  </pic:spPr>
                </pic:pic>
              </a:graphicData>
            </a:graphic>
          </wp:inline>
        </w:drawing>
      </w:r>
    </w:p>
    <w:p w14:paraId="045E510A" w14:textId="045C3BA7" w:rsidR="00C9689F" w:rsidRDefault="00C9689F" w:rsidP="00F45B01">
      <w:pPr>
        <w:pStyle w:val="Titre2"/>
      </w:pPr>
      <w:bookmarkStart w:id="56" w:name="_Toc514854068"/>
      <w:r>
        <w:t xml:space="preserve">Display </w:t>
      </w:r>
      <w:r w:rsidR="00566BF3">
        <w:t xml:space="preserve">map, navigation bar, and </w:t>
      </w:r>
      <w:r>
        <w:t xml:space="preserve">introductory </w:t>
      </w:r>
      <w:r w:rsidR="00EA5AAA">
        <w:t>dialog box</w:t>
      </w:r>
      <w:bookmarkEnd w:id="56"/>
    </w:p>
    <w:p w14:paraId="28F34F21" w14:textId="63968E34" w:rsidR="00C9689F" w:rsidRDefault="00C9689F" w:rsidP="00C9689F">
      <w:pPr>
        <w:pStyle w:val="Titre3"/>
      </w:pPr>
      <w:bookmarkStart w:id="57" w:name="_Toc514854069"/>
      <w:r>
        <w:t>Description and priority</w:t>
      </w:r>
      <w:bookmarkEnd w:id="57"/>
    </w:p>
    <w:p w14:paraId="21DA3E07" w14:textId="42AB133B" w:rsidR="002F1DD5" w:rsidRPr="002F1DD5" w:rsidRDefault="002F1DD5" w:rsidP="002F1DD5">
      <w:r>
        <w:t xml:space="preserve">Upon navigating to the seismic analysis webpage, </w:t>
      </w:r>
      <w:r w:rsidR="008C7B54">
        <w:t xml:space="preserve">the user is presented with </w:t>
      </w:r>
      <w:r>
        <w:t xml:space="preserve">a dialog box </w:t>
      </w:r>
      <w:r w:rsidR="008C7B54">
        <w:t xml:space="preserve">containing </w:t>
      </w:r>
      <w:r w:rsidR="008B13E8">
        <w:t>information</w:t>
      </w:r>
      <w:r w:rsidR="002357F1">
        <w:t xml:space="preserve"> about the application</w:t>
      </w:r>
      <w:r w:rsidR="008B13E8">
        <w:t>.</w:t>
      </w:r>
    </w:p>
    <w:p w14:paraId="00C36EDB" w14:textId="36502C23" w:rsidR="00C9689F" w:rsidRDefault="00C9689F" w:rsidP="00C9689F">
      <w:pPr>
        <w:pStyle w:val="Titre3"/>
      </w:pPr>
      <w:bookmarkStart w:id="58" w:name="_Toc514854070"/>
      <w:r>
        <w:t>Use case(s)</w:t>
      </w:r>
      <w:bookmarkEnd w:id="58"/>
    </w:p>
    <w:p w14:paraId="46163267" w14:textId="7A1DC003" w:rsidR="00773966" w:rsidRPr="00041BBD" w:rsidRDefault="00773966" w:rsidP="00773966">
      <w:r w:rsidRPr="00DF77A2">
        <w:t xml:space="preserve">Use </w:t>
      </w:r>
      <w:r w:rsidRPr="00041BBD">
        <w:t xml:space="preserve">case name and identifier: </w:t>
      </w:r>
      <w:r w:rsidR="003F3FD3" w:rsidRPr="00041BBD">
        <w:t>UC2 — Display map</w:t>
      </w:r>
      <w:r w:rsidR="0071146D" w:rsidRPr="00041BBD">
        <w:t xml:space="preserve"> base layers</w:t>
      </w:r>
      <w:r w:rsidR="003F3FD3" w:rsidRPr="00041BBD">
        <w:t>, navigation bar, and introductory dialog box</w:t>
      </w:r>
    </w:p>
    <w:p w14:paraId="3132121E" w14:textId="4C5FA71B" w:rsidR="008D36E3" w:rsidRPr="00041BBD" w:rsidRDefault="00773966" w:rsidP="008D36E3">
      <w:r w:rsidRPr="00041BBD">
        <w:t xml:space="preserve">Objective: </w:t>
      </w:r>
      <w:r w:rsidR="008D36E3" w:rsidRPr="00041BBD">
        <w:t xml:space="preserve">Upon entering the screen, the system shall display: (1) the map centered on Canada with the census tracts drawn; and (2) a bottom navigation bar with buttons for zoom control and drop-up menus for changing layers and toggling modes (“set epicenter” and “query census tract”). </w:t>
      </w:r>
    </w:p>
    <w:p w14:paraId="5E346C09" w14:textId="77777777" w:rsidR="00773966" w:rsidRPr="00041BBD" w:rsidRDefault="00773966" w:rsidP="00773966">
      <w:r w:rsidRPr="00041BBD">
        <w:t>Priority: High</w:t>
      </w:r>
    </w:p>
    <w:p w14:paraId="1C218CB5" w14:textId="117159C1" w:rsidR="00773966" w:rsidRPr="00174CD2" w:rsidRDefault="00773966" w:rsidP="00773966">
      <w:r w:rsidRPr="00174CD2">
        <w:t>Source</w:t>
      </w:r>
      <w:r w:rsidR="00174CD2">
        <w:t>:</w:t>
      </w:r>
      <w:r w:rsidR="009560A9">
        <w:t xml:space="preserve"> User</w:t>
      </w:r>
    </w:p>
    <w:p w14:paraId="4E1FC3C2" w14:textId="17527A4A" w:rsidR="00773966" w:rsidRPr="00174CD2" w:rsidRDefault="00773966" w:rsidP="00773966">
      <w:r w:rsidRPr="00174CD2">
        <w:t>Actors</w:t>
      </w:r>
      <w:r w:rsidR="00174CD2">
        <w:t>:</w:t>
      </w:r>
      <w:r w:rsidR="009560A9">
        <w:t xml:space="preserve"> User, Application </w:t>
      </w:r>
    </w:p>
    <w:p w14:paraId="33A5D8AC" w14:textId="696E64A9" w:rsidR="00773966" w:rsidRPr="00174CD2" w:rsidRDefault="00773966" w:rsidP="00773966">
      <w:r w:rsidRPr="00174CD2">
        <w:t>Preconditions:</w:t>
      </w:r>
    </w:p>
    <w:p w14:paraId="6DFBEE8E" w14:textId="015BCFD3" w:rsidR="00A539F3" w:rsidRPr="00174CD2" w:rsidRDefault="00A539F3" w:rsidP="00A539F3">
      <w:pPr>
        <w:ind w:left="288"/>
      </w:pPr>
      <w:r w:rsidRPr="00174CD2">
        <w:t xml:space="preserve">UC1 — Display </w:t>
      </w:r>
      <w:r w:rsidR="004C5991">
        <w:t>landing</w:t>
      </w:r>
      <w:r w:rsidR="00A351F4" w:rsidRPr="00174CD2">
        <w:t xml:space="preserve"> page</w:t>
      </w:r>
      <w:r w:rsidRPr="00174CD2">
        <w:t xml:space="preserve"> with hazard type selection</w:t>
      </w:r>
    </w:p>
    <w:p w14:paraId="4B18892D" w14:textId="6B49AA0B" w:rsidR="00A539F3" w:rsidRPr="00174CD2" w:rsidRDefault="00A539F3" w:rsidP="00A539F3">
      <w:pPr>
        <w:ind w:left="288"/>
      </w:pPr>
      <w:r w:rsidRPr="00174CD2">
        <w:t>User presses seismic hazard button in UC1</w:t>
      </w:r>
    </w:p>
    <w:p w14:paraId="07F3DEBC" w14:textId="52652F33" w:rsidR="00773966" w:rsidRPr="00174CD2" w:rsidRDefault="00773966" w:rsidP="00773966">
      <w:r w:rsidRPr="00174CD2">
        <w:t>Post-conditions:</w:t>
      </w:r>
    </w:p>
    <w:p w14:paraId="78C37379" w14:textId="4272DF4F" w:rsidR="00A539F3" w:rsidRPr="00174CD2" w:rsidRDefault="004C5991" w:rsidP="004C5991">
      <w:pPr>
        <w:ind w:left="288"/>
      </w:pPr>
      <w:r>
        <w:t xml:space="preserve">UC3 </w:t>
      </w:r>
      <w:r w:rsidR="00CE3664" w:rsidRPr="001E00CE">
        <w:t xml:space="preserve">— Set </w:t>
      </w:r>
      <w:r w:rsidR="003F3FD3" w:rsidRPr="001E00CE">
        <w:t>e</w:t>
      </w:r>
      <w:r w:rsidR="003F3FD3">
        <w:t>arthquake epicenter</w:t>
      </w:r>
    </w:p>
    <w:p w14:paraId="2C784CA3" w14:textId="67F26BF0" w:rsidR="00773966" w:rsidRPr="00174CD2" w:rsidRDefault="00773966" w:rsidP="00A539F3">
      <w:r w:rsidRPr="00174CD2">
        <w:t>Flow of events:</w:t>
      </w:r>
    </w:p>
    <w:p w14:paraId="54A5EB1B" w14:textId="39B79038" w:rsidR="00A539F3" w:rsidRPr="00174CD2" w:rsidRDefault="003161B7" w:rsidP="004C5569">
      <w:pPr>
        <w:pStyle w:val="Paragraphedeliste"/>
        <w:numPr>
          <w:ilvl w:val="0"/>
          <w:numId w:val="31"/>
        </w:numPr>
        <w:spacing w:after="120"/>
      </w:pPr>
      <w:r w:rsidRPr="00174CD2">
        <w:rPr>
          <w:spacing w:val="8"/>
        </w:rPr>
        <w:t>SYSTEM</w:t>
      </w:r>
      <w:r w:rsidR="00FA317E">
        <w:rPr>
          <w:spacing w:val="8"/>
        </w:rPr>
        <w:t xml:space="preserve"> (F2)</w:t>
      </w:r>
      <w:r w:rsidR="00A539F3" w:rsidRPr="00174CD2">
        <w:t>: Displays</w:t>
      </w:r>
      <w:r w:rsidR="00B1302A" w:rsidRPr="00174CD2">
        <w:t xml:space="preserve"> a dialog box with important information about the application. In the background, </w:t>
      </w:r>
      <w:r w:rsidR="00004174">
        <w:t xml:space="preserve">displays the map (with census tracts drawn) and </w:t>
      </w:r>
      <w:r w:rsidR="00B1302A" w:rsidRPr="00174CD2">
        <w:t>the navigation bar</w:t>
      </w:r>
      <w:r w:rsidR="00A539F3" w:rsidRPr="00174CD2">
        <w:t xml:space="preserve">. </w:t>
      </w:r>
    </w:p>
    <w:p w14:paraId="23DB2C79" w14:textId="77777777" w:rsidR="00004174" w:rsidRDefault="003161B7" w:rsidP="004C5569">
      <w:pPr>
        <w:pStyle w:val="Paragraphedeliste"/>
        <w:numPr>
          <w:ilvl w:val="0"/>
          <w:numId w:val="31"/>
        </w:numPr>
        <w:spacing w:after="120"/>
      </w:pPr>
      <w:r w:rsidRPr="00174CD2">
        <w:rPr>
          <w:spacing w:val="8"/>
        </w:rPr>
        <w:t>USER</w:t>
      </w:r>
      <w:r w:rsidR="00A539F3" w:rsidRPr="00174CD2">
        <w:t>:</w:t>
      </w:r>
      <w:r w:rsidR="00566BF3" w:rsidRPr="00174CD2">
        <w:t xml:space="preserve"> Closes the dialog box</w:t>
      </w:r>
    </w:p>
    <w:p w14:paraId="23EB7EA2" w14:textId="633EAFCA" w:rsidR="00004174" w:rsidRPr="00174CD2" w:rsidRDefault="00004174" w:rsidP="004C5569">
      <w:pPr>
        <w:pStyle w:val="Paragraphedeliste"/>
        <w:numPr>
          <w:ilvl w:val="0"/>
          <w:numId w:val="31"/>
        </w:numPr>
        <w:spacing w:after="120"/>
      </w:pPr>
      <w:r w:rsidRPr="00004174">
        <w:rPr>
          <w:spacing w:val="8"/>
        </w:rPr>
        <w:t>SYSTEM</w:t>
      </w:r>
      <w:r w:rsidRPr="001E00CE">
        <w:t>: Hides dialog box</w:t>
      </w:r>
    </w:p>
    <w:p w14:paraId="6BB1046A" w14:textId="77777777" w:rsidR="00773966" w:rsidRPr="00174CD2" w:rsidRDefault="00773966" w:rsidP="00773966">
      <w:r w:rsidRPr="00174CD2">
        <w:t>Special requirements: None</w:t>
      </w:r>
    </w:p>
    <w:p w14:paraId="3CBA044C" w14:textId="2284F71F" w:rsidR="00773966" w:rsidRPr="00174CD2" w:rsidRDefault="00773966" w:rsidP="00773966">
      <w:r w:rsidRPr="00174CD2">
        <w:t>Notes: None</w:t>
      </w:r>
    </w:p>
    <w:p w14:paraId="06E33723" w14:textId="6C72B038" w:rsidR="00C9689F" w:rsidRDefault="00C9689F" w:rsidP="00C9689F">
      <w:pPr>
        <w:pStyle w:val="Titre3"/>
      </w:pPr>
      <w:bookmarkStart w:id="59" w:name="_Toc514854071"/>
      <w:r>
        <w:t>Functional requirements</w:t>
      </w:r>
      <w:bookmarkEnd w:id="59"/>
    </w:p>
    <w:p w14:paraId="7913C788" w14:textId="39A6DA18" w:rsidR="00B1302A" w:rsidRDefault="00566BF3" w:rsidP="00B1302A">
      <w:r>
        <w:t xml:space="preserve">The system displays </w:t>
      </w:r>
      <w:r w:rsidR="00B1302A">
        <w:t>a dialog box</w:t>
      </w:r>
      <w:r w:rsidR="00DF77A2">
        <w:t xml:space="preserve"> in the foreground</w:t>
      </w:r>
      <w:r w:rsidR="00B1302A">
        <w:t xml:space="preserve">, and in the background the navigation bar and a </w:t>
      </w:r>
      <w:r w:rsidR="00B1302A" w:rsidRPr="002D7611">
        <w:t xml:space="preserve">map </w:t>
      </w:r>
      <w:r w:rsidR="003161B7">
        <w:t>centered on</w:t>
      </w:r>
      <w:r w:rsidR="00B1302A" w:rsidRPr="002D7611">
        <w:t xml:space="preserve"> Canada</w:t>
      </w:r>
      <w:r w:rsidR="00B1302A">
        <w:t xml:space="preserve">. </w:t>
      </w:r>
    </w:p>
    <w:p w14:paraId="33633F57" w14:textId="7474B44A" w:rsidR="00C9689F" w:rsidRDefault="00C9689F" w:rsidP="00C9689F">
      <w:pPr>
        <w:pStyle w:val="Titre3"/>
      </w:pPr>
      <w:bookmarkStart w:id="60" w:name="_Toc514854072"/>
      <w:r>
        <w:t>Activity diagram</w:t>
      </w:r>
      <w:bookmarkEnd w:id="60"/>
    </w:p>
    <w:p w14:paraId="3C35698D" w14:textId="093DFD63" w:rsidR="00142614" w:rsidRPr="00142614" w:rsidRDefault="00752AE0" w:rsidP="00142614">
      <w:pPr>
        <w:jc w:val="center"/>
      </w:pPr>
      <w:r w:rsidRPr="00752AE0">
        <w:drawing>
          <wp:inline distT="0" distB="0" distL="0" distR="0" wp14:anchorId="2A2E791C" wp14:editId="68396901">
            <wp:extent cx="3889612" cy="3007925"/>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3838" cy="3026660"/>
                    </a:xfrm>
                    <a:prstGeom prst="rect">
                      <a:avLst/>
                    </a:prstGeom>
                  </pic:spPr>
                </pic:pic>
              </a:graphicData>
            </a:graphic>
          </wp:inline>
        </w:drawing>
      </w:r>
    </w:p>
    <w:p w14:paraId="59EE2C96" w14:textId="6907D6DC" w:rsidR="00FA707A" w:rsidRPr="002D7611" w:rsidRDefault="00A74A33">
      <w:pPr>
        <w:pStyle w:val="Titre2"/>
      </w:pPr>
      <w:bookmarkStart w:id="61" w:name="_Toc514854073"/>
      <w:r w:rsidRPr="002D7611">
        <w:t>Set</w:t>
      </w:r>
      <w:r w:rsidR="00D444C1">
        <w:t xml:space="preserve"> </w:t>
      </w:r>
      <w:r w:rsidR="003F3FD3">
        <w:t>earthquake</w:t>
      </w:r>
      <w:r w:rsidRPr="002D7611">
        <w:t xml:space="preserve"> epicenter</w:t>
      </w:r>
      <w:bookmarkEnd w:id="61"/>
    </w:p>
    <w:p w14:paraId="2131514F" w14:textId="31249951" w:rsidR="006A3A31" w:rsidRPr="002D7611" w:rsidRDefault="006A3A31" w:rsidP="006A3A31">
      <w:pPr>
        <w:pStyle w:val="Titre3"/>
      </w:pPr>
      <w:bookmarkStart w:id="62" w:name="_Toc514854074"/>
      <w:r w:rsidRPr="002D7611">
        <w:t xml:space="preserve">Description and </w:t>
      </w:r>
      <w:r w:rsidR="00A51BFF">
        <w:t>p</w:t>
      </w:r>
      <w:r w:rsidR="00A51BFF" w:rsidRPr="002D7611">
        <w:t>riority</w:t>
      </w:r>
      <w:bookmarkEnd w:id="62"/>
    </w:p>
    <w:p w14:paraId="7C08FCDE" w14:textId="20A44EF2" w:rsidR="006A3A31" w:rsidRPr="002D7611" w:rsidRDefault="001A343B" w:rsidP="00BC0157">
      <w:pPr>
        <w:rPr>
          <w:lang w:val="en-CA"/>
        </w:rPr>
      </w:pPr>
      <w:r w:rsidRPr="004C4537">
        <w:t>The user must set the epicenter location</w:t>
      </w:r>
      <w:r w:rsidR="00B971AF">
        <w:rPr>
          <w:lang w:val="en-CA"/>
        </w:rPr>
        <w:t xml:space="preserve"> for the earthquake (i.e.</w:t>
      </w:r>
      <w:r w:rsidRPr="002D7611">
        <w:rPr>
          <w:lang w:val="en-CA"/>
        </w:rPr>
        <w:t xml:space="preserve"> the</w:t>
      </w:r>
      <w:r w:rsidR="00C43143">
        <w:rPr>
          <w:lang w:val="en-CA"/>
        </w:rPr>
        <w:t xml:space="preserve"> center point of the</w:t>
      </w:r>
      <w:r w:rsidRPr="002D7611">
        <w:rPr>
          <w:lang w:val="en-CA"/>
        </w:rPr>
        <w:t xml:space="preserve"> study region</w:t>
      </w:r>
      <w:r w:rsidR="00B971AF">
        <w:rPr>
          <w:lang w:val="en-CA"/>
        </w:rPr>
        <w:t>)</w:t>
      </w:r>
      <w:r w:rsidRPr="002D7611">
        <w:rPr>
          <w:lang w:val="en-CA"/>
        </w:rPr>
        <w:t xml:space="preserve">. To </w:t>
      </w:r>
      <w:r w:rsidR="00C43143">
        <w:rPr>
          <w:lang w:val="en-CA"/>
        </w:rPr>
        <w:t>do so</w:t>
      </w:r>
      <w:r w:rsidRPr="002D7611">
        <w:rPr>
          <w:lang w:val="en-CA"/>
        </w:rPr>
        <w:t>, the user navigates the map</w:t>
      </w:r>
      <w:r w:rsidR="00953F7D">
        <w:rPr>
          <w:lang w:val="en-CA"/>
        </w:rPr>
        <w:t xml:space="preserve"> and clicks once on the desired location</w:t>
      </w:r>
      <w:r w:rsidR="00F369E8">
        <w:rPr>
          <w:lang w:val="en-CA"/>
        </w:rPr>
        <w:t xml:space="preserve">. </w:t>
      </w:r>
      <w:r w:rsidR="001B2031">
        <w:rPr>
          <w:lang w:val="en-CA"/>
        </w:rPr>
        <w:t>A</w:t>
      </w:r>
      <w:r w:rsidRPr="002D7611">
        <w:rPr>
          <w:lang w:val="en-CA"/>
        </w:rPr>
        <w:t xml:space="preserve"> 50</w:t>
      </w:r>
      <w:r w:rsidR="00A2587A">
        <w:rPr>
          <w:lang w:val="en-CA"/>
        </w:rPr>
        <w:t xml:space="preserve"> </w:t>
      </w:r>
      <w:r w:rsidR="00EE11A5">
        <w:rPr>
          <w:lang w:val="en-CA"/>
        </w:rPr>
        <w:t xml:space="preserve">km </w:t>
      </w:r>
      <w:r w:rsidRPr="002D7611">
        <w:rPr>
          <w:lang w:val="en-CA"/>
        </w:rPr>
        <w:t xml:space="preserve">radius </w:t>
      </w:r>
      <w:r w:rsidR="00EE11A5">
        <w:rPr>
          <w:lang w:val="en-CA"/>
        </w:rPr>
        <w:t>area (adjusted to census tract limits) will be generated</w:t>
      </w:r>
      <w:r w:rsidRPr="002D7611">
        <w:rPr>
          <w:lang w:val="en-CA"/>
        </w:rPr>
        <w:t xml:space="preserve"> </w:t>
      </w:r>
      <w:r w:rsidR="00EE11A5">
        <w:rPr>
          <w:lang w:val="en-CA"/>
        </w:rPr>
        <w:t xml:space="preserve">automatically </w:t>
      </w:r>
      <w:r w:rsidRPr="002D7611">
        <w:rPr>
          <w:lang w:val="en-CA"/>
        </w:rPr>
        <w:t>around</w:t>
      </w:r>
      <w:r w:rsidR="00EE11A5">
        <w:rPr>
          <w:lang w:val="en-CA"/>
        </w:rPr>
        <w:t xml:space="preserve"> the point</w:t>
      </w:r>
      <w:r w:rsidRPr="002D7611">
        <w:rPr>
          <w:lang w:val="en-CA"/>
        </w:rPr>
        <w:t>.</w:t>
      </w:r>
    </w:p>
    <w:p w14:paraId="7FD9C130" w14:textId="30D8792D" w:rsidR="006A3A31" w:rsidRPr="002D7611" w:rsidRDefault="006A3A31" w:rsidP="006A3A31">
      <w:pPr>
        <w:pStyle w:val="Titre3"/>
      </w:pPr>
      <w:bookmarkStart w:id="63" w:name="_Toc514854075"/>
      <w:r w:rsidRPr="002D7611">
        <w:t xml:space="preserve">Use </w:t>
      </w:r>
      <w:r w:rsidR="00A51BFF">
        <w:t>c</w:t>
      </w:r>
      <w:r w:rsidR="00A51BFF" w:rsidRPr="002D7611">
        <w:t>ase</w:t>
      </w:r>
      <w:r w:rsidRPr="002D7611">
        <w:t>(s)</w:t>
      </w:r>
      <w:bookmarkEnd w:id="63"/>
    </w:p>
    <w:p w14:paraId="5FD5480B" w14:textId="26CB5488" w:rsidR="006703FD" w:rsidRPr="00041BBD" w:rsidRDefault="006703FD" w:rsidP="00BC0157">
      <w:r w:rsidRPr="001E00CE">
        <w:t xml:space="preserve">Use case name and </w:t>
      </w:r>
      <w:r w:rsidRPr="00041BBD">
        <w:t>identifier: UC</w:t>
      </w:r>
      <w:r w:rsidR="004C5991" w:rsidRPr="00041BBD">
        <w:t>3</w:t>
      </w:r>
      <w:r w:rsidRPr="00041BBD">
        <w:t xml:space="preserve"> </w:t>
      </w:r>
      <w:r w:rsidR="00B86DDC" w:rsidRPr="00041BBD">
        <w:t>—</w:t>
      </w:r>
      <w:r w:rsidRPr="00041BBD">
        <w:t xml:space="preserve"> Set </w:t>
      </w:r>
      <w:r w:rsidR="003F3FD3" w:rsidRPr="00041BBD">
        <w:t xml:space="preserve">earthquake </w:t>
      </w:r>
      <w:r w:rsidRPr="00041BBD">
        <w:t>epicenter</w:t>
      </w:r>
    </w:p>
    <w:p w14:paraId="1439C6B5" w14:textId="77777777" w:rsidR="006703FD" w:rsidRPr="001E00CE" w:rsidRDefault="006703FD" w:rsidP="00BC0157">
      <w:r w:rsidRPr="00041BBD">
        <w:t>Objective: The user sets</w:t>
      </w:r>
      <w:r w:rsidRPr="001E00CE">
        <w:t xml:space="preserve"> the epicenter location to create a new study region</w:t>
      </w:r>
      <w:r w:rsidRPr="001E00CE">
        <w:tab/>
      </w:r>
    </w:p>
    <w:p w14:paraId="0788D923" w14:textId="77777777" w:rsidR="006703FD" w:rsidRPr="001E00CE" w:rsidRDefault="006703FD" w:rsidP="00BC0157">
      <w:r w:rsidRPr="001E00CE">
        <w:t>Priority: High</w:t>
      </w:r>
    </w:p>
    <w:p w14:paraId="27FEBCDA" w14:textId="77777777" w:rsidR="006703FD" w:rsidRPr="001E00CE" w:rsidRDefault="006703FD" w:rsidP="00BC0157">
      <w:r w:rsidRPr="001E00CE">
        <w:t>Source: User</w:t>
      </w:r>
    </w:p>
    <w:p w14:paraId="729FC651" w14:textId="77777777" w:rsidR="006703FD" w:rsidRPr="001E00CE" w:rsidRDefault="006703FD" w:rsidP="00BC0157">
      <w:r w:rsidRPr="001E00CE">
        <w:t>Actors: User, Application</w:t>
      </w:r>
    </w:p>
    <w:p w14:paraId="76880A6F" w14:textId="77777777" w:rsidR="006703FD" w:rsidRPr="001E00CE" w:rsidRDefault="006703FD" w:rsidP="00BC0157">
      <w:r w:rsidRPr="001E00CE">
        <w:t>Preconditions:</w:t>
      </w:r>
    </w:p>
    <w:p w14:paraId="30DF31C9" w14:textId="169626B4" w:rsidR="002357F1" w:rsidRPr="001E00CE" w:rsidRDefault="008D36E3" w:rsidP="002357F1">
      <w:pPr>
        <w:ind w:left="284"/>
      </w:pPr>
      <w:r>
        <w:t xml:space="preserve">UC2 — </w:t>
      </w:r>
      <w:r w:rsidRPr="00174CD2">
        <w:t>Display map</w:t>
      </w:r>
      <w:r>
        <w:t xml:space="preserve"> base layers</w:t>
      </w:r>
      <w:r w:rsidRPr="00174CD2">
        <w:t>, navigation bar, and introductory dialog box</w:t>
      </w:r>
      <w:r>
        <w:t>.</w:t>
      </w:r>
    </w:p>
    <w:p w14:paraId="4648939C" w14:textId="77777777" w:rsidR="006703FD" w:rsidRPr="001E00CE" w:rsidRDefault="006703FD" w:rsidP="00BC0157">
      <w:r w:rsidRPr="001E00CE">
        <w:t>Post-conditions:</w:t>
      </w:r>
    </w:p>
    <w:p w14:paraId="69539C6A" w14:textId="72CCC416" w:rsidR="006703FD" w:rsidRPr="001E00CE" w:rsidRDefault="006703FD" w:rsidP="00BD3BD7">
      <w:pPr>
        <w:ind w:left="284"/>
      </w:pPr>
      <w:r w:rsidRPr="001E00CE">
        <w:t>UC</w:t>
      </w:r>
      <w:r w:rsidR="004C5991">
        <w:t>4</w:t>
      </w:r>
      <w:r w:rsidRPr="001E00CE">
        <w:t xml:space="preserve"> </w:t>
      </w:r>
      <w:r w:rsidR="00B86DDC" w:rsidRPr="001E00CE">
        <w:t>—</w:t>
      </w:r>
      <w:r w:rsidR="00346536" w:rsidRPr="001E00CE">
        <w:t xml:space="preserve"> </w:t>
      </w:r>
      <w:r w:rsidR="00BD3BD7">
        <w:t>User inputs magnitude and depth and presses the “Run” button</w:t>
      </w:r>
    </w:p>
    <w:p w14:paraId="47A4790E" w14:textId="77777777" w:rsidR="006703FD" w:rsidRPr="001E00CE" w:rsidRDefault="006703FD" w:rsidP="00BC0157">
      <w:r w:rsidRPr="001E00CE">
        <w:t>Flow of Events:</w:t>
      </w:r>
    </w:p>
    <w:p w14:paraId="4EB6F00F" w14:textId="0EF3B293" w:rsidR="00923BFD" w:rsidRDefault="003161B7" w:rsidP="00923BFD">
      <w:pPr>
        <w:pStyle w:val="Paragraphedeliste"/>
        <w:numPr>
          <w:ilvl w:val="0"/>
          <w:numId w:val="29"/>
        </w:numPr>
        <w:spacing w:after="120"/>
      </w:pPr>
      <w:r w:rsidRPr="001E00CE">
        <w:rPr>
          <w:spacing w:val="8"/>
        </w:rPr>
        <w:t>USER</w:t>
      </w:r>
      <w:r w:rsidR="00FA317E">
        <w:rPr>
          <w:spacing w:val="8"/>
        </w:rPr>
        <w:t xml:space="preserve"> (F3)</w:t>
      </w:r>
      <w:r w:rsidR="006703FD" w:rsidRPr="001E00CE">
        <w:t xml:space="preserve">: Navigates map and sets epicenter location by </w:t>
      </w:r>
      <w:r w:rsidR="006B13F1">
        <w:t>single-clicking the map</w:t>
      </w:r>
    </w:p>
    <w:p w14:paraId="4FCF7E0C" w14:textId="17C32DCB" w:rsidR="00E7510A" w:rsidRDefault="003161B7" w:rsidP="00923BFD">
      <w:pPr>
        <w:pStyle w:val="Paragraphedeliste"/>
        <w:numPr>
          <w:ilvl w:val="0"/>
          <w:numId w:val="29"/>
        </w:numPr>
        <w:spacing w:after="120"/>
      </w:pPr>
      <w:r w:rsidRPr="00923BFD">
        <w:rPr>
          <w:spacing w:val="8"/>
        </w:rPr>
        <w:t>SYSTEM</w:t>
      </w:r>
      <w:r w:rsidR="00FA317E">
        <w:rPr>
          <w:spacing w:val="8"/>
        </w:rPr>
        <w:t xml:space="preserve"> (F4)</w:t>
      </w:r>
      <w:r w:rsidR="006703FD" w:rsidRPr="001E00CE">
        <w:t>: Displays selected epicenter location on map</w:t>
      </w:r>
    </w:p>
    <w:p w14:paraId="0A8BAF17" w14:textId="77777777" w:rsidR="006703FD" w:rsidRPr="001E00CE" w:rsidRDefault="006703FD" w:rsidP="00BC0157">
      <w:r w:rsidRPr="001E00CE">
        <w:t>Special Requirements: None</w:t>
      </w:r>
    </w:p>
    <w:p w14:paraId="2BC8B490" w14:textId="77777777" w:rsidR="006703FD" w:rsidRPr="001E00CE" w:rsidRDefault="006703FD" w:rsidP="00BC0157">
      <w:r w:rsidRPr="001E00CE">
        <w:t>Notes: None</w:t>
      </w:r>
    </w:p>
    <w:p w14:paraId="4DC3BC6C" w14:textId="48D3BC64" w:rsidR="006A3A31" w:rsidRPr="002D7611" w:rsidRDefault="006A3A31" w:rsidP="006A3A31">
      <w:pPr>
        <w:pStyle w:val="Titre3"/>
      </w:pPr>
      <w:bookmarkStart w:id="64" w:name="_Toc514854076"/>
      <w:r w:rsidRPr="002D7611">
        <w:t xml:space="preserve">Functional </w:t>
      </w:r>
      <w:r w:rsidR="007360AF">
        <w:t>r</w:t>
      </w:r>
      <w:r w:rsidRPr="002D7611">
        <w:t>equirements</w:t>
      </w:r>
      <w:bookmarkEnd w:id="64"/>
    </w:p>
    <w:p w14:paraId="63A45C3E" w14:textId="2E9C054F" w:rsidR="006703FD" w:rsidRPr="002D7611" w:rsidRDefault="006703FD" w:rsidP="00BC0157">
      <w:r w:rsidRPr="002D7611">
        <w:t>UC</w:t>
      </w:r>
      <w:r w:rsidR="00BD3BD7">
        <w:t>3</w:t>
      </w:r>
      <w:r w:rsidRPr="002D7611">
        <w:t>.FR</w:t>
      </w:r>
      <w:r w:rsidR="00027D3E">
        <w:t>1</w:t>
      </w:r>
      <w:r w:rsidR="00B068C1">
        <w:t>: T</w:t>
      </w:r>
      <w:r w:rsidRPr="002D7611">
        <w:t xml:space="preserve">he system shall allow the user to pan to a region </w:t>
      </w:r>
      <w:r w:rsidR="00B068C1">
        <w:t xml:space="preserve">(e.g. for PC users, </w:t>
      </w:r>
      <w:r w:rsidRPr="002D7611">
        <w:t>by clicking and dragging the mouse</w:t>
      </w:r>
      <w:r w:rsidR="00B068C1">
        <w:t xml:space="preserve"> or by using the keyboard arrow keys)</w:t>
      </w:r>
      <w:r w:rsidR="00660DC2">
        <w:t>.</w:t>
      </w:r>
      <w:r w:rsidR="00B068C1">
        <w:t xml:space="preserve"> </w:t>
      </w:r>
    </w:p>
    <w:p w14:paraId="33739143" w14:textId="242933DE" w:rsidR="006703FD" w:rsidRPr="002D7611" w:rsidRDefault="00BD3BD7" w:rsidP="00BC0157">
      <w:r>
        <w:t>UC3</w:t>
      </w:r>
      <w:r w:rsidR="006703FD" w:rsidRPr="002D7611">
        <w:t>.FR</w:t>
      </w:r>
      <w:r w:rsidR="00027D3E">
        <w:t>2</w:t>
      </w:r>
      <w:r w:rsidR="006703FD" w:rsidRPr="002D7611">
        <w:t>:</w:t>
      </w:r>
      <w:r w:rsidR="00B068C1">
        <w:t xml:space="preserve"> T</w:t>
      </w:r>
      <w:r w:rsidR="006703FD" w:rsidRPr="002D7611">
        <w:t xml:space="preserve">he system shall allow the user to zoom in or out on a region using the zoom </w:t>
      </w:r>
      <w:r w:rsidR="00B068C1">
        <w:t>buttons,</w:t>
      </w:r>
      <w:r w:rsidR="006703FD" w:rsidRPr="002D7611">
        <w:t xml:space="preserve"> </w:t>
      </w:r>
      <w:r w:rsidR="00B068C1">
        <w:t xml:space="preserve">the </w:t>
      </w:r>
      <w:r w:rsidR="006703FD" w:rsidRPr="002D7611">
        <w:t>mou</w:t>
      </w:r>
      <w:r w:rsidR="00922BC0">
        <w:t>se</w:t>
      </w:r>
      <w:r w:rsidR="00B068C1">
        <w:t xml:space="preserve"> scroll, the plus and minus keys on the keyboard, or (for mobile users) the pinch in/out gesture</w:t>
      </w:r>
      <w:r w:rsidR="00660DC2">
        <w:t>.</w:t>
      </w:r>
    </w:p>
    <w:p w14:paraId="73988FE7" w14:textId="2D4C4BD5" w:rsidR="006703FD" w:rsidRPr="002D7611" w:rsidRDefault="00BD3BD7" w:rsidP="00BC0157">
      <w:r>
        <w:t>UC3</w:t>
      </w:r>
      <w:r w:rsidR="006703FD" w:rsidRPr="002D7611">
        <w:t>.FR</w:t>
      </w:r>
      <w:r w:rsidR="00027D3E">
        <w:t>3</w:t>
      </w:r>
      <w:r w:rsidR="006703FD" w:rsidRPr="002D7611">
        <w:t xml:space="preserve">: </w:t>
      </w:r>
      <w:r w:rsidR="00B068C1">
        <w:t>T</w:t>
      </w:r>
      <w:r w:rsidR="006703FD" w:rsidRPr="002D7611">
        <w:t xml:space="preserve">he system shall allow the user to select the epicenter location by </w:t>
      </w:r>
      <w:r w:rsidR="00B068C1">
        <w:t>single-</w:t>
      </w:r>
      <w:r w:rsidR="006703FD" w:rsidRPr="002D7611">
        <w:t>clicking on the map</w:t>
      </w:r>
      <w:r w:rsidR="00660DC2">
        <w:t>.</w:t>
      </w:r>
    </w:p>
    <w:p w14:paraId="626F8DEC" w14:textId="026063F2" w:rsidR="006703FD" w:rsidRDefault="00BD3BD7" w:rsidP="00BC0157">
      <w:r>
        <w:t>UC3</w:t>
      </w:r>
      <w:r w:rsidR="00027D3E">
        <w:t>.FR</w:t>
      </w:r>
      <w:r w:rsidR="00923BFD">
        <w:t>4</w:t>
      </w:r>
      <w:r w:rsidR="006703FD" w:rsidRPr="002D7611">
        <w:t>: Once the epicenter location has been set, the system shall display the selected epicenter location on the map</w:t>
      </w:r>
      <w:r w:rsidR="00660DC2">
        <w:t>.</w:t>
      </w:r>
    </w:p>
    <w:p w14:paraId="7BFE0361" w14:textId="2295E089" w:rsidR="00DD3BF1" w:rsidRDefault="00DD3BF1" w:rsidP="00BC0157">
      <w:pPr>
        <w:pStyle w:val="Titre3"/>
      </w:pPr>
      <w:bookmarkStart w:id="65" w:name="_Toc514854077"/>
      <w:r w:rsidRPr="002D7611">
        <w:t>Activity diagram</w:t>
      </w:r>
      <w:bookmarkEnd w:id="65"/>
    </w:p>
    <w:p w14:paraId="6AD3A283" w14:textId="40112165" w:rsidR="00142614" w:rsidRPr="00142614" w:rsidRDefault="00941EFA" w:rsidP="00142614">
      <w:pPr>
        <w:jc w:val="center"/>
      </w:pPr>
      <w:r w:rsidRPr="00941EFA">
        <w:drawing>
          <wp:inline distT="0" distB="0" distL="0" distR="0" wp14:anchorId="6C3AFBDA" wp14:editId="6D341D68">
            <wp:extent cx="2995684" cy="1652031"/>
            <wp:effectExtent l="0" t="0" r="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3500" cy="1667371"/>
                    </a:xfrm>
                    <a:prstGeom prst="rect">
                      <a:avLst/>
                    </a:prstGeom>
                  </pic:spPr>
                </pic:pic>
              </a:graphicData>
            </a:graphic>
          </wp:inline>
        </w:drawing>
      </w:r>
    </w:p>
    <w:p w14:paraId="5AD4AAA1" w14:textId="14A719C6" w:rsidR="00DD0C46" w:rsidRPr="002D7611" w:rsidRDefault="00D444C1" w:rsidP="00DD0C46">
      <w:pPr>
        <w:pStyle w:val="Titre2"/>
        <w:rPr>
          <w:lang w:val="en-CA"/>
        </w:rPr>
      </w:pPr>
      <w:bookmarkStart w:id="66" w:name="_Toc514854078"/>
      <w:r>
        <w:t>Input</w:t>
      </w:r>
      <w:r w:rsidR="00A74A33" w:rsidRPr="002D7611">
        <w:t xml:space="preserve"> magnitude</w:t>
      </w:r>
      <w:r w:rsidR="00575D9B">
        <w:t xml:space="preserve"> and depth</w:t>
      </w:r>
      <w:bookmarkEnd w:id="66"/>
    </w:p>
    <w:p w14:paraId="2BA2CF36" w14:textId="10C56464" w:rsidR="0066359B" w:rsidRPr="002D7611" w:rsidRDefault="0066359B" w:rsidP="0066359B">
      <w:pPr>
        <w:pStyle w:val="Titre3"/>
      </w:pPr>
      <w:bookmarkStart w:id="67" w:name="_Toc514854079"/>
      <w:r w:rsidRPr="002D7611">
        <w:t xml:space="preserve">Description and </w:t>
      </w:r>
      <w:r w:rsidR="007360AF">
        <w:t>p</w:t>
      </w:r>
      <w:r w:rsidRPr="002D7611">
        <w:t>riority</w:t>
      </w:r>
      <w:bookmarkEnd w:id="67"/>
    </w:p>
    <w:p w14:paraId="1FF4139A" w14:textId="0E510A4B" w:rsidR="0066359B" w:rsidRPr="002D7611" w:rsidRDefault="001A343B" w:rsidP="00BC0157">
      <w:pPr>
        <w:rPr>
          <w:lang w:val="en-CA"/>
        </w:rPr>
      </w:pPr>
      <w:r w:rsidRPr="002D7611">
        <w:rPr>
          <w:lang w:val="en-CA"/>
        </w:rPr>
        <w:t xml:space="preserve">The user must </w:t>
      </w:r>
      <w:r w:rsidR="00D444C1">
        <w:rPr>
          <w:lang w:val="en-CA"/>
        </w:rPr>
        <w:t>input</w:t>
      </w:r>
      <w:r w:rsidRPr="002D7611">
        <w:rPr>
          <w:lang w:val="en-CA"/>
        </w:rPr>
        <w:t xml:space="preserve"> the seismic hazard magnitude </w:t>
      </w:r>
      <w:r w:rsidR="00575D9B">
        <w:rPr>
          <w:lang w:val="en-CA"/>
        </w:rPr>
        <w:t xml:space="preserve">and depth </w:t>
      </w:r>
      <w:r w:rsidRPr="002D7611">
        <w:rPr>
          <w:lang w:val="en-CA"/>
        </w:rPr>
        <w:t xml:space="preserve">in order to perform the risk assessment. </w:t>
      </w:r>
      <w:r w:rsidR="00575D9B">
        <w:rPr>
          <w:lang w:val="en-CA"/>
        </w:rPr>
        <w:t xml:space="preserve">The application supports magnitudes from 5 to 8 and depths from 0 to 100 km. </w:t>
      </w:r>
      <w:r w:rsidR="001A791C">
        <w:rPr>
          <w:lang w:val="en-CA"/>
        </w:rPr>
        <w:t xml:space="preserve">Then the user most </w:t>
      </w:r>
      <w:r w:rsidR="001A791C" w:rsidRPr="002D7611">
        <w:rPr>
          <w:lang w:val="en-CA"/>
        </w:rPr>
        <w:t xml:space="preserve">choose to </w:t>
      </w:r>
      <w:r w:rsidR="001A791C">
        <w:rPr>
          <w:lang w:val="en-CA"/>
        </w:rPr>
        <w:t>run</w:t>
      </w:r>
      <w:r w:rsidR="001A791C" w:rsidRPr="002D7611">
        <w:rPr>
          <w:lang w:val="en-CA"/>
        </w:rPr>
        <w:t xml:space="preserve"> the risk assessment or</w:t>
      </w:r>
      <w:r w:rsidR="001A791C">
        <w:rPr>
          <w:lang w:val="en-CA"/>
        </w:rPr>
        <w:t xml:space="preserve"> to cancel and</w:t>
      </w:r>
      <w:r w:rsidR="001A791C" w:rsidRPr="002D7611">
        <w:rPr>
          <w:lang w:val="en-CA"/>
        </w:rPr>
        <w:t xml:space="preserve"> </w:t>
      </w:r>
      <w:r w:rsidR="001A791C">
        <w:rPr>
          <w:lang w:val="en-CA"/>
        </w:rPr>
        <w:t>redefine t</w:t>
      </w:r>
      <w:r w:rsidR="001A791C" w:rsidRPr="002D7611">
        <w:rPr>
          <w:lang w:val="en-CA"/>
        </w:rPr>
        <w:t xml:space="preserve">he </w:t>
      </w:r>
      <w:r w:rsidR="001A791C">
        <w:rPr>
          <w:lang w:val="en-CA"/>
        </w:rPr>
        <w:t>earthquake epicenter location.</w:t>
      </w:r>
    </w:p>
    <w:p w14:paraId="71A0AB45" w14:textId="6B2DC8FD" w:rsidR="0066359B" w:rsidRPr="002D7611" w:rsidRDefault="0066359B" w:rsidP="0066359B">
      <w:pPr>
        <w:pStyle w:val="Titre3"/>
      </w:pPr>
      <w:bookmarkStart w:id="68" w:name="_Toc514854080"/>
      <w:r w:rsidRPr="002D7611">
        <w:t xml:space="preserve">Use </w:t>
      </w:r>
      <w:r w:rsidR="007360AF">
        <w:t>c</w:t>
      </w:r>
      <w:r w:rsidRPr="002D7611">
        <w:t>ase(s)</w:t>
      </w:r>
      <w:bookmarkEnd w:id="68"/>
    </w:p>
    <w:p w14:paraId="3BD77C57" w14:textId="748D99C7" w:rsidR="006703FD" w:rsidRPr="00041BBD" w:rsidRDefault="006703FD" w:rsidP="00BD3BD7">
      <w:r w:rsidRPr="004A28B0">
        <w:t xml:space="preserve">Use case name </w:t>
      </w:r>
      <w:r w:rsidRPr="00041BBD">
        <w:t>and identifier: UC</w:t>
      </w:r>
      <w:r w:rsidR="00BD3BD7" w:rsidRPr="00041BBD">
        <w:t>4</w:t>
      </w:r>
      <w:r w:rsidRPr="00041BBD">
        <w:t xml:space="preserve"> </w:t>
      </w:r>
      <w:r w:rsidR="00B86DDC" w:rsidRPr="00041BBD">
        <w:t>—</w:t>
      </w:r>
      <w:r w:rsidRPr="00041BBD">
        <w:t xml:space="preserve"> </w:t>
      </w:r>
      <w:r w:rsidR="00BD3BD7" w:rsidRPr="00041BBD">
        <w:t>User inputs magnitude and depth and presses the “Run” button</w:t>
      </w:r>
    </w:p>
    <w:p w14:paraId="54C9DC43" w14:textId="544C3004" w:rsidR="006703FD" w:rsidRPr="004A28B0" w:rsidRDefault="006703FD" w:rsidP="00BC0157">
      <w:r w:rsidRPr="004A28B0">
        <w:t xml:space="preserve">Objective: The user </w:t>
      </w:r>
      <w:r w:rsidR="00D444C1" w:rsidRPr="004A28B0">
        <w:t>inputs</w:t>
      </w:r>
      <w:r w:rsidRPr="004A28B0">
        <w:t xml:space="preserve"> the earthquake magnitude </w:t>
      </w:r>
      <w:r w:rsidR="002F1DD5" w:rsidRPr="004A28B0">
        <w:t>and depth</w:t>
      </w:r>
      <w:r w:rsidR="00581FA3">
        <w:t xml:space="preserve"> </w:t>
      </w:r>
      <w:r w:rsidR="007B38E2">
        <w:t xml:space="preserve">and </w:t>
      </w:r>
      <w:r w:rsidR="00581FA3">
        <w:t xml:space="preserve">chooses whether to </w:t>
      </w:r>
      <w:r w:rsidR="00112F46">
        <w:t>run the simulation or to cancel</w:t>
      </w:r>
      <w:r w:rsidR="00660DC2">
        <w:t>.</w:t>
      </w:r>
    </w:p>
    <w:p w14:paraId="5F13DB31" w14:textId="77777777" w:rsidR="006703FD" w:rsidRPr="004A28B0" w:rsidRDefault="006703FD" w:rsidP="00BC0157">
      <w:r w:rsidRPr="004A28B0">
        <w:t>Priority: High</w:t>
      </w:r>
    </w:p>
    <w:p w14:paraId="17CCD360" w14:textId="77777777" w:rsidR="006703FD" w:rsidRPr="004A28B0" w:rsidRDefault="006703FD" w:rsidP="00BC0157">
      <w:r w:rsidRPr="004A28B0">
        <w:t>Source: User</w:t>
      </w:r>
    </w:p>
    <w:p w14:paraId="27D5C4EC" w14:textId="77777777" w:rsidR="006703FD" w:rsidRPr="004A28B0" w:rsidRDefault="006703FD" w:rsidP="00BC0157">
      <w:r w:rsidRPr="004A28B0">
        <w:t>Actors: User, Application</w:t>
      </w:r>
    </w:p>
    <w:p w14:paraId="4EF04A4E" w14:textId="77777777" w:rsidR="006703FD" w:rsidRPr="004A28B0" w:rsidRDefault="006703FD" w:rsidP="00BC0157">
      <w:r w:rsidRPr="004A28B0">
        <w:t>Preconditions:</w:t>
      </w:r>
    </w:p>
    <w:p w14:paraId="735F717E" w14:textId="0C8D3F6D" w:rsidR="006703FD" w:rsidRPr="004A28B0" w:rsidRDefault="006703FD" w:rsidP="002F1DD5">
      <w:pPr>
        <w:ind w:left="284"/>
      </w:pPr>
      <w:r w:rsidRPr="004A28B0">
        <w:t>UC</w:t>
      </w:r>
      <w:r w:rsidR="00BD3BD7">
        <w:t>3</w:t>
      </w:r>
      <w:r w:rsidRPr="004A28B0">
        <w:t xml:space="preserve"> </w:t>
      </w:r>
      <w:r w:rsidR="00B86DDC" w:rsidRPr="004A28B0">
        <w:t>—</w:t>
      </w:r>
      <w:r w:rsidR="00346536" w:rsidRPr="004A28B0">
        <w:t xml:space="preserve"> </w:t>
      </w:r>
      <w:r w:rsidRPr="004A28B0">
        <w:t>Set epicenter for default seismic analysis</w:t>
      </w:r>
    </w:p>
    <w:p w14:paraId="0AB81385" w14:textId="77777777" w:rsidR="006703FD" w:rsidRPr="004A28B0" w:rsidRDefault="006703FD" w:rsidP="00BC0157">
      <w:r w:rsidRPr="004A28B0">
        <w:t>Post-conditions:</w:t>
      </w:r>
    </w:p>
    <w:p w14:paraId="4C9D0298" w14:textId="43A31C80" w:rsidR="00581FA3" w:rsidRPr="003A537B" w:rsidRDefault="00581FA3" w:rsidP="00581FA3">
      <w:pPr>
        <w:ind w:left="284"/>
      </w:pPr>
      <w:r w:rsidRPr="003A537B">
        <w:t>UC</w:t>
      </w:r>
      <w:r w:rsidR="00BD3BD7">
        <w:t>5</w:t>
      </w:r>
      <w:r>
        <w:t xml:space="preserve"> </w:t>
      </w:r>
      <w:r w:rsidRPr="003A537B">
        <w:t>— Execute risk assessment analysis</w:t>
      </w:r>
    </w:p>
    <w:p w14:paraId="4EC3DF86" w14:textId="77777777" w:rsidR="006703FD" w:rsidRPr="004A28B0" w:rsidRDefault="006703FD" w:rsidP="00BC0157">
      <w:r w:rsidRPr="004A28B0">
        <w:t>Flow of Events:</w:t>
      </w:r>
    </w:p>
    <w:p w14:paraId="4B630539" w14:textId="68193FE6" w:rsidR="006703FD" w:rsidRPr="004A28B0" w:rsidRDefault="003161B7" w:rsidP="004C5569">
      <w:pPr>
        <w:pStyle w:val="Paragraphedeliste"/>
        <w:numPr>
          <w:ilvl w:val="0"/>
          <w:numId w:val="28"/>
        </w:numPr>
        <w:spacing w:after="120"/>
      </w:pPr>
      <w:r w:rsidRPr="004A28B0">
        <w:rPr>
          <w:spacing w:val="8"/>
        </w:rPr>
        <w:t>SYSTEM</w:t>
      </w:r>
      <w:r w:rsidR="006703FD" w:rsidRPr="004A28B0">
        <w:t xml:space="preserve">: Displays dialog box containing </w:t>
      </w:r>
      <w:r w:rsidR="00027D3E">
        <w:t xml:space="preserve">select menu for </w:t>
      </w:r>
      <w:r w:rsidR="006703FD" w:rsidRPr="004A28B0">
        <w:t xml:space="preserve">magnitude </w:t>
      </w:r>
      <w:r w:rsidR="00027D3E">
        <w:t>and depth</w:t>
      </w:r>
    </w:p>
    <w:p w14:paraId="30CC4AFA" w14:textId="7A02F51E" w:rsidR="006703FD" w:rsidRPr="004A28B0" w:rsidRDefault="003161B7" w:rsidP="004C5569">
      <w:pPr>
        <w:pStyle w:val="Paragraphedeliste"/>
        <w:numPr>
          <w:ilvl w:val="0"/>
          <w:numId w:val="28"/>
        </w:numPr>
        <w:spacing w:after="120"/>
      </w:pPr>
      <w:r w:rsidRPr="004A28B0">
        <w:rPr>
          <w:spacing w:val="8"/>
        </w:rPr>
        <w:t>USER</w:t>
      </w:r>
      <w:r w:rsidR="00941EFA">
        <w:rPr>
          <w:spacing w:val="8"/>
        </w:rPr>
        <w:t xml:space="preserve"> (F5)</w:t>
      </w:r>
      <w:r w:rsidR="006703FD" w:rsidRPr="004A28B0">
        <w:t>: Selects magnitude</w:t>
      </w:r>
      <w:r w:rsidR="00027D3E">
        <w:t xml:space="preserve"> and depth</w:t>
      </w:r>
    </w:p>
    <w:p w14:paraId="791DD06E" w14:textId="77777777" w:rsidR="00581FA3" w:rsidRDefault="003161B7" w:rsidP="004C5569">
      <w:pPr>
        <w:pStyle w:val="Paragraphedeliste"/>
        <w:numPr>
          <w:ilvl w:val="0"/>
          <w:numId w:val="28"/>
        </w:numPr>
        <w:spacing w:after="120"/>
      </w:pPr>
      <w:r w:rsidRPr="004A28B0">
        <w:rPr>
          <w:spacing w:val="8"/>
        </w:rPr>
        <w:t>USER</w:t>
      </w:r>
      <w:r w:rsidR="006703FD" w:rsidRPr="004A28B0">
        <w:t xml:space="preserve">: Presses </w:t>
      </w:r>
      <w:r w:rsidR="00027D3E">
        <w:t>“Run</w:t>
      </w:r>
      <w:r w:rsidR="00922BC0" w:rsidRPr="004A28B0">
        <w:t>”</w:t>
      </w:r>
      <w:r w:rsidR="00027D3E">
        <w:t xml:space="preserve"> or “Cancel”</w:t>
      </w:r>
    </w:p>
    <w:p w14:paraId="77A2D4F0" w14:textId="77777777" w:rsidR="00581FA3" w:rsidRDefault="00581FA3" w:rsidP="004C5569">
      <w:pPr>
        <w:pStyle w:val="Paragraphedeliste"/>
        <w:numPr>
          <w:ilvl w:val="0"/>
          <w:numId w:val="28"/>
        </w:numPr>
        <w:spacing w:after="120"/>
      </w:pPr>
      <w:r w:rsidRPr="003A537B">
        <w:t xml:space="preserve">If </w:t>
      </w:r>
      <w:r w:rsidRPr="00581FA3">
        <w:rPr>
          <w:spacing w:val="8"/>
        </w:rPr>
        <w:t>USER</w:t>
      </w:r>
      <w:r w:rsidRPr="003A537B">
        <w:t>: Presses “Cancel” button</w:t>
      </w:r>
    </w:p>
    <w:p w14:paraId="6A2BF173" w14:textId="2914B59A" w:rsidR="00581FA3" w:rsidRDefault="00581FA3" w:rsidP="004C5569">
      <w:pPr>
        <w:pStyle w:val="Paragraphedeliste"/>
        <w:numPr>
          <w:ilvl w:val="1"/>
          <w:numId w:val="28"/>
        </w:numPr>
        <w:spacing w:after="120"/>
      </w:pPr>
      <w:r w:rsidRPr="00581FA3">
        <w:rPr>
          <w:spacing w:val="8"/>
        </w:rPr>
        <w:t>SYSTEM</w:t>
      </w:r>
      <w:r w:rsidRPr="003A537B">
        <w:t xml:space="preserve"> Displays/returns to “Set </w:t>
      </w:r>
      <w:r w:rsidR="00871B66">
        <w:t xml:space="preserve">earthquake </w:t>
      </w:r>
      <w:r w:rsidRPr="003A537B">
        <w:t>epicenter” screen</w:t>
      </w:r>
    </w:p>
    <w:p w14:paraId="2FD9A53E" w14:textId="2CD1E6BD" w:rsidR="00581FA3" w:rsidRPr="003A537B" w:rsidRDefault="00581FA3" w:rsidP="004C5569">
      <w:pPr>
        <w:pStyle w:val="Paragraphedeliste"/>
        <w:numPr>
          <w:ilvl w:val="1"/>
          <w:numId w:val="28"/>
        </w:numPr>
        <w:spacing w:after="120"/>
      </w:pPr>
      <w:r w:rsidRPr="003A537B">
        <w:t>UC</w:t>
      </w:r>
      <w:r w:rsidR="00871B66">
        <w:t>3</w:t>
      </w:r>
      <w:r w:rsidRPr="003A537B">
        <w:t xml:space="preserve"> — Set</w:t>
      </w:r>
      <w:r w:rsidR="00871B66">
        <w:t xml:space="preserve"> earthquake</w:t>
      </w:r>
      <w:r w:rsidRPr="003A537B">
        <w:t xml:space="preserve"> </w:t>
      </w:r>
      <w:r w:rsidR="00871B66">
        <w:t>epicenter</w:t>
      </w:r>
    </w:p>
    <w:p w14:paraId="7899E6A5" w14:textId="045C79EF" w:rsidR="00581FA3" w:rsidRPr="004A28B0" w:rsidRDefault="00581FA3" w:rsidP="004C5569">
      <w:pPr>
        <w:pStyle w:val="Paragraphedeliste"/>
        <w:numPr>
          <w:ilvl w:val="0"/>
          <w:numId w:val="28"/>
        </w:numPr>
        <w:spacing w:after="120"/>
      </w:pPr>
      <w:r>
        <w:t>End if</w:t>
      </w:r>
    </w:p>
    <w:p w14:paraId="35A54154" w14:textId="77777777" w:rsidR="006703FD" w:rsidRPr="004A28B0" w:rsidRDefault="006703FD" w:rsidP="00BC0157">
      <w:r w:rsidRPr="004A28B0">
        <w:t>Special Requirements: None</w:t>
      </w:r>
    </w:p>
    <w:p w14:paraId="1FC7F588" w14:textId="77777777" w:rsidR="006703FD" w:rsidRPr="004A28B0" w:rsidRDefault="006703FD" w:rsidP="00BC0157">
      <w:r w:rsidRPr="004A28B0">
        <w:t>Notes: None</w:t>
      </w:r>
    </w:p>
    <w:p w14:paraId="552316DB" w14:textId="7296BF45" w:rsidR="001104AE" w:rsidRPr="002D7611" w:rsidRDefault="001104AE" w:rsidP="001104AE">
      <w:pPr>
        <w:pStyle w:val="Titre3"/>
      </w:pPr>
      <w:bookmarkStart w:id="69" w:name="_Toc514854081"/>
      <w:r w:rsidRPr="002D7611">
        <w:t xml:space="preserve">Functional </w:t>
      </w:r>
      <w:r w:rsidR="007360AF">
        <w:t>r</w:t>
      </w:r>
      <w:r w:rsidRPr="002D7611">
        <w:t>equirements</w:t>
      </w:r>
      <w:bookmarkEnd w:id="69"/>
    </w:p>
    <w:p w14:paraId="3E30AF18" w14:textId="602E1ADC" w:rsidR="006703FD" w:rsidRDefault="006703FD" w:rsidP="00112F46">
      <w:r w:rsidRPr="002D7611">
        <w:t>UC</w:t>
      </w:r>
      <w:r w:rsidR="00871B66">
        <w:t>4</w:t>
      </w:r>
      <w:r w:rsidRPr="002D7611">
        <w:t xml:space="preserve">.FR1: The system shall display a dialog box with a </w:t>
      </w:r>
      <w:r w:rsidR="00C21FE5">
        <w:t xml:space="preserve">select menu for </w:t>
      </w:r>
      <w:r w:rsidRPr="002D7611">
        <w:t xml:space="preserve">magnitude </w:t>
      </w:r>
      <w:r w:rsidR="00C21FE5">
        <w:t>(5.0–8.0 in 0.5 increments) and depth (0–100 km in 5 km increments)</w:t>
      </w:r>
      <w:r w:rsidRPr="002D7611">
        <w:t xml:space="preserve">, the coordinates of the </w:t>
      </w:r>
      <w:r w:rsidR="00C21FE5">
        <w:t>epicenter, and buttons for “Cancel” and “Run”.</w:t>
      </w:r>
    </w:p>
    <w:p w14:paraId="7C78E05E" w14:textId="4FE65859" w:rsidR="002515B3" w:rsidRDefault="002515B3" w:rsidP="00112F46">
      <w:r w:rsidRPr="002D7611">
        <w:t>UC</w:t>
      </w:r>
      <w:r w:rsidR="00871B66">
        <w:t>4</w:t>
      </w:r>
      <w:r w:rsidRPr="002D7611">
        <w:t>.FR</w:t>
      </w:r>
      <w:r>
        <w:t>2</w:t>
      </w:r>
      <w:r w:rsidRPr="002D7611">
        <w:t xml:space="preserve">: The system shall display a dialog box with </w:t>
      </w:r>
      <w:r>
        <w:t>“Run”</w:t>
      </w:r>
      <w:r w:rsidRPr="002D7611">
        <w:t xml:space="preserve"> and </w:t>
      </w:r>
      <w:r>
        <w:t>“</w:t>
      </w:r>
      <w:r w:rsidRPr="002D7611">
        <w:t>Cancel</w:t>
      </w:r>
      <w:r>
        <w:t>”</w:t>
      </w:r>
      <w:r w:rsidRPr="002D7611">
        <w:t xml:space="preserve"> buttons providing options to proceed with analysis or exit to UC1</w:t>
      </w:r>
      <w:r w:rsidR="00660DC2">
        <w:t>.</w:t>
      </w:r>
    </w:p>
    <w:p w14:paraId="36120643" w14:textId="3B31B20F" w:rsidR="002515B3" w:rsidRPr="002D7611" w:rsidRDefault="00BD3BD7" w:rsidP="00112F46">
      <w:r>
        <w:t>UC</w:t>
      </w:r>
      <w:r w:rsidR="00871B66">
        <w:t>4</w:t>
      </w:r>
      <w:r w:rsidR="002515B3" w:rsidRPr="002D7611">
        <w:t>.FR</w:t>
      </w:r>
      <w:r w:rsidR="002515B3">
        <w:t>3</w:t>
      </w:r>
      <w:r w:rsidR="002515B3" w:rsidRPr="002D7611">
        <w:t xml:space="preserve">: When the user clicks the </w:t>
      </w:r>
      <w:r w:rsidR="002515B3">
        <w:t>“</w:t>
      </w:r>
      <w:r w:rsidR="002515B3" w:rsidRPr="002D7611">
        <w:t>Cancel</w:t>
      </w:r>
      <w:r w:rsidR="002515B3">
        <w:t>”</w:t>
      </w:r>
      <w:r w:rsidR="002515B3" w:rsidRPr="002D7611">
        <w:t xml:space="preserve"> button, the system </w:t>
      </w:r>
      <w:r w:rsidR="002515B3">
        <w:t>removes the epicenter marker and allows the user to start over (set epicenter — UC1).</w:t>
      </w:r>
    </w:p>
    <w:p w14:paraId="61B974E2" w14:textId="057B9036" w:rsidR="001931D1" w:rsidRPr="002D7611" w:rsidRDefault="00BD3BD7" w:rsidP="00112F46">
      <w:r>
        <w:t>UC</w:t>
      </w:r>
      <w:r w:rsidR="00871B66">
        <w:t>4</w:t>
      </w:r>
      <w:r w:rsidR="006703FD" w:rsidRPr="002D7611">
        <w:t>.FR</w:t>
      </w:r>
      <w:r w:rsidR="002515B3">
        <w:t>4</w:t>
      </w:r>
      <w:r w:rsidR="006703FD" w:rsidRPr="002D7611">
        <w:t xml:space="preserve">: </w:t>
      </w:r>
      <w:r w:rsidR="002515B3" w:rsidRPr="002D7611">
        <w:t xml:space="preserve">When the user clicks the </w:t>
      </w:r>
      <w:r w:rsidR="002515B3">
        <w:t>“Run”</w:t>
      </w:r>
      <w:r w:rsidR="002515B3" w:rsidRPr="002D7611">
        <w:t xml:space="preserve"> button, the system shall proceed with the analysis</w:t>
      </w:r>
      <w:r w:rsidR="002515B3">
        <w:t>.</w:t>
      </w:r>
    </w:p>
    <w:p w14:paraId="22C5F737" w14:textId="4792C85B" w:rsidR="002D619D" w:rsidRDefault="00DD3BF1" w:rsidP="00DD3BF1">
      <w:pPr>
        <w:pStyle w:val="Titre3"/>
      </w:pPr>
      <w:bookmarkStart w:id="70" w:name="_Toc514854082"/>
      <w:r w:rsidRPr="002D7611">
        <w:t>Activity diagram</w:t>
      </w:r>
      <w:bookmarkEnd w:id="70"/>
    </w:p>
    <w:p w14:paraId="651D2CC3" w14:textId="60B9033E" w:rsidR="00142614" w:rsidRPr="00142614" w:rsidRDefault="00592685" w:rsidP="00142614">
      <w:pPr>
        <w:jc w:val="center"/>
      </w:pPr>
      <w:r w:rsidRPr="00592685">
        <w:drawing>
          <wp:inline distT="0" distB="0" distL="0" distR="0" wp14:anchorId="34BE44E1" wp14:editId="2E4314F7">
            <wp:extent cx="4067033" cy="3288478"/>
            <wp:effectExtent l="0" t="0" r="0" b="762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89277" cy="3306463"/>
                    </a:xfrm>
                    <a:prstGeom prst="rect">
                      <a:avLst/>
                    </a:prstGeom>
                  </pic:spPr>
                </pic:pic>
              </a:graphicData>
            </a:graphic>
          </wp:inline>
        </w:drawing>
      </w:r>
    </w:p>
    <w:p w14:paraId="51F0340A" w14:textId="77777777" w:rsidR="00DD0C46" w:rsidRPr="002D7611" w:rsidRDefault="00A74A33" w:rsidP="00DD0C46">
      <w:pPr>
        <w:pStyle w:val="Titre2"/>
        <w:rPr>
          <w:lang w:val="en-CA"/>
        </w:rPr>
      </w:pPr>
      <w:bookmarkStart w:id="71" w:name="_Toc514854083"/>
      <w:r w:rsidRPr="002D7611">
        <w:t>Execute risk assessment analysis</w:t>
      </w:r>
      <w:bookmarkEnd w:id="71"/>
    </w:p>
    <w:p w14:paraId="070949C4" w14:textId="388BC1F9" w:rsidR="001104AE" w:rsidRPr="002D7611" w:rsidRDefault="001104AE" w:rsidP="001104AE">
      <w:pPr>
        <w:pStyle w:val="Titre3"/>
      </w:pPr>
      <w:bookmarkStart w:id="72" w:name="_Toc514854084"/>
      <w:r w:rsidRPr="002D7611">
        <w:t xml:space="preserve">Description and </w:t>
      </w:r>
      <w:r w:rsidR="007360AF">
        <w:t>p</w:t>
      </w:r>
      <w:r w:rsidRPr="002D7611">
        <w:t>riority</w:t>
      </w:r>
      <w:bookmarkEnd w:id="72"/>
    </w:p>
    <w:p w14:paraId="0A5F876C" w14:textId="77777777" w:rsidR="0098364D" w:rsidRPr="002D7611" w:rsidRDefault="00823A6B" w:rsidP="00BC0157">
      <w:pPr>
        <w:rPr>
          <w:lang w:val="en-CA"/>
        </w:rPr>
      </w:pPr>
      <w:r w:rsidRPr="002D7611">
        <w:rPr>
          <w:lang w:val="en-CA"/>
        </w:rPr>
        <w:t xml:space="preserve">The application </w:t>
      </w:r>
      <w:r w:rsidR="00407089" w:rsidRPr="002D7611">
        <w:rPr>
          <w:lang w:val="en-CA"/>
        </w:rPr>
        <w:t>executes the analysis</w:t>
      </w:r>
      <w:r w:rsidRPr="002D7611">
        <w:rPr>
          <w:lang w:val="en-CA"/>
        </w:rPr>
        <w:t xml:space="preserve"> according to the input data provided. </w:t>
      </w:r>
    </w:p>
    <w:p w14:paraId="0DDAFBF3" w14:textId="0C9BF876" w:rsidR="001104AE" w:rsidRPr="002D7611" w:rsidRDefault="001104AE" w:rsidP="001104AE">
      <w:pPr>
        <w:pStyle w:val="Titre3"/>
      </w:pPr>
      <w:bookmarkStart w:id="73" w:name="_Toc514854085"/>
      <w:r w:rsidRPr="002D7611">
        <w:t xml:space="preserve">Use </w:t>
      </w:r>
      <w:r w:rsidR="007360AF">
        <w:t>c</w:t>
      </w:r>
      <w:r w:rsidRPr="002D7611">
        <w:t>ase(s)</w:t>
      </w:r>
      <w:bookmarkEnd w:id="73"/>
    </w:p>
    <w:p w14:paraId="25005838" w14:textId="5D28AB5D" w:rsidR="006703FD" w:rsidRPr="00041BBD" w:rsidRDefault="006703FD" w:rsidP="00BC0157">
      <w:r w:rsidRPr="004A0823">
        <w:t xml:space="preserve">Use case name and </w:t>
      </w:r>
      <w:r w:rsidRPr="00041BBD">
        <w:t>identifier: UC</w:t>
      </w:r>
      <w:r w:rsidR="00BD3BD7" w:rsidRPr="00041BBD">
        <w:t>5</w:t>
      </w:r>
      <w:r w:rsidRPr="00041BBD">
        <w:t xml:space="preserve"> </w:t>
      </w:r>
      <w:r w:rsidR="00B86DDC" w:rsidRPr="00041BBD">
        <w:t>—</w:t>
      </w:r>
      <w:r w:rsidRPr="00041BBD">
        <w:t xml:space="preserve"> Execute risk assessment analysis</w:t>
      </w:r>
    </w:p>
    <w:p w14:paraId="19452600" w14:textId="77777777" w:rsidR="006703FD" w:rsidRPr="004A0823" w:rsidRDefault="006703FD" w:rsidP="00BC0157">
      <w:r w:rsidRPr="00041BBD">
        <w:t>Objective: The system e</w:t>
      </w:r>
      <w:r w:rsidRPr="004A0823">
        <w:t>xecutes the risk assessment analysis</w:t>
      </w:r>
    </w:p>
    <w:p w14:paraId="0CCF96AF" w14:textId="77777777" w:rsidR="006703FD" w:rsidRPr="004A0823" w:rsidRDefault="006703FD" w:rsidP="00BC0157">
      <w:r w:rsidRPr="004A0823">
        <w:t>Priority: High</w:t>
      </w:r>
    </w:p>
    <w:p w14:paraId="12D47265" w14:textId="77777777" w:rsidR="006703FD" w:rsidRPr="004A0823" w:rsidRDefault="006703FD" w:rsidP="00BC0157">
      <w:r w:rsidRPr="004A0823">
        <w:t>Source: User</w:t>
      </w:r>
    </w:p>
    <w:p w14:paraId="7B3556B8" w14:textId="77777777" w:rsidR="006703FD" w:rsidRPr="004A0823" w:rsidRDefault="006703FD" w:rsidP="00BC0157">
      <w:r w:rsidRPr="004A0823">
        <w:t>Actors: User, Application</w:t>
      </w:r>
    </w:p>
    <w:p w14:paraId="484CBC5E" w14:textId="77777777" w:rsidR="006703FD" w:rsidRPr="004A0823" w:rsidRDefault="006703FD" w:rsidP="00BC0157">
      <w:r w:rsidRPr="004A0823">
        <w:t>Preconditions:</w:t>
      </w:r>
    </w:p>
    <w:p w14:paraId="20874158" w14:textId="1D692AB4" w:rsidR="006703FD" w:rsidRPr="004A0823" w:rsidRDefault="006703FD" w:rsidP="001F30B0">
      <w:pPr>
        <w:ind w:left="284"/>
      </w:pPr>
      <w:r w:rsidRPr="004A0823">
        <w:t>UC</w:t>
      </w:r>
      <w:r w:rsidR="00BD3BD7">
        <w:t xml:space="preserve">4 </w:t>
      </w:r>
      <w:r w:rsidR="00B86DDC" w:rsidRPr="004A0823">
        <w:t>—</w:t>
      </w:r>
      <w:r w:rsidR="00346536" w:rsidRPr="004A0823">
        <w:t xml:space="preserve"> </w:t>
      </w:r>
      <w:r w:rsidR="001F30B0">
        <w:t>User in</w:t>
      </w:r>
      <w:r w:rsidR="004A0823">
        <w:t>put</w:t>
      </w:r>
      <w:r w:rsidR="001F30B0">
        <w:t>s</w:t>
      </w:r>
      <w:r w:rsidR="004A0823">
        <w:t xml:space="preserve"> magnitude and depth</w:t>
      </w:r>
      <w:r w:rsidR="001F30B0">
        <w:t xml:space="preserve"> and presses the “Run” button </w:t>
      </w:r>
    </w:p>
    <w:p w14:paraId="7FE2A2C2" w14:textId="1CE25909" w:rsidR="006703FD" w:rsidRPr="004A0823" w:rsidRDefault="00112F46" w:rsidP="00E0438E">
      <w:pPr>
        <w:ind w:left="284"/>
      </w:pPr>
      <w:r>
        <w:t xml:space="preserve">The system shall display a map with census tracts and a marker at the </w:t>
      </w:r>
      <w:r w:rsidR="006703FD" w:rsidRPr="004A0823">
        <w:t xml:space="preserve">selected epicenter </w:t>
      </w:r>
    </w:p>
    <w:p w14:paraId="348AEBDB" w14:textId="77777777" w:rsidR="006703FD" w:rsidRPr="004A0823" w:rsidRDefault="006703FD" w:rsidP="00BC0157">
      <w:r w:rsidRPr="004A0823">
        <w:t>Post-conditions:</w:t>
      </w:r>
    </w:p>
    <w:p w14:paraId="5087024E" w14:textId="4B00D3C9" w:rsidR="006703FD" w:rsidRPr="004A0823" w:rsidRDefault="006703FD" w:rsidP="00E0438E">
      <w:pPr>
        <w:ind w:left="284"/>
      </w:pPr>
      <w:r w:rsidRPr="004A0823">
        <w:t>UC</w:t>
      </w:r>
      <w:r w:rsidR="00BD3BD7">
        <w:t>6</w:t>
      </w:r>
      <w:r w:rsidRPr="004A0823">
        <w:t xml:space="preserve"> </w:t>
      </w:r>
      <w:r w:rsidR="00B86DDC" w:rsidRPr="004A0823">
        <w:t>—</w:t>
      </w:r>
      <w:r w:rsidR="00346536" w:rsidRPr="004A0823">
        <w:t xml:space="preserve"> </w:t>
      </w:r>
      <w:r w:rsidRPr="004A0823">
        <w:t>Provide capability to access analysis results</w:t>
      </w:r>
    </w:p>
    <w:p w14:paraId="66704AB1" w14:textId="77777777" w:rsidR="006703FD" w:rsidRPr="004A0823" w:rsidRDefault="006703FD" w:rsidP="00BC0157">
      <w:r w:rsidRPr="004A0823">
        <w:t>Flow of Events:</w:t>
      </w:r>
    </w:p>
    <w:p w14:paraId="7CEE58C4" w14:textId="19C1C07D" w:rsidR="006703FD" w:rsidRDefault="003161B7" w:rsidP="004C5569">
      <w:pPr>
        <w:pStyle w:val="Paragraphedeliste"/>
        <w:numPr>
          <w:ilvl w:val="0"/>
          <w:numId w:val="13"/>
        </w:numPr>
        <w:ind w:left="360"/>
      </w:pPr>
      <w:r w:rsidRPr="004A0823">
        <w:rPr>
          <w:spacing w:val="8"/>
        </w:rPr>
        <w:t>SYSTEM</w:t>
      </w:r>
      <w:r w:rsidR="006703FD" w:rsidRPr="004A0823">
        <w:t>: Displays progress bar showing level of completion of analysis</w:t>
      </w:r>
    </w:p>
    <w:p w14:paraId="3902327C" w14:textId="3FDD5825" w:rsidR="00375635" w:rsidRPr="004A0823" w:rsidRDefault="00375635" w:rsidP="004C5569">
      <w:pPr>
        <w:pStyle w:val="Paragraphedeliste"/>
        <w:numPr>
          <w:ilvl w:val="0"/>
          <w:numId w:val="13"/>
        </w:numPr>
        <w:ind w:left="360"/>
      </w:pPr>
      <w:r>
        <w:t>SYSTEM: Displays dialog box to alert the user when the analysis is complete</w:t>
      </w:r>
    </w:p>
    <w:p w14:paraId="5ED049B1" w14:textId="77777777" w:rsidR="006703FD" w:rsidRPr="004A0823" w:rsidRDefault="006703FD" w:rsidP="00BC0157">
      <w:r w:rsidRPr="004A0823">
        <w:t>Special Requirements: None</w:t>
      </w:r>
    </w:p>
    <w:p w14:paraId="77A7FA1E" w14:textId="77777777" w:rsidR="006703FD" w:rsidRPr="004A0823" w:rsidRDefault="006703FD" w:rsidP="00BC0157">
      <w:r w:rsidRPr="004A0823">
        <w:t>Notes: None</w:t>
      </w:r>
    </w:p>
    <w:p w14:paraId="0233438B" w14:textId="49C27ECA" w:rsidR="001104AE" w:rsidRPr="002D7611" w:rsidRDefault="001104AE" w:rsidP="001104AE">
      <w:pPr>
        <w:pStyle w:val="Titre3"/>
      </w:pPr>
      <w:bookmarkStart w:id="74" w:name="_Toc514854086"/>
      <w:r w:rsidRPr="002D7611">
        <w:t xml:space="preserve">Functional </w:t>
      </w:r>
      <w:r w:rsidR="007360AF">
        <w:t>r</w:t>
      </w:r>
      <w:r w:rsidRPr="002D7611">
        <w:t>equirements</w:t>
      </w:r>
      <w:bookmarkEnd w:id="74"/>
    </w:p>
    <w:p w14:paraId="03B2DBAE" w14:textId="35BA8818" w:rsidR="006703FD" w:rsidRPr="002D7611" w:rsidRDefault="006703FD" w:rsidP="00BC0157">
      <w:r w:rsidRPr="002D7611">
        <w:t>UC</w:t>
      </w:r>
      <w:r w:rsidR="00BD3BD7">
        <w:t>5</w:t>
      </w:r>
      <w:r w:rsidRPr="002D7611">
        <w:t>.FR1: The system shall perform</w:t>
      </w:r>
      <w:r w:rsidR="00112F46">
        <w:t xml:space="preserve"> the</w:t>
      </w:r>
      <w:r w:rsidRPr="002D7611">
        <w:t xml:space="preserve"> risk assessment analysis </w:t>
      </w:r>
      <w:r w:rsidR="00112F46">
        <w:t xml:space="preserve">for the </w:t>
      </w:r>
      <w:r w:rsidRPr="002D7611">
        <w:t xml:space="preserve">selected scenario and display a progress bar </w:t>
      </w:r>
      <w:r w:rsidR="00112F46">
        <w:t xml:space="preserve">to indicate </w:t>
      </w:r>
      <w:r w:rsidRPr="002D7611">
        <w:t xml:space="preserve">the level of completion </w:t>
      </w:r>
    </w:p>
    <w:p w14:paraId="7FA24DD1" w14:textId="01DB9B86" w:rsidR="002D619D" w:rsidRDefault="00DD3BF1" w:rsidP="00DD3BF1">
      <w:pPr>
        <w:pStyle w:val="Titre3"/>
      </w:pPr>
      <w:bookmarkStart w:id="75" w:name="_Toc514854087"/>
      <w:r w:rsidRPr="002D7611">
        <w:t>Activity diagram</w:t>
      </w:r>
      <w:bookmarkEnd w:id="75"/>
    </w:p>
    <w:p w14:paraId="60EA1701" w14:textId="34A95E3A" w:rsidR="00941EFA" w:rsidRPr="00941EFA" w:rsidRDefault="00375635" w:rsidP="00375635">
      <w:pPr>
        <w:jc w:val="center"/>
      </w:pPr>
      <w:r w:rsidRPr="00375635">
        <w:drawing>
          <wp:inline distT="0" distB="0" distL="0" distR="0" wp14:anchorId="60909F13" wp14:editId="0351684A">
            <wp:extent cx="3174753" cy="2470244"/>
            <wp:effectExtent l="0" t="0" r="698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90059" cy="2482153"/>
                    </a:xfrm>
                    <a:prstGeom prst="rect">
                      <a:avLst/>
                    </a:prstGeom>
                  </pic:spPr>
                </pic:pic>
              </a:graphicData>
            </a:graphic>
          </wp:inline>
        </w:drawing>
      </w:r>
    </w:p>
    <w:p w14:paraId="1090572F" w14:textId="77777777" w:rsidR="00A74A33" w:rsidRPr="002D7611" w:rsidRDefault="00A74A33" w:rsidP="00A74A33">
      <w:pPr>
        <w:pStyle w:val="Titre2"/>
        <w:rPr>
          <w:lang w:val="en-CA"/>
        </w:rPr>
      </w:pPr>
      <w:bookmarkStart w:id="76" w:name="_Toc514854088"/>
      <w:r w:rsidRPr="002D7611">
        <w:t>Provide capability to access analysis results</w:t>
      </w:r>
      <w:bookmarkEnd w:id="76"/>
    </w:p>
    <w:p w14:paraId="0C6D71FB" w14:textId="77777777" w:rsidR="00A74A33" w:rsidRPr="002D7611" w:rsidRDefault="00A74A33" w:rsidP="00A74A33">
      <w:pPr>
        <w:pStyle w:val="Titre3"/>
      </w:pPr>
      <w:bookmarkStart w:id="77" w:name="_Toc514854089"/>
      <w:r w:rsidRPr="002D7611">
        <w:t>Description and Priority</w:t>
      </w:r>
      <w:bookmarkEnd w:id="77"/>
    </w:p>
    <w:p w14:paraId="5DBA5DBC" w14:textId="11A6C065" w:rsidR="00A74A33" w:rsidRPr="002D7611" w:rsidRDefault="00407089" w:rsidP="00BC0157">
      <w:pPr>
        <w:rPr>
          <w:lang w:val="en-CA"/>
        </w:rPr>
      </w:pPr>
      <w:r w:rsidRPr="002D7611">
        <w:rPr>
          <w:lang w:val="en-CA"/>
        </w:rPr>
        <w:t>Following completion of the analysis, the user can view results on</w:t>
      </w:r>
      <w:r w:rsidR="0065125E" w:rsidRPr="002D7611">
        <w:rPr>
          <w:lang w:val="en-CA"/>
        </w:rPr>
        <w:t xml:space="preserve"> the</w:t>
      </w:r>
      <w:r w:rsidR="00112F46">
        <w:rPr>
          <w:lang w:val="en-CA"/>
        </w:rPr>
        <w:t xml:space="preserve"> map </w:t>
      </w:r>
      <w:r w:rsidRPr="002D7611">
        <w:rPr>
          <w:lang w:val="en-CA"/>
        </w:rPr>
        <w:t xml:space="preserve">and </w:t>
      </w:r>
      <w:r w:rsidR="00112F46">
        <w:rPr>
          <w:lang w:val="en-CA"/>
        </w:rPr>
        <w:t xml:space="preserve">view or </w:t>
      </w:r>
      <w:r w:rsidRPr="002D7611">
        <w:rPr>
          <w:lang w:val="en-CA"/>
        </w:rPr>
        <w:t xml:space="preserve">download a summary report. </w:t>
      </w:r>
      <w:r w:rsidR="008A54E7">
        <w:rPr>
          <w:lang w:val="en-CA"/>
        </w:rPr>
        <w:t>A</w:t>
      </w:r>
      <w:r w:rsidRPr="002D7611">
        <w:rPr>
          <w:lang w:val="en-CA"/>
        </w:rPr>
        <w:t xml:space="preserve"> list of the</w:t>
      </w:r>
      <w:r w:rsidR="003A71D6">
        <w:rPr>
          <w:lang w:val="en-CA"/>
        </w:rPr>
        <w:t xml:space="preserve"> result l</w:t>
      </w:r>
      <w:r w:rsidR="008A54E7">
        <w:rPr>
          <w:lang w:val="en-CA"/>
        </w:rPr>
        <w:t xml:space="preserve">ayers </w:t>
      </w:r>
      <w:r w:rsidR="00F42E77">
        <w:rPr>
          <w:lang w:val="en-CA"/>
        </w:rPr>
        <w:t>are given</w:t>
      </w:r>
      <w:r w:rsidRPr="002D7611">
        <w:rPr>
          <w:lang w:val="en-CA"/>
        </w:rPr>
        <w:t xml:space="preserve"> in </w:t>
      </w:r>
      <w:r w:rsidR="00F42E77">
        <w:rPr>
          <w:lang w:val="en-CA"/>
        </w:rPr>
        <w:t xml:space="preserve">the “change layer” </w:t>
      </w:r>
      <w:r w:rsidR="00C93CBB">
        <w:rPr>
          <w:lang w:val="en-CA"/>
        </w:rPr>
        <w:t>drop-up</w:t>
      </w:r>
      <w:r w:rsidR="008A54E7">
        <w:rPr>
          <w:lang w:val="en-CA"/>
        </w:rPr>
        <w:t xml:space="preserve"> menu, allowing </w:t>
      </w:r>
      <w:r w:rsidRPr="002D7611">
        <w:rPr>
          <w:lang w:val="en-CA"/>
        </w:rPr>
        <w:t xml:space="preserve">the user to </w:t>
      </w:r>
      <w:r w:rsidR="008A54E7">
        <w:rPr>
          <w:lang w:val="en-CA"/>
        </w:rPr>
        <w:t>toggle layer visibility on the map.</w:t>
      </w:r>
      <w:r w:rsidR="00F42E77">
        <w:rPr>
          <w:lang w:val="en-CA"/>
        </w:rPr>
        <w:t xml:space="preserve"> Simulation results can be viewed or downloaded by clicking the download icon in the same </w:t>
      </w:r>
      <w:r w:rsidR="00C93CBB">
        <w:rPr>
          <w:lang w:val="en-CA"/>
        </w:rPr>
        <w:t>drop-up</w:t>
      </w:r>
      <w:r w:rsidR="003A71D6">
        <w:rPr>
          <w:lang w:val="en-CA"/>
        </w:rPr>
        <w:t xml:space="preserve"> </w:t>
      </w:r>
      <w:r w:rsidR="00F42E77">
        <w:rPr>
          <w:lang w:val="en-CA"/>
        </w:rPr>
        <w:t xml:space="preserve">menu, or by opening the context menu. Census tracts can be queried by accessing the “toggle modes” </w:t>
      </w:r>
      <w:r w:rsidR="00C93CBB">
        <w:rPr>
          <w:lang w:val="en-CA"/>
        </w:rPr>
        <w:t>drop-up</w:t>
      </w:r>
      <w:r w:rsidR="00F42E77">
        <w:rPr>
          <w:lang w:val="en-CA"/>
        </w:rPr>
        <w:t xml:space="preserve">, or </w:t>
      </w:r>
      <w:r w:rsidR="00660DC2">
        <w:rPr>
          <w:lang w:val="en-CA"/>
        </w:rPr>
        <w:t>through</w:t>
      </w:r>
      <w:r w:rsidR="00F42E77">
        <w:rPr>
          <w:lang w:val="en-CA"/>
        </w:rPr>
        <w:t xml:space="preserve"> the context menu.</w:t>
      </w:r>
    </w:p>
    <w:p w14:paraId="51AACDF0" w14:textId="5A588F35" w:rsidR="00A74A33" w:rsidRPr="002D7611" w:rsidRDefault="00A74A33" w:rsidP="00A74A33">
      <w:pPr>
        <w:pStyle w:val="Titre3"/>
      </w:pPr>
      <w:bookmarkStart w:id="78" w:name="_Toc514854090"/>
      <w:r w:rsidRPr="002D7611">
        <w:t xml:space="preserve">Use </w:t>
      </w:r>
      <w:r w:rsidR="002F1DD5">
        <w:t>c</w:t>
      </w:r>
      <w:r w:rsidRPr="002D7611">
        <w:t>ase(s)</w:t>
      </w:r>
      <w:bookmarkEnd w:id="78"/>
    </w:p>
    <w:p w14:paraId="20AB4575" w14:textId="15380E0B" w:rsidR="000F4D5C" w:rsidRPr="00041BBD" w:rsidRDefault="000F4D5C" w:rsidP="00BC0157">
      <w:r w:rsidRPr="00F42E77">
        <w:t xml:space="preserve">Use case name </w:t>
      </w:r>
      <w:r w:rsidRPr="00041BBD">
        <w:t>and identifier: UC</w:t>
      </w:r>
      <w:r w:rsidR="00BD3BD7" w:rsidRPr="00041BBD">
        <w:t>6</w:t>
      </w:r>
      <w:r w:rsidRPr="00041BBD">
        <w:t xml:space="preserve"> </w:t>
      </w:r>
      <w:r w:rsidR="00B86DDC" w:rsidRPr="00041BBD">
        <w:t>—</w:t>
      </w:r>
      <w:r w:rsidRPr="00041BBD">
        <w:t xml:space="preserve"> Provide capability to access analysis results</w:t>
      </w:r>
    </w:p>
    <w:p w14:paraId="6594681A" w14:textId="476A5E40" w:rsidR="000F4D5C" w:rsidRPr="00F42E77" w:rsidRDefault="000F4D5C" w:rsidP="00BC0157">
      <w:r w:rsidRPr="00041BBD">
        <w:t>Objective: The u</w:t>
      </w:r>
      <w:r w:rsidRPr="00F42E77">
        <w:t>ser views or downloads the results of analysis</w:t>
      </w:r>
      <w:r w:rsidR="002405DE">
        <w:t xml:space="preserve"> (for the entire simulation or for select census tracts)</w:t>
      </w:r>
    </w:p>
    <w:p w14:paraId="096A9C0B" w14:textId="77777777" w:rsidR="000F4D5C" w:rsidRPr="00F42E77" w:rsidRDefault="000F4D5C" w:rsidP="00BC0157">
      <w:r w:rsidRPr="00F42E77">
        <w:t>Priority: High</w:t>
      </w:r>
    </w:p>
    <w:p w14:paraId="59F1095E" w14:textId="77777777" w:rsidR="000F4D5C" w:rsidRPr="00F42E77" w:rsidRDefault="000F4D5C" w:rsidP="00BC0157">
      <w:r w:rsidRPr="00F42E77">
        <w:t>Source: User</w:t>
      </w:r>
    </w:p>
    <w:p w14:paraId="0F013DE8" w14:textId="77777777" w:rsidR="000F4D5C" w:rsidRPr="00F42E77" w:rsidRDefault="000F4D5C" w:rsidP="00BC0157">
      <w:r w:rsidRPr="00F42E77">
        <w:t>Actors: User, Application</w:t>
      </w:r>
    </w:p>
    <w:p w14:paraId="3DB0B031" w14:textId="77777777" w:rsidR="000F4D5C" w:rsidRPr="00F42E77" w:rsidRDefault="000F4D5C" w:rsidP="00BC0157">
      <w:r w:rsidRPr="00F42E77">
        <w:t>Preconditions:</w:t>
      </w:r>
    </w:p>
    <w:p w14:paraId="3E642982" w14:textId="39A6392F" w:rsidR="000F4D5C" w:rsidRPr="00F42E77" w:rsidRDefault="000F4D5C" w:rsidP="00C33D15">
      <w:pPr>
        <w:ind w:left="288"/>
      </w:pPr>
      <w:r w:rsidRPr="00F42E77">
        <w:t>UC</w:t>
      </w:r>
      <w:r w:rsidR="00BD3BD7">
        <w:t>5</w:t>
      </w:r>
      <w:r w:rsidRPr="00F42E77">
        <w:t xml:space="preserve"> </w:t>
      </w:r>
      <w:r w:rsidR="00B86DDC" w:rsidRPr="00F42E77">
        <w:t>—</w:t>
      </w:r>
      <w:r w:rsidR="00346536" w:rsidRPr="00F42E77">
        <w:t xml:space="preserve"> </w:t>
      </w:r>
      <w:r w:rsidRPr="00F42E77">
        <w:t>Execute risk assessment analysis</w:t>
      </w:r>
    </w:p>
    <w:p w14:paraId="239934AC" w14:textId="1D63E344" w:rsidR="000F4D5C" w:rsidRPr="00F42E77" w:rsidRDefault="000F4D5C" w:rsidP="00C33D15">
      <w:pPr>
        <w:ind w:left="288"/>
      </w:pPr>
      <w:r w:rsidRPr="00F42E77">
        <w:t>The system shall display a map showing the census tracts,</w:t>
      </w:r>
      <w:r w:rsidR="00DA0B49">
        <w:t xml:space="preserve"> epicenter marker, and </w:t>
      </w:r>
      <w:r w:rsidRPr="00F42E77">
        <w:t>the hazard intensity results in transparency</w:t>
      </w:r>
      <w:r w:rsidR="003A71D6">
        <w:t xml:space="preserve"> (with the</w:t>
      </w:r>
      <w:r w:rsidR="00DA0B49">
        <w:t xml:space="preserve"> corresponding legend)</w:t>
      </w:r>
    </w:p>
    <w:p w14:paraId="47867929" w14:textId="77777777" w:rsidR="000F4D5C" w:rsidRPr="00F42E77" w:rsidRDefault="000F4D5C" w:rsidP="00BC0157">
      <w:r w:rsidRPr="00F42E77">
        <w:t>Post-conditions:</w:t>
      </w:r>
    </w:p>
    <w:p w14:paraId="7FBBC863" w14:textId="7C1C4E14" w:rsidR="00C33D15" w:rsidRPr="00F42E77" w:rsidRDefault="000F4D5C" w:rsidP="00821971">
      <w:pPr>
        <w:ind w:left="288"/>
      </w:pPr>
      <w:r w:rsidRPr="00F42E77">
        <w:t>UC</w:t>
      </w:r>
      <w:r w:rsidR="00BD3BD7">
        <w:t xml:space="preserve">7 </w:t>
      </w:r>
      <w:r w:rsidR="00B86DDC" w:rsidRPr="00F42E77">
        <w:t>—</w:t>
      </w:r>
      <w:r w:rsidR="00346536" w:rsidRPr="00F42E77">
        <w:t xml:space="preserve"> </w:t>
      </w:r>
      <w:r w:rsidRPr="00F42E77">
        <w:t>Provide options to return to previous steps</w:t>
      </w:r>
    </w:p>
    <w:p w14:paraId="78151754" w14:textId="77777777" w:rsidR="000F4D5C" w:rsidRPr="00F42E77" w:rsidRDefault="000F4D5C" w:rsidP="00BC0157">
      <w:r w:rsidRPr="00F42E77">
        <w:t>Flow of Events:</w:t>
      </w:r>
    </w:p>
    <w:p w14:paraId="5FDCF933" w14:textId="0C05E657" w:rsidR="00C33D15" w:rsidRPr="00F42E77" w:rsidRDefault="003161B7" w:rsidP="004C5569">
      <w:pPr>
        <w:pStyle w:val="Paragraphedeliste"/>
        <w:numPr>
          <w:ilvl w:val="0"/>
          <w:numId w:val="26"/>
        </w:numPr>
      </w:pPr>
      <w:r w:rsidRPr="00F42E77">
        <w:rPr>
          <w:spacing w:val="8"/>
        </w:rPr>
        <w:t>SYSTEM</w:t>
      </w:r>
      <w:r w:rsidR="000F4D5C" w:rsidRPr="00F42E77">
        <w:t xml:space="preserve"> (F</w:t>
      </w:r>
      <w:r w:rsidR="00D660FC">
        <w:t>9</w:t>
      </w:r>
      <w:r w:rsidR="000F4D5C" w:rsidRPr="00F42E77">
        <w:t xml:space="preserve">): Displays map </w:t>
      </w:r>
      <w:r w:rsidR="00DA0B49">
        <w:t>and bottom navigation bar</w:t>
      </w:r>
      <w:r w:rsidR="002405DE">
        <w:t xml:space="preserve"> with a </w:t>
      </w:r>
      <w:r w:rsidR="00C93CBB">
        <w:rPr>
          <w:lang w:val="en-CA"/>
        </w:rPr>
        <w:t>drop-up</w:t>
      </w:r>
      <w:r w:rsidR="003A71D6">
        <w:rPr>
          <w:lang w:val="en-CA"/>
        </w:rPr>
        <w:t xml:space="preserve"> </w:t>
      </w:r>
      <w:r w:rsidR="002405DE">
        <w:t>menu allowing the user</w:t>
      </w:r>
      <w:r w:rsidR="007C3C77">
        <w:t xml:space="preserve"> </w:t>
      </w:r>
      <w:r w:rsidR="000F4D5C" w:rsidRPr="00F42E77">
        <w:t>to</w:t>
      </w:r>
      <w:r w:rsidR="00DA0B49">
        <w:t xml:space="preserve"> </w:t>
      </w:r>
      <w:r w:rsidR="002405DE">
        <w:t xml:space="preserve">toggle </w:t>
      </w:r>
      <w:r w:rsidR="003A71D6">
        <w:t xml:space="preserve">the visibility of the </w:t>
      </w:r>
      <w:r w:rsidR="002405DE">
        <w:t xml:space="preserve">result </w:t>
      </w:r>
      <w:r w:rsidR="00DA0B49">
        <w:t>layer</w:t>
      </w:r>
      <w:r w:rsidR="003A71D6">
        <w:t>s</w:t>
      </w:r>
      <w:r w:rsidR="00DA0B49">
        <w:t xml:space="preserve"> </w:t>
      </w:r>
      <w:r w:rsidR="002405DE">
        <w:t xml:space="preserve">and </w:t>
      </w:r>
      <w:r w:rsidR="000F4D5C" w:rsidRPr="00F42E77">
        <w:t xml:space="preserve">view </w:t>
      </w:r>
      <w:r w:rsidR="002405DE">
        <w:t xml:space="preserve">and download the </w:t>
      </w:r>
      <w:r w:rsidR="000F4D5C" w:rsidRPr="00F42E77">
        <w:t>summary report</w:t>
      </w:r>
    </w:p>
    <w:p w14:paraId="6864819A" w14:textId="55B96BD0" w:rsidR="00735462" w:rsidRPr="00F42E77" w:rsidRDefault="00503355" w:rsidP="004C5569">
      <w:pPr>
        <w:pStyle w:val="Paragraphedeliste"/>
        <w:numPr>
          <w:ilvl w:val="0"/>
          <w:numId w:val="26"/>
        </w:numPr>
      </w:pPr>
      <w:r w:rsidRPr="00F42E77">
        <w:t>I</w:t>
      </w:r>
      <w:r w:rsidR="000F4D5C" w:rsidRPr="00F42E77">
        <w:t xml:space="preserve">f </w:t>
      </w:r>
      <w:r w:rsidR="003161B7" w:rsidRPr="00F42E77">
        <w:rPr>
          <w:spacing w:val="8"/>
        </w:rPr>
        <w:t>USER</w:t>
      </w:r>
      <w:r w:rsidR="000F4D5C" w:rsidRPr="00F42E77">
        <w:t xml:space="preserve">: Clicks on </w:t>
      </w:r>
      <w:r w:rsidR="005E421A">
        <w:t>a different result layer</w:t>
      </w:r>
    </w:p>
    <w:p w14:paraId="44C8DF88" w14:textId="1D6D2B48" w:rsidR="00735462" w:rsidRDefault="003161B7" w:rsidP="004C5569">
      <w:pPr>
        <w:pStyle w:val="Paragraphedeliste"/>
        <w:numPr>
          <w:ilvl w:val="1"/>
          <w:numId w:val="26"/>
        </w:numPr>
      </w:pPr>
      <w:r w:rsidRPr="00F42E77">
        <w:rPr>
          <w:spacing w:val="8"/>
        </w:rPr>
        <w:t>SYSTEM</w:t>
      </w:r>
      <w:r w:rsidR="000F4D5C" w:rsidRPr="00F42E77">
        <w:t xml:space="preserve"> (F</w:t>
      </w:r>
      <w:r w:rsidR="00D660FC">
        <w:t>9</w:t>
      </w:r>
      <w:r w:rsidR="000F4D5C" w:rsidRPr="00F42E77">
        <w:t xml:space="preserve">.1): Displays </w:t>
      </w:r>
      <w:r w:rsidR="005E421A">
        <w:t>the specified layer</w:t>
      </w:r>
    </w:p>
    <w:p w14:paraId="00223211" w14:textId="69DB7FDC" w:rsidR="00C93CBB" w:rsidRDefault="00C93CBB" w:rsidP="00C93CBB">
      <w:pPr>
        <w:pStyle w:val="Paragraphedeliste"/>
        <w:numPr>
          <w:ilvl w:val="0"/>
          <w:numId w:val="26"/>
        </w:numPr>
      </w:pPr>
      <w:r>
        <w:t>If User: Queries a census tract</w:t>
      </w:r>
    </w:p>
    <w:p w14:paraId="24C50ADE" w14:textId="3C7132D5" w:rsidR="00C93CBB" w:rsidRPr="00F42E77" w:rsidRDefault="00C93CBB" w:rsidP="00C93CBB">
      <w:pPr>
        <w:pStyle w:val="Paragraphedeliste"/>
        <w:numPr>
          <w:ilvl w:val="1"/>
          <w:numId w:val="26"/>
        </w:numPr>
      </w:pPr>
      <w:r>
        <w:t>SYSTEM (9.4): Show</w:t>
      </w:r>
      <w:r w:rsidR="00ED28F7">
        <w:t>s</w:t>
      </w:r>
      <w:r>
        <w:t xml:space="preserve"> census tract statistics in a dialog box</w:t>
      </w:r>
    </w:p>
    <w:p w14:paraId="349C8879" w14:textId="31704B84" w:rsidR="00D444C1" w:rsidRPr="00F42E77" w:rsidRDefault="00503355" w:rsidP="004C5569">
      <w:pPr>
        <w:pStyle w:val="Paragraphedeliste"/>
        <w:numPr>
          <w:ilvl w:val="0"/>
          <w:numId w:val="26"/>
        </w:numPr>
      </w:pPr>
      <w:r w:rsidRPr="00F42E77">
        <w:t>E</w:t>
      </w:r>
      <w:r w:rsidR="000F4D5C" w:rsidRPr="00F42E77">
        <w:t xml:space="preserve">lse if </w:t>
      </w:r>
      <w:r w:rsidR="003161B7" w:rsidRPr="00F42E77">
        <w:rPr>
          <w:spacing w:val="8"/>
        </w:rPr>
        <w:t>USER</w:t>
      </w:r>
      <w:r w:rsidR="000F4D5C" w:rsidRPr="00F42E77">
        <w:t xml:space="preserve">: Clicks on </w:t>
      </w:r>
      <w:r w:rsidR="00A2587A" w:rsidRPr="00F42E77">
        <w:t>“</w:t>
      </w:r>
      <w:r w:rsidR="005E421A">
        <w:t>Open</w:t>
      </w:r>
      <w:r w:rsidR="000F4D5C" w:rsidRPr="00F42E77">
        <w:t xml:space="preserve"> summary report</w:t>
      </w:r>
      <w:r w:rsidR="00A2587A" w:rsidRPr="00F42E77">
        <w:t>”</w:t>
      </w:r>
      <w:r w:rsidR="000F4D5C" w:rsidRPr="00F42E77">
        <w:t xml:space="preserve"> </w:t>
      </w:r>
      <w:r w:rsidR="00AF3B59">
        <w:t>icon</w:t>
      </w:r>
    </w:p>
    <w:p w14:paraId="2D3F24BD" w14:textId="77777777" w:rsidR="005E421A" w:rsidRDefault="003161B7" w:rsidP="005E421A">
      <w:pPr>
        <w:pStyle w:val="Paragraphedeliste"/>
        <w:numPr>
          <w:ilvl w:val="1"/>
          <w:numId w:val="26"/>
        </w:numPr>
      </w:pPr>
      <w:r w:rsidRPr="00F42E77">
        <w:rPr>
          <w:spacing w:val="8"/>
        </w:rPr>
        <w:t>SYSTEM</w:t>
      </w:r>
      <w:r w:rsidR="000F4D5C" w:rsidRPr="00F42E77">
        <w:t xml:space="preserve"> (F</w:t>
      </w:r>
      <w:r w:rsidR="00D660FC">
        <w:t>9</w:t>
      </w:r>
      <w:r w:rsidR="000F4D5C" w:rsidRPr="00F42E77">
        <w:t xml:space="preserve">.2): </w:t>
      </w:r>
      <w:r w:rsidR="005E421A">
        <w:t>Opens the</w:t>
      </w:r>
      <w:r w:rsidR="007C30F7">
        <w:t xml:space="preserve"> summary report in new browser </w:t>
      </w:r>
      <w:r w:rsidR="000F4D5C" w:rsidRPr="00F42E77">
        <w:t>window</w:t>
      </w:r>
    </w:p>
    <w:p w14:paraId="0E81DF37" w14:textId="77777777" w:rsidR="005E421A" w:rsidRDefault="005E421A" w:rsidP="005E421A">
      <w:pPr>
        <w:pStyle w:val="Paragraphedeliste"/>
        <w:numPr>
          <w:ilvl w:val="1"/>
          <w:numId w:val="26"/>
        </w:numPr>
      </w:pPr>
      <w:r>
        <w:t>I</w:t>
      </w:r>
      <w:r w:rsidR="000F4D5C" w:rsidRPr="00F42E77">
        <w:t xml:space="preserve">f </w:t>
      </w:r>
      <w:r w:rsidR="003161B7" w:rsidRPr="005E421A">
        <w:rPr>
          <w:spacing w:val="8"/>
        </w:rPr>
        <w:t>USER</w:t>
      </w:r>
      <w:r w:rsidR="000F4D5C" w:rsidRPr="00F42E77">
        <w:t xml:space="preserve">: Clicks on </w:t>
      </w:r>
      <w:r w:rsidR="00A2587A" w:rsidRPr="00F42E77">
        <w:t>“</w:t>
      </w:r>
      <w:r w:rsidR="000F4D5C" w:rsidRPr="00F42E77">
        <w:t>Download summary report</w:t>
      </w:r>
      <w:r w:rsidR="00A2587A" w:rsidRPr="00F42E77">
        <w:t>”</w:t>
      </w:r>
      <w:r w:rsidR="000F4D5C" w:rsidRPr="00F42E77">
        <w:t xml:space="preserve"> button</w:t>
      </w:r>
    </w:p>
    <w:p w14:paraId="69C7AB3D" w14:textId="77777777" w:rsidR="005E421A" w:rsidRDefault="003161B7" w:rsidP="005E421A">
      <w:pPr>
        <w:pStyle w:val="Paragraphedeliste"/>
        <w:numPr>
          <w:ilvl w:val="2"/>
          <w:numId w:val="26"/>
        </w:numPr>
      </w:pPr>
      <w:r w:rsidRPr="005E421A">
        <w:rPr>
          <w:spacing w:val="8"/>
        </w:rPr>
        <w:t>SYSTEM</w:t>
      </w:r>
      <w:r w:rsidR="003A71D6">
        <w:t xml:space="preserve"> (F9</w:t>
      </w:r>
      <w:r w:rsidR="00D660FC">
        <w:t>.3</w:t>
      </w:r>
      <w:r w:rsidR="000F4D5C" w:rsidRPr="00F42E77">
        <w:t>): Displays download location browser</w:t>
      </w:r>
    </w:p>
    <w:p w14:paraId="11FF114D" w14:textId="663DBEA5" w:rsidR="00D444C1" w:rsidRPr="00F42E77" w:rsidRDefault="003161B7" w:rsidP="005E421A">
      <w:pPr>
        <w:pStyle w:val="Paragraphedeliste"/>
        <w:numPr>
          <w:ilvl w:val="2"/>
          <w:numId w:val="26"/>
        </w:numPr>
      </w:pPr>
      <w:r w:rsidRPr="005E421A">
        <w:rPr>
          <w:spacing w:val="8"/>
        </w:rPr>
        <w:t>USER</w:t>
      </w:r>
      <w:r w:rsidR="000F4D5C" w:rsidRPr="00F42E77">
        <w:t>: Selects file location and file name</w:t>
      </w:r>
    </w:p>
    <w:p w14:paraId="284C3156" w14:textId="3BAA690E" w:rsidR="000F4D5C" w:rsidRPr="00F42E77" w:rsidRDefault="00503355" w:rsidP="004C5569">
      <w:pPr>
        <w:pStyle w:val="Paragraphedeliste"/>
        <w:numPr>
          <w:ilvl w:val="0"/>
          <w:numId w:val="26"/>
        </w:numPr>
      </w:pPr>
      <w:r w:rsidRPr="00F42E77">
        <w:t>End if</w:t>
      </w:r>
    </w:p>
    <w:p w14:paraId="0E0D6C6A" w14:textId="77777777" w:rsidR="000F4D5C" w:rsidRPr="00F42E77" w:rsidRDefault="000F4D5C" w:rsidP="00BC0157">
      <w:r w:rsidRPr="00F42E77">
        <w:t>Special Requirements: None</w:t>
      </w:r>
    </w:p>
    <w:p w14:paraId="3404CC84" w14:textId="77777777" w:rsidR="000F4D5C" w:rsidRPr="00F42E77" w:rsidRDefault="000F4D5C" w:rsidP="00BC0157">
      <w:r w:rsidRPr="00F42E77">
        <w:t>Notes: None</w:t>
      </w:r>
    </w:p>
    <w:p w14:paraId="3726ABA9" w14:textId="6861D889" w:rsidR="00A74A33" w:rsidRPr="002D7611" w:rsidRDefault="00A74A33" w:rsidP="00A74A33">
      <w:pPr>
        <w:pStyle w:val="Titre3"/>
      </w:pPr>
      <w:bookmarkStart w:id="79" w:name="_Toc514854091"/>
      <w:r w:rsidRPr="002D7611">
        <w:t xml:space="preserve">Functional </w:t>
      </w:r>
      <w:r w:rsidR="002F1DD5">
        <w:t>r</w:t>
      </w:r>
      <w:r w:rsidRPr="002D7611">
        <w:t>equirements</w:t>
      </w:r>
      <w:bookmarkEnd w:id="79"/>
    </w:p>
    <w:p w14:paraId="619445B7" w14:textId="2448C1CB" w:rsidR="000F4D5C" w:rsidRPr="002D7611" w:rsidRDefault="000F4D5C" w:rsidP="00BC0157">
      <w:r w:rsidRPr="002D7611">
        <w:t>UC</w:t>
      </w:r>
      <w:r w:rsidR="00BD3BD7">
        <w:t>6</w:t>
      </w:r>
      <w:r w:rsidRPr="002D7611">
        <w:t xml:space="preserve">.FR1: </w:t>
      </w:r>
      <w:r w:rsidR="007C3C77">
        <w:t xml:space="preserve">After the simulation has completed, the system shall populate the navigation bar </w:t>
      </w:r>
      <w:r w:rsidR="008D36E3">
        <w:t>drop-up</w:t>
      </w:r>
      <w:r w:rsidR="007C3C77">
        <w:t xml:space="preserve"> menus with the different results (layers) and options to</w:t>
      </w:r>
      <w:r w:rsidRPr="002D7611">
        <w:t xml:space="preserve"> view </w:t>
      </w:r>
      <w:r w:rsidR="007C3C77">
        <w:t xml:space="preserve">and download the </w:t>
      </w:r>
      <w:r w:rsidRPr="002D7611">
        <w:t>summary report</w:t>
      </w:r>
      <w:r w:rsidR="00AF3B59">
        <w:t>.</w:t>
      </w:r>
    </w:p>
    <w:p w14:paraId="104356B9" w14:textId="19B82767" w:rsidR="000F4D5C" w:rsidRPr="002D7611" w:rsidRDefault="00BD3BD7" w:rsidP="00BC0157">
      <w:r>
        <w:t>UC6</w:t>
      </w:r>
      <w:r w:rsidR="000F4D5C" w:rsidRPr="002D7611">
        <w:t xml:space="preserve">.FR2: When </w:t>
      </w:r>
      <w:r w:rsidR="00AF3B59">
        <w:t>the user toggles on a different result layer</w:t>
      </w:r>
      <w:r w:rsidR="000F4D5C" w:rsidRPr="002D7611">
        <w:t xml:space="preserve">, the system shall </w:t>
      </w:r>
      <w:r w:rsidR="00AF3B59">
        <w:t>turn its visibility on (and all others layers off).</w:t>
      </w:r>
    </w:p>
    <w:p w14:paraId="0262B780" w14:textId="117EB811" w:rsidR="000F4D5C" w:rsidRPr="002D7611" w:rsidRDefault="00BD3BD7" w:rsidP="00BC0157">
      <w:r>
        <w:t>UC6</w:t>
      </w:r>
      <w:r w:rsidR="000F4D5C" w:rsidRPr="002D7611">
        <w:t xml:space="preserve">.FR3: When the user selects the </w:t>
      </w:r>
      <w:r w:rsidR="00A2587A">
        <w:t>“</w:t>
      </w:r>
      <w:r w:rsidR="00AF3B59">
        <w:t>Open</w:t>
      </w:r>
      <w:r w:rsidR="000F4D5C" w:rsidRPr="002D7611">
        <w:t xml:space="preserve"> summary report</w:t>
      </w:r>
      <w:r w:rsidR="00A2587A">
        <w:t>”</w:t>
      </w:r>
      <w:r w:rsidR="00AF3B59">
        <w:t xml:space="preserve"> icon</w:t>
      </w:r>
      <w:r w:rsidR="000F4D5C" w:rsidRPr="002D7611">
        <w:t>, the system shall display the summary</w:t>
      </w:r>
      <w:r w:rsidR="00AF3B59">
        <w:t xml:space="preserve"> report in a</w:t>
      </w:r>
      <w:r w:rsidR="000F4D5C" w:rsidRPr="002D7611">
        <w:t xml:space="preserve"> new browser window</w:t>
      </w:r>
      <w:r w:rsidR="00AF3B59">
        <w:t>.</w:t>
      </w:r>
    </w:p>
    <w:p w14:paraId="79E97E94" w14:textId="608AB4F1" w:rsidR="001931D1" w:rsidRPr="002D7611" w:rsidRDefault="00BD3BD7" w:rsidP="00BC0157">
      <w:r>
        <w:t>UC6</w:t>
      </w:r>
      <w:r w:rsidR="000F4D5C" w:rsidRPr="002D7611">
        <w:t xml:space="preserve">.FR4: When the user selects the </w:t>
      </w:r>
      <w:r w:rsidR="00A2587A">
        <w:t>“</w:t>
      </w:r>
      <w:r w:rsidR="000F4D5C" w:rsidRPr="002D7611">
        <w:t>Download summary report</w:t>
      </w:r>
      <w:r w:rsidR="00A2587A">
        <w:t>”</w:t>
      </w:r>
      <w:r w:rsidR="000F4D5C" w:rsidRPr="002D7611">
        <w:t xml:space="preserve"> option, the system shall open the file location browser</w:t>
      </w:r>
      <w:r w:rsidR="00AF3B59">
        <w:t>.</w:t>
      </w:r>
    </w:p>
    <w:p w14:paraId="0DA9F2B3" w14:textId="3C322778" w:rsidR="00DD3BF1" w:rsidRDefault="00DD3BF1" w:rsidP="00DD3BF1">
      <w:pPr>
        <w:pStyle w:val="Titre3"/>
      </w:pPr>
      <w:bookmarkStart w:id="80" w:name="_Toc514854092"/>
      <w:r w:rsidRPr="002D7611">
        <w:t>Activity diagram</w:t>
      </w:r>
      <w:bookmarkEnd w:id="80"/>
    </w:p>
    <w:p w14:paraId="6B20FEB5" w14:textId="7A036C50" w:rsidR="00375635" w:rsidRPr="00375635" w:rsidRDefault="009D2076" w:rsidP="00375635">
      <w:r w:rsidRPr="009D2076">
        <w:drawing>
          <wp:inline distT="0" distB="0" distL="0" distR="0" wp14:anchorId="705F4241" wp14:editId="721B1CBA">
            <wp:extent cx="4846320" cy="3680396"/>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8"/>
                    <a:stretch/>
                  </pic:blipFill>
                  <pic:spPr bwMode="auto">
                    <a:xfrm>
                      <a:off x="0" y="0"/>
                      <a:ext cx="4846320" cy="3680396"/>
                    </a:xfrm>
                    <a:prstGeom prst="rect">
                      <a:avLst/>
                    </a:prstGeom>
                    <a:ln>
                      <a:noFill/>
                    </a:ln>
                    <a:extLst>
                      <a:ext uri="{53640926-AAD7-44D8-BBD7-CCE9431645EC}">
                        <a14:shadowObscured xmlns:a14="http://schemas.microsoft.com/office/drawing/2010/main"/>
                      </a:ext>
                    </a:extLst>
                  </pic:spPr>
                </pic:pic>
              </a:graphicData>
            </a:graphic>
          </wp:inline>
        </w:drawing>
      </w:r>
    </w:p>
    <w:p w14:paraId="4BD0651D" w14:textId="77777777" w:rsidR="00A74A33" w:rsidRPr="002D7611" w:rsidRDefault="00A74A33" w:rsidP="00A74A33">
      <w:pPr>
        <w:pStyle w:val="Titre2"/>
        <w:rPr>
          <w:lang w:val="en-CA"/>
        </w:rPr>
      </w:pPr>
      <w:bookmarkStart w:id="81" w:name="_Toc514854093"/>
      <w:r w:rsidRPr="002D7611">
        <w:t>Provide options to return to previous steps</w:t>
      </w:r>
      <w:bookmarkEnd w:id="81"/>
    </w:p>
    <w:p w14:paraId="14C3EA32" w14:textId="6E8FCC12" w:rsidR="00A74A33" w:rsidRPr="002D7611" w:rsidRDefault="00A74A33" w:rsidP="00A74A33">
      <w:pPr>
        <w:pStyle w:val="Titre3"/>
      </w:pPr>
      <w:bookmarkStart w:id="82" w:name="_Toc514854094"/>
      <w:r w:rsidRPr="002D7611">
        <w:t xml:space="preserve">Description and </w:t>
      </w:r>
      <w:r w:rsidR="002F1DD5">
        <w:t>p</w:t>
      </w:r>
      <w:r w:rsidRPr="002D7611">
        <w:t>riority</w:t>
      </w:r>
      <w:bookmarkEnd w:id="82"/>
    </w:p>
    <w:p w14:paraId="3AFC3FC7" w14:textId="2D6C5215" w:rsidR="00A74A33" w:rsidRPr="002D7611" w:rsidRDefault="00503355" w:rsidP="00BC0157">
      <w:pPr>
        <w:rPr>
          <w:lang w:val="en-CA"/>
        </w:rPr>
      </w:pPr>
      <w:r w:rsidRPr="002D7611">
        <w:rPr>
          <w:lang w:val="en-CA"/>
        </w:rPr>
        <w:t>The user can choose to return to one of the previous st</w:t>
      </w:r>
      <w:r w:rsidR="00562330">
        <w:rPr>
          <w:lang w:val="en-CA"/>
        </w:rPr>
        <w:t>eps: the Introductory screen (F2</w:t>
      </w:r>
      <w:r w:rsidRPr="002D7611">
        <w:rPr>
          <w:lang w:val="en-CA"/>
        </w:rPr>
        <w:t>), the definition of the earthquake epicenter location and/or magnitude (F</w:t>
      </w:r>
      <w:r w:rsidR="00562330">
        <w:rPr>
          <w:lang w:val="en-CA"/>
        </w:rPr>
        <w:t>3</w:t>
      </w:r>
      <w:r w:rsidRPr="002D7611">
        <w:rPr>
          <w:lang w:val="en-CA"/>
        </w:rPr>
        <w:t>) or th</w:t>
      </w:r>
      <w:r w:rsidR="00562330">
        <w:rPr>
          <w:lang w:val="en-CA"/>
        </w:rPr>
        <w:t>e access to analysis results (F9</w:t>
      </w:r>
      <w:r w:rsidRPr="002D7611">
        <w:rPr>
          <w:lang w:val="en-CA"/>
        </w:rPr>
        <w:t>).</w:t>
      </w:r>
    </w:p>
    <w:p w14:paraId="7A27974C" w14:textId="30C0D522" w:rsidR="00A74A33" w:rsidRPr="002D7611" w:rsidRDefault="00A74A33" w:rsidP="00A74A33">
      <w:pPr>
        <w:pStyle w:val="Titre3"/>
      </w:pPr>
      <w:bookmarkStart w:id="83" w:name="_Toc514854095"/>
      <w:r w:rsidRPr="002D7611">
        <w:t xml:space="preserve">Use </w:t>
      </w:r>
      <w:r w:rsidR="002F1DD5">
        <w:t>c</w:t>
      </w:r>
      <w:r w:rsidRPr="002D7611">
        <w:t>ase(s)</w:t>
      </w:r>
      <w:bookmarkEnd w:id="83"/>
    </w:p>
    <w:p w14:paraId="5BE42EED" w14:textId="0F557FDE" w:rsidR="000F4D5C" w:rsidRPr="00041BBD" w:rsidRDefault="000F4D5C" w:rsidP="00BC0157">
      <w:r w:rsidRPr="007063FB">
        <w:t xml:space="preserve">Use case name and </w:t>
      </w:r>
      <w:r w:rsidRPr="00041BBD">
        <w:t>identifier: UC</w:t>
      </w:r>
      <w:r w:rsidR="00E41883" w:rsidRPr="00041BBD">
        <w:t>7</w:t>
      </w:r>
      <w:r w:rsidRPr="00041BBD">
        <w:t xml:space="preserve"> </w:t>
      </w:r>
      <w:r w:rsidR="00B86DDC" w:rsidRPr="00041BBD">
        <w:t>—</w:t>
      </w:r>
      <w:r w:rsidRPr="00041BBD">
        <w:t xml:space="preserve"> Provide options to return to previous steps</w:t>
      </w:r>
    </w:p>
    <w:p w14:paraId="5BE91EBA" w14:textId="592B6070" w:rsidR="000F4D5C" w:rsidRPr="007063FB" w:rsidRDefault="000F4D5C" w:rsidP="00BC0157">
      <w:r w:rsidRPr="00041BBD">
        <w:t>Objective: The user cho</w:t>
      </w:r>
      <w:r w:rsidRPr="007063FB">
        <w:t xml:space="preserve">oses to continue viewing/downloading results </w:t>
      </w:r>
      <w:r w:rsidR="00562330">
        <w:t xml:space="preserve">(F9) </w:t>
      </w:r>
      <w:r w:rsidRPr="007063FB">
        <w:t>or to go back to scenario definition (F</w:t>
      </w:r>
      <w:r w:rsidR="00562330">
        <w:t>3</w:t>
      </w:r>
      <w:r w:rsidRPr="007063FB">
        <w:t>) or Introductory screen (F</w:t>
      </w:r>
      <w:r w:rsidR="00562330">
        <w:t>2</w:t>
      </w:r>
      <w:r w:rsidR="00561676" w:rsidRPr="007063FB">
        <w:t>)</w:t>
      </w:r>
      <w:r w:rsidR="00660DC2">
        <w:t>.</w:t>
      </w:r>
    </w:p>
    <w:p w14:paraId="194C9D3D" w14:textId="77777777" w:rsidR="000F4D5C" w:rsidRPr="007063FB" w:rsidRDefault="000F4D5C" w:rsidP="00BC0157">
      <w:r w:rsidRPr="007063FB">
        <w:t>Priority: High</w:t>
      </w:r>
    </w:p>
    <w:p w14:paraId="2B38F492" w14:textId="77777777" w:rsidR="000F4D5C" w:rsidRPr="007063FB" w:rsidRDefault="000F4D5C" w:rsidP="00BC0157">
      <w:r w:rsidRPr="007063FB">
        <w:t>Source: User</w:t>
      </w:r>
    </w:p>
    <w:p w14:paraId="430B3C7C" w14:textId="77777777" w:rsidR="000F4D5C" w:rsidRPr="007063FB" w:rsidRDefault="000F4D5C" w:rsidP="00BC0157">
      <w:r w:rsidRPr="007063FB">
        <w:t>Actors: User, Application</w:t>
      </w:r>
    </w:p>
    <w:p w14:paraId="211C4AC6" w14:textId="77777777" w:rsidR="000F4D5C" w:rsidRPr="007063FB" w:rsidRDefault="000F4D5C" w:rsidP="00BC0157">
      <w:r w:rsidRPr="007063FB">
        <w:t>Preconditions:</w:t>
      </w:r>
    </w:p>
    <w:p w14:paraId="556D4CB8" w14:textId="7D388B46" w:rsidR="000F4D5C" w:rsidRPr="007063FB" w:rsidRDefault="000F4D5C" w:rsidP="00660DC2">
      <w:pPr>
        <w:ind w:left="288"/>
      </w:pPr>
      <w:r w:rsidRPr="007063FB">
        <w:t>UC</w:t>
      </w:r>
      <w:r w:rsidR="00BD3BD7">
        <w:t>7</w:t>
      </w:r>
      <w:r w:rsidRPr="007063FB">
        <w:t xml:space="preserve"> </w:t>
      </w:r>
      <w:r w:rsidR="00B86DDC" w:rsidRPr="007063FB">
        <w:t>—</w:t>
      </w:r>
      <w:r w:rsidR="00346536" w:rsidRPr="007063FB">
        <w:t xml:space="preserve"> </w:t>
      </w:r>
      <w:r w:rsidRPr="007063FB">
        <w:t>Provide capability to access analysis results</w:t>
      </w:r>
    </w:p>
    <w:p w14:paraId="72072504" w14:textId="77777777" w:rsidR="000F4D5C" w:rsidRPr="007063FB" w:rsidRDefault="000F4D5C" w:rsidP="00BC0157">
      <w:r w:rsidRPr="007063FB">
        <w:t>Post-conditions: N/A</w:t>
      </w:r>
    </w:p>
    <w:p w14:paraId="17241140" w14:textId="77777777" w:rsidR="000F4D5C" w:rsidRPr="007063FB" w:rsidRDefault="000F4D5C" w:rsidP="00BC0157">
      <w:r w:rsidRPr="007063FB">
        <w:t>Flow of Events:</w:t>
      </w:r>
    </w:p>
    <w:p w14:paraId="5DB69565" w14:textId="449CD8EB" w:rsidR="000F4D5C" w:rsidRPr="007063FB" w:rsidRDefault="00503355" w:rsidP="004C5569">
      <w:pPr>
        <w:pStyle w:val="Paragraphedeliste"/>
        <w:numPr>
          <w:ilvl w:val="0"/>
          <w:numId w:val="27"/>
        </w:numPr>
      </w:pPr>
      <w:r w:rsidRPr="007063FB">
        <w:t>I</w:t>
      </w:r>
      <w:r w:rsidR="000F4D5C" w:rsidRPr="007063FB">
        <w:t xml:space="preserve">f </w:t>
      </w:r>
      <w:r w:rsidR="003161B7" w:rsidRPr="00660DC2">
        <w:rPr>
          <w:spacing w:val="8"/>
        </w:rPr>
        <w:t>USER</w:t>
      </w:r>
      <w:r w:rsidR="000F4D5C" w:rsidRPr="007063FB">
        <w:t xml:space="preserve">: </w:t>
      </w:r>
      <w:r w:rsidR="00846A74">
        <w:t>Single-clicks on the map</w:t>
      </w:r>
    </w:p>
    <w:p w14:paraId="408E3908" w14:textId="436D0D2C" w:rsidR="000F4D5C" w:rsidRPr="007063FB" w:rsidRDefault="003161B7" w:rsidP="004C5569">
      <w:pPr>
        <w:pStyle w:val="Paragraphedeliste"/>
        <w:numPr>
          <w:ilvl w:val="1"/>
          <w:numId w:val="27"/>
        </w:numPr>
      </w:pPr>
      <w:r w:rsidRPr="00660DC2">
        <w:rPr>
          <w:spacing w:val="8"/>
        </w:rPr>
        <w:t>SYSTEM</w:t>
      </w:r>
      <w:r w:rsidR="00846A74">
        <w:t>: Displays</w:t>
      </w:r>
      <w:r w:rsidR="000F4D5C" w:rsidRPr="007063FB">
        <w:t xml:space="preserve"> </w:t>
      </w:r>
      <w:r w:rsidR="00A2587A" w:rsidRPr="007063FB">
        <w:t>“</w:t>
      </w:r>
      <w:r w:rsidR="00846A74">
        <w:t>New Simulation</w:t>
      </w:r>
      <w:r w:rsidR="00562330">
        <w:t xml:space="preserve">” </w:t>
      </w:r>
      <w:r w:rsidR="00846A74">
        <w:t>dialog box</w:t>
      </w:r>
    </w:p>
    <w:p w14:paraId="2B2EAC9E" w14:textId="4EDAEDAB" w:rsidR="000F4D5C" w:rsidRPr="007063FB" w:rsidRDefault="000F4D5C" w:rsidP="004C5569">
      <w:pPr>
        <w:pStyle w:val="Paragraphedeliste"/>
        <w:numPr>
          <w:ilvl w:val="1"/>
          <w:numId w:val="27"/>
        </w:numPr>
      </w:pPr>
      <w:r w:rsidRPr="007063FB">
        <w:t>UC</w:t>
      </w:r>
      <w:r w:rsidR="00562330">
        <w:t>3</w:t>
      </w:r>
      <w:r w:rsidRPr="007063FB">
        <w:t xml:space="preserve"> </w:t>
      </w:r>
      <w:r w:rsidR="00540A35" w:rsidRPr="007063FB">
        <w:t xml:space="preserve">— </w:t>
      </w:r>
      <w:r w:rsidRPr="007063FB">
        <w:t xml:space="preserve">Set </w:t>
      </w:r>
      <w:r w:rsidR="00562330">
        <w:t>earthquake epicenter</w:t>
      </w:r>
    </w:p>
    <w:p w14:paraId="0C5550AB" w14:textId="0CD5EFDC" w:rsidR="00846A74" w:rsidRDefault="00846A74" w:rsidP="004C5569">
      <w:pPr>
        <w:pStyle w:val="Paragraphedeliste"/>
        <w:numPr>
          <w:ilvl w:val="0"/>
          <w:numId w:val="27"/>
        </w:numPr>
      </w:pPr>
      <w:r>
        <w:t>Else if USER: Clicks on a previous simulation in the dropdown menu</w:t>
      </w:r>
    </w:p>
    <w:p w14:paraId="7E464BA6" w14:textId="5566D5DC" w:rsidR="00846A74" w:rsidRDefault="00846A74" w:rsidP="00846A74">
      <w:pPr>
        <w:pStyle w:val="Paragraphedeliste"/>
        <w:numPr>
          <w:ilvl w:val="1"/>
          <w:numId w:val="27"/>
        </w:numPr>
      </w:pPr>
      <w:r>
        <w:t>SYSTEM: Loads the results from the specified simulation</w:t>
      </w:r>
    </w:p>
    <w:p w14:paraId="38A0F287" w14:textId="132EFAB9" w:rsidR="000F4D5C" w:rsidRPr="007063FB" w:rsidRDefault="00503355" w:rsidP="004C5569">
      <w:pPr>
        <w:pStyle w:val="Paragraphedeliste"/>
        <w:numPr>
          <w:ilvl w:val="0"/>
          <w:numId w:val="27"/>
        </w:numPr>
      </w:pPr>
      <w:r w:rsidRPr="007063FB">
        <w:t>E</w:t>
      </w:r>
      <w:r w:rsidR="000F4D5C" w:rsidRPr="007063FB">
        <w:t xml:space="preserve">lse if </w:t>
      </w:r>
      <w:r w:rsidR="003161B7" w:rsidRPr="00660DC2">
        <w:rPr>
          <w:spacing w:val="8"/>
        </w:rPr>
        <w:t>USER</w:t>
      </w:r>
      <w:r w:rsidR="000F4D5C" w:rsidRPr="007063FB">
        <w:t xml:space="preserve">: Clicks on </w:t>
      </w:r>
      <w:r w:rsidR="00A2587A" w:rsidRPr="007063FB">
        <w:t>“</w:t>
      </w:r>
      <w:r w:rsidR="00562330">
        <w:t>Information</w:t>
      </w:r>
      <w:r w:rsidR="00A2587A" w:rsidRPr="007063FB">
        <w:t>”</w:t>
      </w:r>
      <w:r w:rsidR="000F4D5C" w:rsidRPr="007063FB">
        <w:t xml:space="preserve"> </w:t>
      </w:r>
      <w:r w:rsidR="00846A74">
        <w:t>icon</w:t>
      </w:r>
    </w:p>
    <w:p w14:paraId="118509AD" w14:textId="6C5AA077" w:rsidR="000F4D5C" w:rsidRPr="007063FB" w:rsidRDefault="003161B7" w:rsidP="004C5569">
      <w:pPr>
        <w:pStyle w:val="Paragraphedeliste"/>
        <w:numPr>
          <w:ilvl w:val="1"/>
          <w:numId w:val="27"/>
        </w:numPr>
      </w:pPr>
      <w:r w:rsidRPr="00660DC2">
        <w:rPr>
          <w:spacing w:val="8"/>
        </w:rPr>
        <w:t>SYSTEM</w:t>
      </w:r>
      <w:r w:rsidR="000F4D5C" w:rsidRPr="007063FB">
        <w:t xml:space="preserve"> (F</w:t>
      </w:r>
      <w:r w:rsidR="00562330">
        <w:t>10</w:t>
      </w:r>
      <w:r w:rsidR="00846A74">
        <w:t>.3): Displays the</w:t>
      </w:r>
      <w:r w:rsidR="000F4D5C" w:rsidRPr="007063FB">
        <w:t xml:space="preserve"> introductory screen</w:t>
      </w:r>
    </w:p>
    <w:p w14:paraId="37D0E327" w14:textId="5D3F7AA2" w:rsidR="000F4D5C" w:rsidRPr="007063FB" w:rsidRDefault="000F4D5C" w:rsidP="004C5569">
      <w:pPr>
        <w:pStyle w:val="Paragraphedeliste"/>
        <w:numPr>
          <w:ilvl w:val="1"/>
          <w:numId w:val="27"/>
        </w:numPr>
      </w:pPr>
      <w:r w:rsidRPr="007063FB">
        <w:t>UC</w:t>
      </w:r>
      <w:r w:rsidR="00562330">
        <w:t>2</w:t>
      </w:r>
      <w:r w:rsidRPr="007063FB">
        <w:t xml:space="preserve"> </w:t>
      </w:r>
      <w:r w:rsidR="00540A35" w:rsidRPr="007063FB">
        <w:t xml:space="preserve">— </w:t>
      </w:r>
      <w:r w:rsidR="0071146D" w:rsidRPr="00174CD2">
        <w:t>Display</w:t>
      </w:r>
      <w:r w:rsidR="0071146D">
        <w:t xml:space="preserve"> map base layers, </w:t>
      </w:r>
      <w:r w:rsidR="0071146D" w:rsidRPr="00174CD2">
        <w:t>navigation bar, and introductory dialog box</w:t>
      </w:r>
    </w:p>
    <w:p w14:paraId="63A71693" w14:textId="6220D3BA" w:rsidR="000F4D5C" w:rsidRPr="007063FB" w:rsidRDefault="00503355" w:rsidP="004C5569">
      <w:pPr>
        <w:pStyle w:val="Paragraphedeliste"/>
        <w:numPr>
          <w:ilvl w:val="0"/>
          <w:numId w:val="27"/>
        </w:numPr>
      </w:pPr>
      <w:r w:rsidRPr="007063FB">
        <w:t>End if</w:t>
      </w:r>
    </w:p>
    <w:p w14:paraId="1C19E337" w14:textId="77777777" w:rsidR="000F4D5C" w:rsidRPr="007063FB" w:rsidRDefault="000F4D5C" w:rsidP="00BC0157">
      <w:r w:rsidRPr="007063FB">
        <w:t>Special Requirements: None</w:t>
      </w:r>
    </w:p>
    <w:p w14:paraId="282E7858" w14:textId="77777777" w:rsidR="000F4D5C" w:rsidRPr="002D7611" w:rsidRDefault="000F4D5C" w:rsidP="00BC0157">
      <w:r w:rsidRPr="007063FB">
        <w:t>Notes: None</w:t>
      </w:r>
    </w:p>
    <w:p w14:paraId="19CB86C3" w14:textId="6F072F18" w:rsidR="00A74A33" w:rsidRPr="002D7611" w:rsidRDefault="00A74A33" w:rsidP="00A74A33">
      <w:pPr>
        <w:pStyle w:val="Titre3"/>
      </w:pPr>
      <w:bookmarkStart w:id="84" w:name="_Toc514854096"/>
      <w:r w:rsidRPr="002D7611">
        <w:t xml:space="preserve">Functional </w:t>
      </w:r>
      <w:r w:rsidR="002F1DD5">
        <w:t>r</w:t>
      </w:r>
      <w:r w:rsidRPr="002D7611">
        <w:t>equirements</w:t>
      </w:r>
      <w:bookmarkEnd w:id="84"/>
    </w:p>
    <w:p w14:paraId="2FFDA28F" w14:textId="2D8DF612" w:rsidR="000F4D5C" w:rsidRPr="002D7611" w:rsidRDefault="00E41883" w:rsidP="00BC0157">
      <w:r>
        <w:t>UC7</w:t>
      </w:r>
      <w:r w:rsidR="000F4D5C" w:rsidRPr="002D7611">
        <w:t xml:space="preserve">.FR1: </w:t>
      </w:r>
      <w:r w:rsidR="009D2076">
        <w:t>The</w:t>
      </w:r>
      <w:r w:rsidR="000F4D5C" w:rsidRPr="002D7611">
        <w:t xml:space="preserve"> system shall display a toolbar with tools allowing user to return to previous steps in the analysis (UC1 and UC1)</w:t>
      </w:r>
    </w:p>
    <w:p w14:paraId="305218E0" w14:textId="0FB5F6F3" w:rsidR="000F4D5C" w:rsidRPr="002D7611" w:rsidRDefault="00E41883" w:rsidP="00BC0157">
      <w:r>
        <w:t>UC7</w:t>
      </w:r>
      <w:r w:rsidR="000F4D5C" w:rsidRPr="002D7611">
        <w:t xml:space="preserve">.FR2: When the </w:t>
      </w:r>
      <w:r w:rsidR="00562330">
        <w:t>user clicks the map (UC3)</w:t>
      </w:r>
      <w:r w:rsidR="000F4D5C" w:rsidRPr="002D7611">
        <w:t xml:space="preserve">, the system shall display the </w:t>
      </w:r>
      <w:r w:rsidR="00A2587A">
        <w:t>“</w:t>
      </w:r>
      <w:r w:rsidR="00562330">
        <w:t>New Simulation</w:t>
      </w:r>
      <w:r w:rsidR="00A2587A">
        <w:t>”</w:t>
      </w:r>
      <w:r w:rsidR="00562330">
        <w:t xml:space="preserve"> dialog box (UC4</w:t>
      </w:r>
      <w:r w:rsidR="000F4D5C" w:rsidRPr="002D7611">
        <w:t>) to allow user define a new scen</w:t>
      </w:r>
      <w:r w:rsidR="007C30F7">
        <w:t xml:space="preserve">ario. </w:t>
      </w:r>
    </w:p>
    <w:p w14:paraId="58910371" w14:textId="5894E129" w:rsidR="000F4D5C" w:rsidRPr="002D7611" w:rsidRDefault="00E41883" w:rsidP="00BC0157">
      <w:r>
        <w:t>UC7</w:t>
      </w:r>
      <w:r w:rsidR="000F4D5C" w:rsidRPr="002D7611">
        <w:t xml:space="preserve">.FR3: When the user clicks the </w:t>
      </w:r>
      <w:r w:rsidR="00A2587A">
        <w:t>“</w:t>
      </w:r>
      <w:r w:rsidR="00562330">
        <w:t>About</w:t>
      </w:r>
      <w:r w:rsidR="00A2587A">
        <w:t>”</w:t>
      </w:r>
      <w:r w:rsidR="000F4D5C" w:rsidRPr="002D7611">
        <w:t xml:space="preserve"> button, the system shall display the </w:t>
      </w:r>
      <w:r w:rsidR="00A2587A">
        <w:t>“</w:t>
      </w:r>
      <w:r w:rsidR="000F4D5C" w:rsidRPr="002D7611">
        <w:t>Introductory screen</w:t>
      </w:r>
      <w:r w:rsidR="00A2587A">
        <w:t>”</w:t>
      </w:r>
      <w:r w:rsidR="00562330">
        <w:t xml:space="preserve"> (UC2</w:t>
      </w:r>
      <w:r w:rsidR="000F4D5C" w:rsidRPr="002D7611">
        <w:t xml:space="preserve">) to allow user to </w:t>
      </w:r>
      <w:r w:rsidR="00562330">
        <w:t>review the provided information.</w:t>
      </w:r>
    </w:p>
    <w:p w14:paraId="4E3DFD7C" w14:textId="77777777" w:rsidR="00DD3BF1" w:rsidRPr="002D7611" w:rsidRDefault="00DD3BF1" w:rsidP="00DD3BF1">
      <w:pPr>
        <w:pStyle w:val="Titre3"/>
      </w:pPr>
      <w:bookmarkStart w:id="85" w:name="_Toc514854097"/>
      <w:r w:rsidRPr="002D7611">
        <w:t>Activity diagram</w:t>
      </w:r>
      <w:bookmarkEnd w:id="85"/>
    </w:p>
    <w:p w14:paraId="3B326C6B" w14:textId="08E7EFCB" w:rsidR="00A74A33" w:rsidRPr="002D7611" w:rsidRDefault="00665BB8" w:rsidP="00BC0157">
      <w:r w:rsidRPr="00665BB8">
        <w:drawing>
          <wp:inline distT="0" distB="0" distL="0" distR="0" wp14:anchorId="44E6EC61" wp14:editId="4FD96891">
            <wp:extent cx="4846320" cy="1980012"/>
            <wp:effectExtent l="0" t="0" r="0" b="127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27" r="1154"/>
                    <a:stretch/>
                  </pic:blipFill>
                  <pic:spPr bwMode="auto">
                    <a:xfrm>
                      <a:off x="0" y="0"/>
                      <a:ext cx="4846320" cy="1980012"/>
                    </a:xfrm>
                    <a:prstGeom prst="rect">
                      <a:avLst/>
                    </a:prstGeom>
                    <a:ln>
                      <a:noFill/>
                    </a:ln>
                    <a:extLst>
                      <a:ext uri="{53640926-AAD7-44D8-BBD7-CCE9431645EC}">
                        <a14:shadowObscured xmlns:a14="http://schemas.microsoft.com/office/drawing/2010/main"/>
                      </a:ext>
                    </a:extLst>
                  </pic:spPr>
                </pic:pic>
              </a:graphicData>
            </a:graphic>
          </wp:inline>
        </w:drawing>
      </w:r>
    </w:p>
    <w:p w14:paraId="378C71EB" w14:textId="489D24FF" w:rsidR="00DC7369" w:rsidRPr="002D7611" w:rsidRDefault="0076056B" w:rsidP="004008B5">
      <w:pPr>
        <w:pStyle w:val="Titre2"/>
      </w:pPr>
      <w:r w:rsidRPr="002D7611">
        <w:rPr>
          <w:b w:val="0"/>
          <w:kern w:val="0"/>
          <w:lang w:val="en-CA"/>
        </w:rPr>
        <w:br w:type="page"/>
      </w:r>
    </w:p>
    <w:p w14:paraId="18760DB4" w14:textId="4006AF96" w:rsidR="00FA707A" w:rsidRPr="002D7611" w:rsidRDefault="00FA707A" w:rsidP="0031232C">
      <w:pPr>
        <w:pStyle w:val="Titre1"/>
      </w:pPr>
      <w:bookmarkStart w:id="86" w:name="_Toc514854098"/>
      <w:r w:rsidRPr="002D7611">
        <w:t xml:space="preserve">External </w:t>
      </w:r>
      <w:r w:rsidR="00D716B4" w:rsidRPr="0031232C">
        <w:t>i</w:t>
      </w:r>
      <w:r w:rsidRPr="0031232C">
        <w:t>nterface</w:t>
      </w:r>
      <w:r w:rsidRPr="002D7611">
        <w:t xml:space="preserve"> </w:t>
      </w:r>
      <w:r w:rsidR="00D716B4" w:rsidRPr="0031232C">
        <w:t>r</w:t>
      </w:r>
      <w:r w:rsidRPr="0031232C">
        <w:t>equirements</w:t>
      </w:r>
      <w:bookmarkEnd w:id="48"/>
      <w:bookmarkEnd w:id="86"/>
    </w:p>
    <w:p w14:paraId="03F87B26" w14:textId="5B8AD978" w:rsidR="00FA707A" w:rsidRPr="002D7611" w:rsidRDefault="00FA707A">
      <w:pPr>
        <w:pStyle w:val="Titre2"/>
      </w:pPr>
      <w:bookmarkStart w:id="87" w:name="_Toc514854099"/>
      <w:r w:rsidRPr="002D7611">
        <w:t xml:space="preserve">User </w:t>
      </w:r>
      <w:r w:rsidR="00D716B4">
        <w:t>i</w:t>
      </w:r>
      <w:r w:rsidRPr="002D7611">
        <w:t>nterfaces</w:t>
      </w:r>
      <w:bookmarkEnd w:id="87"/>
    </w:p>
    <w:p w14:paraId="6E992297" w14:textId="19236969" w:rsidR="002D619D" w:rsidRPr="00784AA2" w:rsidRDefault="00282AB3" w:rsidP="00BC0157">
      <w:pPr>
        <w:rPr>
          <w:lang w:val="en-CA"/>
        </w:rPr>
      </w:pPr>
      <w:r w:rsidRPr="002D7611">
        <w:rPr>
          <w:lang w:val="en-CA"/>
        </w:rPr>
        <w:t>In this section,</w:t>
      </w:r>
      <w:r w:rsidR="00141CD2">
        <w:rPr>
          <w:lang w:val="en-CA"/>
        </w:rPr>
        <w:t xml:space="preserve"> screen captures </w:t>
      </w:r>
      <w:r w:rsidRPr="002D7611">
        <w:rPr>
          <w:lang w:val="en-CA"/>
        </w:rPr>
        <w:t xml:space="preserve">of the features </w:t>
      </w:r>
      <w:r w:rsidR="00141CD2">
        <w:rPr>
          <w:lang w:val="en-CA"/>
        </w:rPr>
        <w:t xml:space="preserve">given </w:t>
      </w:r>
      <w:r w:rsidRPr="002D7611">
        <w:rPr>
          <w:lang w:val="en-CA"/>
        </w:rPr>
        <w:t xml:space="preserve">in </w:t>
      </w:r>
      <w:r w:rsidR="00D444C1">
        <w:rPr>
          <w:lang w:val="en-CA"/>
        </w:rPr>
        <w:t>s</w:t>
      </w:r>
      <w:r w:rsidRPr="002D7611">
        <w:rPr>
          <w:lang w:val="en-CA"/>
        </w:rPr>
        <w:t xml:space="preserve">ection 2.2 are presented. </w:t>
      </w:r>
      <w:r w:rsidR="00784AA2" w:rsidRPr="00C47D78">
        <w:rPr>
          <w:lang w:val="en-CA"/>
        </w:rPr>
        <w:fldChar w:fldCharType="begin"/>
      </w:r>
      <w:r w:rsidR="00784AA2" w:rsidRPr="00784AA2">
        <w:rPr>
          <w:lang w:val="en-CA"/>
        </w:rPr>
        <w:instrText xml:space="preserve"> REF _Ref507588498 \h </w:instrText>
      </w:r>
      <w:r w:rsidR="00784AA2" w:rsidRPr="004008B5">
        <w:rPr>
          <w:lang w:val="en-CA"/>
        </w:rPr>
        <w:instrText xml:space="preserve"> \* MERGEFORMAT </w:instrText>
      </w:r>
      <w:r w:rsidR="00784AA2" w:rsidRPr="00C47D78">
        <w:rPr>
          <w:lang w:val="en-CA"/>
        </w:rPr>
      </w:r>
      <w:r w:rsidR="00784AA2" w:rsidRPr="00C47D78">
        <w:rPr>
          <w:lang w:val="en-CA"/>
        </w:rPr>
        <w:fldChar w:fldCharType="separate"/>
      </w:r>
      <w:r w:rsidR="00AD5AD0" w:rsidRPr="00AD5AD0">
        <w:rPr>
          <w:kern w:val="3"/>
        </w:rPr>
        <w:t xml:space="preserve">Table </w:t>
      </w:r>
      <w:r w:rsidR="00AD5AD0" w:rsidRPr="00AD5AD0">
        <w:rPr>
          <w:noProof/>
          <w:kern w:val="3"/>
        </w:rPr>
        <w:t>3</w:t>
      </w:r>
      <w:r w:rsidR="00784AA2" w:rsidRPr="00C47D78">
        <w:rPr>
          <w:lang w:val="en-CA"/>
        </w:rPr>
        <w:fldChar w:fldCharType="end"/>
      </w:r>
      <w:r w:rsidR="00784AA2" w:rsidRPr="00784AA2">
        <w:rPr>
          <w:lang w:val="en-CA"/>
        </w:rPr>
        <w:t xml:space="preserve"> </w:t>
      </w:r>
      <w:r w:rsidRPr="00784AA2">
        <w:rPr>
          <w:lang w:val="en-CA"/>
        </w:rPr>
        <w:t xml:space="preserve">summarizes the relations between these </w:t>
      </w:r>
      <w:r w:rsidR="00141CD2">
        <w:rPr>
          <w:lang w:val="en-CA"/>
        </w:rPr>
        <w:t xml:space="preserve">screenshot </w:t>
      </w:r>
      <w:r w:rsidRPr="00784AA2">
        <w:rPr>
          <w:lang w:val="en-CA"/>
        </w:rPr>
        <w:t>and each of the ass</w:t>
      </w:r>
      <w:r w:rsidR="0056509D">
        <w:rPr>
          <w:lang w:val="en-CA"/>
        </w:rPr>
        <w:t>ociated features and use cases.</w:t>
      </w:r>
    </w:p>
    <w:p w14:paraId="003FA29A" w14:textId="7FAD8646" w:rsidR="00085647" w:rsidRPr="00E429AA" w:rsidRDefault="00085647" w:rsidP="004008B5">
      <w:pPr>
        <w:pStyle w:val="Tablecaption"/>
      </w:pPr>
      <w:bookmarkStart w:id="88" w:name="_Ref507588498"/>
      <w:bookmarkStart w:id="89" w:name="_Toc514853307"/>
      <w:r w:rsidRPr="004008B5">
        <w:rPr>
          <w:b/>
        </w:rPr>
        <w:t xml:space="preserve">Table </w:t>
      </w:r>
      <w:r w:rsidRPr="004008B5">
        <w:rPr>
          <w:b/>
        </w:rPr>
        <w:fldChar w:fldCharType="begin"/>
      </w:r>
      <w:r w:rsidRPr="004008B5">
        <w:rPr>
          <w:b/>
        </w:rPr>
        <w:instrText xml:space="preserve"> SEQ Table \* ARABIC </w:instrText>
      </w:r>
      <w:r w:rsidRPr="004008B5">
        <w:rPr>
          <w:b/>
        </w:rPr>
        <w:fldChar w:fldCharType="separate"/>
      </w:r>
      <w:r w:rsidR="00AD5AD0">
        <w:rPr>
          <w:b/>
          <w:noProof/>
        </w:rPr>
        <w:t>3</w:t>
      </w:r>
      <w:r w:rsidRPr="004008B5">
        <w:rPr>
          <w:b/>
        </w:rPr>
        <w:fldChar w:fldCharType="end"/>
      </w:r>
      <w:bookmarkEnd w:id="88"/>
      <w:r w:rsidR="009E68F4" w:rsidRPr="004008B5">
        <w:rPr>
          <w:b/>
        </w:rPr>
        <w:t>.</w:t>
      </w:r>
      <w:r w:rsidR="009E68F4" w:rsidRPr="00E308B4">
        <w:t xml:space="preserve"> Relations between </w:t>
      </w:r>
      <w:r w:rsidR="00141CD2">
        <w:t xml:space="preserve">screen captures </w:t>
      </w:r>
      <w:r w:rsidR="009E68F4" w:rsidRPr="00E308B4">
        <w:t>and associated features and use cases</w:t>
      </w:r>
      <w:r w:rsidR="004D3623">
        <w:t>.</w:t>
      </w:r>
      <w:bookmarkEnd w:id="8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42" w:type="dxa"/>
          <w:bottom w:w="57" w:type="dxa"/>
          <w:right w:w="142" w:type="dxa"/>
        </w:tblCellMar>
        <w:tblLook w:val="04A0" w:firstRow="1" w:lastRow="0" w:firstColumn="1" w:lastColumn="0" w:noHBand="0" w:noVBand="1"/>
      </w:tblPr>
      <w:tblGrid>
        <w:gridCol w:w="2313"/>
        <w:gridCol w:w="2164"/>
        <w:gridCol w:w="3155"/>
      </w:tblGrid>
      <w:tr w:rsidR="00385CE1" w:rsidRPr="002D7611" w14:paraId="1FEC9F52" w14:textId="77777777" w:rsidTr="00385CE1">
        <w:trPr>
          <w:trHeight w:val="23"/>
          <w:tblHeader/>
        </w:trPr>
        <w:tc>
          <w:tcPr>
            <w:tcW w:w="1515" w:type="pct"/>
            <w:tcBorders>
              <w:top w:val="single" w:sz="12" w:space="0" w:color="000000" w:themeColor="text1"/>
              <w:bottom w:val="single" w:sz="12" w:space="0" w:color="000000" w:themeColor="text1"/>
            </w:tcBorders>
            <w:shd w:val="clear" w:color="auto" w:fill="auto"/>
            <w:vAlign w:val="center"/>
          </w:tcPr>
          <w:p w14:paraId="244D979C" w14:textId="18EC3AA3" w:rsidR="00385CE1" w:rsidRPr="00476069" w:rsidRDefault="004D3623" w:rsidP="00343C78">
            <w:pPr>
              <w:pStyle w:val="TableContent"/>
              <w:rPr>
                <w:caps/>
                <w:spacing w:val="10"/>
              </w:rPr>
            </w:pPr>
            <w:r>
              <w:rPr>
                <w:caps/>
                <w:spacing w:val="10"/>
              </w:rPr>
              <w:t xml:space="preserve">feature </w:t>
            </w:r>
            <w:r w:rsidR="00385CE1" w:rsidRPr="00476069">
              <w:rPr>
                <w:caps/>
                <w:spacing w:val="10"/>
              </w:rPr>
              <w:t>ID</w:t>
            </w:r>
          </w:p>
        </w:tc>
        <w:tc>
          <w:tcPr>
            <w:tcW w:w="1418" w:type="pct"/>
            <w:tcBorders>
              <w:top w:val="single" w:sz="12" w:space="0" w:color="000000" w:themeColor="text1"/>
              <w:bottom w:val="single" w:sz="12" w:space="0" w:color="000000" w:themeColor="text1"/>
            </w:tcBorders>
            <w:shd w:val="clear" w:color="auto" w:fill="auto"/>
            <w:vAlign w:val="center"/>
          </w:tcPr>
          <w:p w14:paraId="4FBDEED9" w14:textId="22AFF1BB" w:rsidR="00385CE1" w:rsidRPr="00476069" w:rsidRDefault="004D3623" w:rsidP="00343C78">
            <w:pPr>
              <w:pStyle w:val="TableContent"/>
              <w:rPr>
                <w:caps/>
                <w:spacing w:val="10"/>
                <w:kern w:val="0"/>
              </w:rPr>
            </w:pPr>
            <w:r>
              <w:rPr>
                <w:caps/>
                <w:spacing w:val="10"/>
              </w:rPr>
              <w:t xml:space="preserve">use case </w:t>
            </w:r>
            <w:r w:rsidR="00385CE1" w:rsidRPr="00476069">
              <w:rPr>
                <w:caps/>
                <w:spacing w:val="10"/>
              </w:rPr>
              <w:t>ID</w:t>
            </w:r>
          </w:p>
        </w:tc>
        <w:tc>
          <w:tcPr>
            <w:tcW w:w="2067" w:type="pct"/>
            <w:tcBorders>
              <w:top w:val="single" w:sz="12" w:space="0" w:color="000000" w:themeColor="text1"/>
              <w:bottom w:val="single" w:sz="12" w:space="0" w:color="000000" w:themeColor="text1"/>
            </w:tcBorders>
            <w:shd w:val="clear" w:color="auto" w:fill="auto"/>
            <w:vAlign w:val="center"/>
          </w:tcPr>
          <w:p w14:paraId="4480E561" w14:textId="7DDCF81F" w:rsidR="00385CE1" w:rsidRPr="00476069" w:rsidRDefault="00141CD2" w:rsidP="00343C78">
            <w:pPr>
              <w:pStyle w:val="TableContent"/>
              <w:rPr>
                <w:caps/>
                <w:spacing w:val="10"/>
                <w:kern w:val="0"/>
              </w:rPr>
            </w:pPr>
            <w:r>
              <w:rPr>
                <w:caps/>
                <w:spacing w:val="10"/>
                <w:kern w:val="0"/>
              </w:rPr>
              <w:t>screen capture</w:t>
            </w:r>
          </w:p>
        </w:tc>
      </w:tr>
      <w:tr w:rsidR="00385CE1" w:rsidRPr="002D7611" w14:paraId="2ECB7060" w14:textId="77777777" w:rsidTr="00385CE1">
        <w:trPr>
          <w:tblHeader/>
        </w:trPr>
        <w:tc>
          <w:tcPr>
            <w:tcW w:w="1515" w:type="pct"/>
            <w:tcBorders>
              <w:top w:val="single" w:sz="12" w:space="0" w:color="000000" w:themeColor="text1"/>
            </w:tcBorders>
            <w:shd w:val="clear" w:color="auto" w:fill="auto"/>
            <w:vAlign w:val="center"/>
          </w:tcPr>
          <w:p w14:paraId="53A8C18A" w14:textId="235C88D3" w:rsidR="00385CE1" w:rsidRPr="00343C78" w:rsidRDefault="00385CE1" w:rsidP="00343C78">
            <w:pPr>
              <w:pStyle w:val="TableContent"/>
            </w:pPr>
            <w:r w:rsidRPr="00343C78">
              <w:t>F1</w:t>
            </w:r>
          </w:p>
        </w:tc>
        <w:tc>
          <w:tcPr>
            <w:tcW w:w="1418" w:type="pct"/>
            <w:tcBorders>
              <w:top w:val="single" w:sz="12" w:space="0" w:color="000000" w:themeColor="text1"/>
            </w:tcBorders>
            <w:shd w:val="clear" w:color="auto" w:fill="auto"/>
            <w:vAlign w:val="center"/>
          </w:tcPr>
          <w:p w14:paraId="0C15A02E" w14:textId="7B33742B" w:rsidR="00385CE1" w:rsidRPr="00562321" w:rsidRDefault="00385CE1" w:rsidP="00343C78">
            <w:pPr>
              <w:pStyle w:val="TableContent"/>
              <w:rPr>
                <w:kern w:val="0"/>
              </w:rPr>
            </w:pPr>
            <w:r w:rsidRPr="00562321">
              <w:t>UC1</w:t>
            </w:r>
          </w:p>
        </w:tc>
        <w:tc>
          <w:tcPr>
            <w:tcW w:w="2067" w:type="pct"/>
            <w:tcBorders>
              <w:top w:val="single" w:sz="12" w:space="0" w:color="000000" w:themeColor="text1"/>
            </w:tcBorders>
            <w:shd w:val="clear" w:color="auto" w:fill="auto"/>
            <w:vAlign w:val="center"/>
          </w:tcPr>
          <w:p w14:paraId="34AEBE68" w14:textId="23F39955" w:rsidR="00385CE1" w:rsidRPr="00562321" w:rsidRDefault="00385CE1" w:rsidP="00343C78">
            <w:pPr>
              <w:pStyle w:val="TableContent"/>
              <w:rPr>
                <w:kern w:val="0"/>
              </w:rPr>
            </w:pPr>
            <w:r w:rsidRPr="00562321">
              <w:fldChar w:fldCharType="begin"/>
            </w:r>
            <w:r w:rsidRPr="00562321">
              <w:rPr>
                <w:kern w:val="0"/>
              </w:rPr>
              <w:instrText xml:space="preserve"> REF _Ref509995614 \h </w:instrText>
            </w:r>
            <w:r w:rsidRPr="00562321">
              <w:instrText xml:space="preserve"> \* MERGEFORMAT </w:instrText>
            </w:r>
            <w:r w:rsidRPr="00562321">
              <w:fldChar w:fldCharType="separate"/>
            </w:r>
            <w:r w:rsidR="00AD5AD0" w:rsidRPr="00AD5AD0">
              <w:t xml:space="preserve">Figure </w:t>
            </w:r>
            <w:r w:rsidR="00AD5AD0" w:rsidRPr="00AD5AD0">
              <w:rPr>
                <w:noProof/>
              </w:rPr>
              <w:t>3</w:t>
            </w:r>
            <w:r w:rsidRPr="00562321">
              <w:fldChar w:fldCharType="end"/>
            </w:r>
          </w:p>
        </w:tc>
      </w:tr>
      <w:tr w:rsidR="00385CE1" w:rsidRPr="002D7611" w14:paraId="4C276AD3" w14:textId="77777777" w:rsidTr="00846A74">
        <w:trPr>
          <w:tblHeader/>
        </w:trPr>
        <w:tc>
          <w:tcPr>
            <w:tcW w:w="1515" w:type="pct"/>
            <w:shd w:val="clear" w:color="auto" w:fill="F2F2F2" w:themeFill="background1" w:themeFillShade="F2"/>
            <w:vAlign w:val="center"/>
          </w:tcPr>
          <w:p w14:paraId="4DA2EF7C" w14:textId="1F87FA8F" w:rsidR="00385CE1" w:rsidRPr="00343C78" w:rsidRDefault="00385CE1" w:rsidP="009A4845">
            <w:pPr>
              <w:pStyle w:val="TableContent"/>
            </w:pPr>
            <w:r w:rsidRPr="00343C78">
              <w:t>F</w:t>
            </w:r>
            <w:r>
              <w:t>2</w:t>
            </w:r>
          </w:p>
        </w:tc>
        <w:tc>
          <w:tcPr>
            <w:tcW w:w="1418" w:type="pct"/>
            <w:shd w:val="clear" w:color="auto" w:fill="F2F2F2" w:themeFill="background1" w:themeFillShade="F2"/>
            <w:vAlign w:val="center"/>
          </w:tcPr>
          <w:p w14:paraId="7ECA555D" w14:textId="6852A2F5" w:rsidR="00385CE1" w:rsidRPr="00343C78" w:rsidRDefault="00385CE1" w:rsidP="001A224D">
            <w:pPr>
              <w:pStyle w:val="TableContent"/>
              <w:rPr>
                <w:kern w:val="0"/>
              </w:rPr>
            </w:pPr>
            <w:r>
              <w:t>UC2</w:t>
            </w:r>
          </w:p>
        </w:tc>
        <w:tc>
          <w:tcPr>
            <w:tcW w:w="2067" w:type="pct"/>
            <w:shd w:val="clear" w:color="auto" w:fill="F2F2F2" w:themeFill="background1" w:themeFillShade="F2"/>
            <w:vAlign w:val="center"/>
          </w:tcPr>
          <w:p w14:paraId="3339D183" w14:textId="265FC0C0" w:rsidR="00385CE1" w:rsidRPr="00EC7951" w:rsidRDefault="00385CE1" w:rsidP="00562321">
            <w:pPr>
              <w:pStyle w:val="TableContent"/>
              <w:rPr>
                <w:kern w:val="0"/>
              </w:rPr>
            </w:pPr>
            <w:r w:rsidRPr="00EC7951">
              <w:fldChar w:fldCharType="begin"/>
            </w:r>
            <w:r w:rsidRPr="00EC7951">
              <w:rPr>
                <w:kern w:val="0"/>
              </w:rPr>
              <w:instrText xml:space="preserve"> REF _Ref510509453 \h </w:instrText>
            </w:r>
            <w:r w:rsidRPr="00EC7951">
              <w:instrText xml:space="preserve"> \* MERGEFORMAT </w:instrText>
            </w:r>
            <w:r w:rsidRPr="00EC7951">
              <w:fldChar w:fldCharType="separate"/>
            </w:r>
            <w:r w:rsidR="00AD5AD0" w:rsidRPr="00AD5AD0">
              <w:t xml:space="preserve">Figure </w:t>
            </w:r>
            <w:r w:rsidR="00AD5AD0" w:rsidRPr="00AD5AD0">
              <w:rPr>
                <w:noProof/>
              </w:rPr>
              <w:t>2</w:t>
            </w:r>
            <w:r w:rsidRPr="00EC7951">
              <w:fldChar w:fldCharType="end"/>
            </w:r>
          </w:p>
        </w:tc>
      </w:tr>
      <w:tr w:rsidR="00385CE1" w:rsidRPr="002D7611" w14:paraId="105FBE50" w14:textId="77777777" w:rsidTr="00385CE1">
        <w:trPr>
          <w:tblHeader/>
        </w:trPr>
        <w:tc>
          <w:tcPr>
            <w:tcW w:w="1515" w:type="pct"/>
            <w:shd w:val="clear" w:color="auto" w:fill="auto"/>
            <w:vAlign w:val="center"/>
          </w:tcPr>
          <w:p w14:paraId="1F3A117F" w14:textId="00E06206" w:rsidR="00385CE1" w:rsidRPr="00343C78" w:rsidRDefault="00385CE1" w:rsidP="00343C78">
            <w:pPr>
              <w:pStyle w:val="TableContent"/>
            </w:pPr>
            <w:r>
              <w:t>F3</w:t>
            </w:r>
          </w:p>
        </w:tc>
        <w:tc>
          <w:tcPr>
            <w:tcW w:w="1418" w:type="pct"/>
            <w:vMerge w:val="restart"/>
            <w:shd w:val="clear" w:color="auto" w:fill="auto"/>
            <w:vAlign w:val="center"/>
          </w:tcPr>
          <w:p w14:paraId="11BDFDBF" w14:textId="0E899AC6" w:rsidR="00385CE1" w:rsidRPr="00343C78" w:rsidRDefault="00385CE1" w:rsidP="001A224D">
            <w:pPr>
              <w:pStyle w:val="TableContent"/>
              <w:rPr>
                <w:kern w:val="0"/>
              </w:rPr>
            </w:pPr>
            <w:r w:rsidRPr="00343C78">
              <w:t>UC</w:t>
            </w:r>
            <w:r>
              <w:t>3</w:t>
            </w:r>
          </w:p>
        </w:tc>
        <w:tc>
          <w:tcPr>
            <w:tcW w:w="2067" w:type="pct"/>
            <w:shd w:val="clear" w:color="auto" w:fill="auto"/>
            <w:vAlign w:val="center"/>
          </w:tcPr>
          <w:p w14:paraId="40BC3C3D" w14:textId="1736A005" w:rsidR="00385CE1" w:rsidRPr="00EC7951" w:rsidRDefault="00385CE1" w:rsidP="00343C78">
            <w:pPr>
              <w:pStyle w:val="TableContent"/>
              <w:rPr>
                <w:kern w:val="0"/>
              </w:rPr>
            </w:pPr>
            <w:r w:rsidRPr="00EC7951">
              <w:fldChar w:fldCharType="begin"/>
            </w:r>
            <w:r w:rsidRPr="00EC7951">
              <w:rPr>
                <w:kern w:val="0"/>
              </w:rPr>
              <w:instrText xml:space="preserve"> REF _Ref510010448 \h </w:instrText>
            </w:r>
            <w:r w:rsidRPr="00EC7951">
              <w:instrText xml:space="preserve"> \* MERGEFORMAT </w:instrText>
            </w:r>
            <w:r w:rsidRPr="00EC7951">
              <w:fldChar w:fldCharType="separate"/>
            </w:r>
            <w:r w:rsidR="00AD5AD0" w:rsidRPr="00AD5AD0">
              <w:t xml:space="preserve">Figure </w:t>
            </w:r>
            <w:r w:rsidR="00AD5AD0" w:rsidRPr="00AD5AD0">
              <w:rPr>
                <w:noProof/>
              </w:rPr>
              <w:t>4</w:t>
            </w:r>
            <w:r w:rsidRPr="00EC7951">
              <w:fldChar w:fldCharType="end"/>
            </w:r>
          </w:p>
        </w:tc>
      </w:tr>
      <w:tr w:rsidR="00385CE1" w:rsidRPr="002D7611" w14:paraId="3ECAFB23" w14:textId="77777777" w:rsidTr="00385CE1">
        <w:trPr>
          <w:tblHeader/>
        </w:trPr>
        <w:tc>
          <w:tcPr>
            <w:tcW w:w="1515" w:type="pct"/>
            <w:shd w:val="clear" w:color="auto" w:fill="auto"/>
            <w:vAlign w:val="center"/>
          </w:tcPr>
          <w:p w14:paraId="4414C7D9" w14:textId="271B3BDD" w:rsidR="00385CE1" w:rsidRPr="00343C78" w:rsidRDefault="00385CE1" w:rsidP="00343C78">
            <w:pPr>
              <w:pStyle w:val="TableContent"/>
            </w:pPr>
            <w:r>
              <w:t>F4</w:t>
            </w:r>
          </w:p>
        </w:tc>
        <w:tc>
          <w:tcPr>
            <w:tcW w:w="1418" w:type="pct"/>
            <w:vMerge/>
            <w:shd w:val="clear" w:color="auto" w:fill="auto"/>
            <w:vAlign w:val="center"/>
          </w:tcPr>
          <w:p w14:paraId="6C439FEE" w14:textId="31737AA5" w:rsidR="00385CE1" w:rsidRPr="00343C78" w:rsidRDefault="00385CE1" w:rsidP="00343C78">
            <w:pPr>
              <w:pStyle w:val="TableContent"/>
              <w:rPr>
                <w:kern w:val="0"/>
              </w:rPr>
            </w:pPr>
          </w:p>
        </w:tc>
        <w:tc>
          <w:tcPr>
            <w:tcW w:w="2067" w:type="pct"/>
            <w:shd w:val="clear" w:color="auto" w:fill="auto"/>
            <w:vAlign w:val="center"/>
          </w:tcPr>
          <w:p w14:paraId="795B4DF7" w14:textId="523266B3" w:rsidR="00385CE1" w:rsidRPr="00EC7951" w:rsidRDefault="00385CE1" w:rsidP="009A4845">
            <w:pPr>
              <w:pStyle w:val="TableContent"/>
              <w:rPr>
                <w:kern w:val="0"/>
              </w:rPr>
            </w:pPr>
            <w:r w:rsidRPr="00EC7951">
              <w:fldChar w:fldCharType="begin"/>
            </w:r>
            <w:r w:rsidRPr="00EC7951">
              <w:instrText xml:space="preserve"> REF _Ref510010872 \h  \* MERGEFORMAT </w:instrText>
            </w:r>
            <w:r w:rsidRPr="00EC7951">
              <w:fldChar w:fldCharType="separate"/>
            </w:r>
            <w:r w:rsidR="00AD5AD0" w:rsidRPr="00AD5AD0">
              <w:t xml:space="preserve">Figure </w:t>
            </w:r>
            <w:r w:rsidR="00AD5AD0" w:rsidRPr="00AD5AD0">
              <w:rPr>
                <w:noProof/>
              </w:rPr>
              <w:t>5</w:t>
            </w:r>
            <w:r w:rsidRPr="00EC7951">
              <w:fldChar w:fldCharType="end"/>
            </w:r>
          </w:p>
        </w:tc>
      </w:tr>
      <w:tr w:rsidR="00385CE1" w:rsidRPr="002D7611" w14:paraId="7169162A" w14:textId="77777777" w:rsidTr="00846A74">
        <w:trPr>
          <w:tblHeader/>
        </w:trPr>
        <w:tc>
          <w:tcPr>
            <w:tcW w:w="1515" w:type="pct"/>
            <w:shd w:val="clear" w:color="auto" w:fill="F2F2F2" w:themeFill="background1" w:themeFillShade="F2"/>
            <w:vAlign w:val="center"/>
          </w:tcPr>
          <w:p w14:paraId="0C1131AE" w14:textId="520D9720" w:rsidR="00385CE1" w:rsidRPr="00343C78" w:rsidRDefault="00385CE1" w:rsidP="00C65882">
            <w:pPr>
              <w:pStyle w:val="TableContent"/>
            </w:pPr>
            <w:r>
              <w:t>F5</w:t>
            </w:r>
          </w:p>
        </w:tc>
        <w:tc>
          <w:tcPr>
            <w:tcW w:w="1418" w:type="pct"/>
            <w:vMerge w:val="restart"/>
            <w:shd w:val="clear" w:color="auto" w:fill="F2F2F2" w:themeFill="background1" w:themeFillShade="F2"/>
            <w:vAlign w:val="center"/>
          </w:tcPr>
          <w:p w14:paraId="0AAB8A06" w14:textId="592C884A" w:rsidR="00385CE1" w:rsidRPr="00343C78" w:rsidRDefault="00385CE1" w:rsidP="00C65882">
            <w:pPr>
              <w:pStyle w:val="TableContent"/>
              <w:rPr>
                <w:rFonts w:cs="Arial"/>
                <w:color w:val="000000"/>
              </w:rPr>
            </w:pPr>
            <w:r>
              <w:rPr>
                <w:rFonts w:cs="Arial"/>
                <w:color w:val="000000"/>
              </w:rPr>
              <w:t>UC4</w:t>
            </w:r>
          </w:p>
        </w:tc>
        <w:tc>
          <w:tcPr>
            <w:tcW w:w="2067" w:type="pct"/>
            <w:vMerge w:val="restart"/>
            <w:shd w:val="clear" w:color="auto" w:fill="F2F2F2" w:themeFill="background1" w:themeFillShade="F2"/>
            <w:vAlign w:val="center"/>
          </w:tcPr>
          <w:p w14:paraId="71DAC94A" w14:textId="5CD1BB75" w:rsidR="00385CE1" w:rsidRPr="00343C78" w:rsidRDefault="00385CE1" w:rsidP="00C65882">
            <w:pPr>
              <w:pStyle w:val="TableContent"/>
              <w:rPr>
                <w:kern w:val="0"/>
              </w:rPr>
            </w:pPr>
            <w:r w:rsidRPr="00747915">
              <w:fldChar w:fldCharType="begin"/>
            </w:r>
            <w:r w:rsidRPr="00747915">
              <w:rPr>
                <w:kern w:val="0"/>
              </w:rPr>
              <w:instrText xml:space="preserve"> REF _Ref509996586 \h </w:instrText>
            </w:r>
            <w:r w:rsidRPr="00747915">
              <w:instrText xml:space="preserve"> \* MERGEFORMAT </w:instrText>
            </w:r>
            <w:r w:rsidRPr="00747915">
              <w:fldChar w:fldCharType="separate"/>
            </w:r>
            <w:r w:rsidR="00AD5AD0" w:rsidRPr="00AD5AD0">
              <w:t xml:space="preserve">Figure </w:t>
            </w:r>
            <w:r w:rsidR="00AD5AD0" w:rsidRPr="00AD5AD0">
              <w:rPr>
                <w:noProof/>
              </w:rPr>
              <w:t>6</w:t>
            </w:r>
            <w:r w:rsidRPr="00747915">
              <w:fldChar w:fldCharType="end"/>
            </w:r>
          </w:p>
        </w:tc>
      </w:tr>
      <w:tr w:rsidR="00385CE1" w:rsidRPr="002D7611" w14:paraId="01D50A67" w14:textId="77777777" w:rsidTr="00846A74">
        <w:trPr>
          <w:tblHeader/>
        </w:trPr>
        <w:tc>
          <w:tcPr>
            <w:tcW w:w="1515" w:type="pct"/>
            <w:shd w:val="clear" w:color="auto" w:fill="F2F2F2" w:themeFill="background1" w:themeFillShade="F2"/>
            <w:vAlign w:val="center"/>
          </w:tcPr>
          <w:p w14:paraId="678433E1" w14:textId="223D7078" w:rsidR="00385CE1" w:rsidRPr="00343C78" w:rsidRDefault="00385CE1" w:rsidP="00C65882">
            <w:pPr>
              <w:pStyle w:val="TableContent"/>
            </w:pPr>
            <w:r>
              <w:t>F6</w:t>
            </w:r>
          </w:p>
        </w:tc>
        <w:tc>
          <w:tcPr>
            <w:tcW w:w="1418" w:type="pct"/>
            <w:vMerge/>
            <w:shd w:val="clear" w:color="auto" w:fill="auto"/>
            <w:vAlign w:val="center"/>
          </w:tcPr>
          <w:p w14:paraId="55C72ADC" w14:textId="1498BDA0" w:rsidR="00385CE1" w:rsidRPr="00343C78" w:rsidRDefault="00385CE1" w:rsidP="00C65882">
            <w:pPr>
              <w:pStyle w:val="TableContent"/>
              <w:rPr>
                <w:kern w:val="0"/>
              </w:rPr>
            </w:pPr>
          </w:p>
        </w:tc>
        <w:tc>
          <w:tcPr>
            <w:tcW w:w="2067" w:type="pct"/>
            <w:vMerge/>
            <w:shd w:val="clear" w:color="auto" w:fill="auto"/>
            <w:vAlign w:val="center"/>
          </w:tcPr>
          <w:p w14:paraId="54C417E2" w14:textId="0CB0EC2F" w:rsidR="00385CE1" w:rsidRPr="00747915" w:rsidRDefault="00385CE1" w:rsidP="00C65882">
            <w:pPr>
              <w:pStyle w:val="TableContent"/>
              <w:rPr>
                <w:kern w:val="0"/>
              </w:rPr>
            </w:pPr>
          </w:p>
        </w:tc>
      </w:tr>
      <w:tr w:rsidR="00385CE1" w:rsidRPr="002D7611" w14:paraId="4C647526" w14:textId="77777777" w:rsidTr="00846A74">
        <w:trPr>
          <w:tblHeader/>
        </w:trPr>
        <w:tc>
          <w:tcPr>
            <w:tcW w:w="1515" w:type="pct"/>
            <w:shd w:val="clear" w:color="auto" w:fill="F2F2F2" w:themeFill="background1" w:themeFillShade="F2"/>
            <w:vAlign w:val="center"/>
          </w:tcPr>
          <w:p w14:paraId="2AC97B39" w14:textId="0046E6E7" w:rsidR="00385CE1" w:rsidRDefault="00385CE1" w:rsidP="00C65882">
            <w:pPr>
              <w:pStyle w:val="TableContent"/>
            </w:pPr>
            <w:r>
              <w:t>F7</w:t>
            </w:r>
          </w:p>
        </w:tc>
        <w:tc>
          <w:tcPr>
            <w:tcW w:w="1418" w:type="pct"/>
            <w:vMerge/>
            <w:shd w:val="clear" w:color="auto" w:fill="auto"/>
            <w:vAlign w:val="center"/>
          </w:tcPr>
          <w:p w14:paraId="37C06192" w14:textId="77777777" w:rsidR="00385CE1" w:rsidRDefault="00385CE1" w:rsidP="00C65882">
            <w:pPr>
              <w:pStyle w:val="TableContent"/>
              <w:rPr>
                <w:rFonts w:cs="Arial"/>
                <w:color w:val="000000"/>
              </w:rPr>
            </w:pPr>
          </w:p>
        </w:tc>
        <w:tc>
          <w:tcPr>
            <w:tcW w:w="2067" w:type="pct"/>
            <w:vMerge/>
            <w:shd w:val="clear" w:color="auto" w:fill="auto"/>
            <w:vAlign w:val="center"/>
          </w:tcPr>
          <w:p w14:paraId="6A6C00B8" w14:textId="77777777" w:rsidR="00385CE1" w:rsidRPr="00343C78" w:rsidRDefault="00385CE1" w:rsidP="00C65882">
            <w:pPr>
              <w:pStyle w:val="TableContent"/>
              <w:rPr>
                <w:kern w:val="0"/>
              </w:rPr>
            </w:pPr>
          </w:p>
        </w:tc>
      </w:tr>
      <w:tr w:rsidR="00385CE1" w:rsidRPr="002D7611" w14:paraId="585A4CAF" w14:textId="77777777" w:rsidTr="00385CE1">
        <w:trPr>
          <w:tblHeader/>
        </w:trPr>
        <w:tc>
          <w:tcPr>
            <w:tcW w:w="1515" w:type="pct"/>
            <w:shd w:val="clear" w:color="auto" w:fill="auto"/>
            <w:vAlign w:val="center"/>
          </w:tcPr>
          <w:p w14:paraId="64FCC7F7" w14:textId="72641EA4" w:rsidR="00385CE1" w:rsidRPr="00343C78" w:rsidRDefault="00385CE1" w:rsidP="00C65882">
            <w:pPr>
              <w:pStyle w:val="TableContent"/>
            </w:pPr>
            <w:r>
              <w:t>F8</w:t>
            </w:r>
          </w:p>
        </w:tc>
        <w:tc>
          <w:tcPr>
            <w:tcW w:w="1418" w:type="pct"/>
            <w:shd w:val="clear" w:color="auto" w:fill="auto"/>
            <w:vAlign w:val="center"/>
          </w:tcPr>
          <w:p w14:paraId="50903190" w14:textId="39F834D3" w:rsidR="00385CE1" w:rsidRPr="00343C78" w:rsidRDefault="00385CE1" w:rsidP="00C65882">
            <w:pPr>
              <w:pStyle w:val="TableContent"/>
              <w:rPr>
                <w:rFonts w:cs="Arial"/>
                <w:color w:val="000000"/>
              </w:rPr>
            </w:pPr>
            <w:r>
              <w:rPr>
                <w:rFonts w:cs="Arial"/>
                <w:color w:val="000000"/>
              </w:rPr>
              <w:t>UC5</w:t>
            </w:r>
          </w:p>
        </w:tc>
        <w:tc>
          <w:tcPr>
            <w:tcW w:w="2067" w:type="pct"/>
            <w:shd w:val="clear" w:color="auto" w:fill="auto"/>
            <w:vAlign w:val="center"/>
          </w:tcPr>
          <w:p w14:paraId="46CA4232" w14:textId="37388C1F" w:rsidR="00385CE1" w:rsidRPr="00343C78" w:rsidRDefault="00385CE1" w:rsidP="00C65882">
            <w:pPr>
              <w:pStyle w:val="TableContent"/>
              <w:rPr>
                <w:kern w:val="0"/>
              </w:rPr>
            </w:pPr>
            <w:r w:rsidRPr="005E4913">
              <w:fldChar w:fldCharType="begin"/>
            </w:r>
            <w:r w:rsidRPr="005E4913">
              <w:rPr>
                <w:kern w:val="0"/>
              </w:rPr>
              <w:instrText xml:space="preserve"> REF _Ref510078060 \h </w:instrText>
            </w:r>
            <w:r w:rsidRPr="005E4913">
              <w:instrText xml:space="preserve"> \* MERGEFORMAT </w:instrText>
            </w:r>
            <w:r w:rsidRPr="005E4913">
              <w:fldChar w:fldCharType="separate"/>
            </w:r>
            <w:r w:rsidR="00AD5AD0" w:rsidRPr="00AD5AD0">
              <w:t xml:space="preserve">Figure </w:t>
            </w:r>
            <w:r w:rsidR="00AD5AD0" w:rsidRPr="00AD5AD0">
              <w:rPr>
                <w:noProof/>
              </w:rPr>
              <w:t>7</w:t>
            </w:r>
            <w:r w:rsidRPr="005E4913">
              <w:fldChar w:fldCharType="end"/>
            </w:r>
          </w:p>
        </w:tc>
      </w:tr>
      <w:tr w:rsidR="00141CD2" w:rsidRPr="002D7611" w14:paraId="0C3A6295" w14:textId="77777777" w:rsidTr="00846A74">
        <w:trPr>
          <w:tblHeader/>
        </w:trPr>
        <w:tc>
          <w:tcPr>
            <w:tcW w:w="1515" w:type="pct"/>
            <w:shd w:val="clear" w:color="auto" w:fill="F2F2F2" w:themeFill="background1" w:themeFillShade="F2"/>
            <w:vAlign w:val="center"/>
          </w:tcPr>
          <w:p w14:paraId="66841909" w14:textId="5A257AAF" w:rsidR="00141CD2" w:rsidRPr="00343C78" w:rsidRDefault="00141CD2" w:rsidP="00385CE1">
            <w:pPr>
              <w:pStyle w:val="TableContent"/>
            </w:pPr>
            <w:r>
              <w:t>F9.1</w:t>
            </w:r>
          </w:p>
        </w:tc>
        <w:tc>
          <w:tcPr>
            <w:tcW w:w="1418" w:type="pct"/>
            <w:vMerge w:val="restart"/>
            <w:shd w:val="clear" w:color="auto" w:fill="F2F2F2" w:themeFill="background1" w:themeFillShade="F2"/>
            <w:vAlign w:val="center"/>
          </w:tcPr>
          <w:p w14:paraId="74C15B96" w14:textId="1C6E373A" w:rsidR="00141CD2" w:rsidRPr="005E4913" w:rsidRDefault="00141CD2" w:rsidP="00141CD2">
            <w:pPr>
              <w:pStyle w:val="TableContent"/>
              <w:rPr>
                <w:kern w:val="0"/>
              </w:rPr>
            </w:pPr>
            <w:r>
              <w:rPr>
                <w:kern w:val="0"/>
              </w:rPr>
              <w:t>UC6</w:t>
            </w:r>
          </w:p>
        </w:tc>
        <w:tc>
          <w:tcPr>
            <w:tcW w:w="2067" w:type="pct"/>
            <w:shd w:val="clear" w:color="auto" w:fill="F2F2F2" w:themeFill="background1" w:themeFillShade="F2"/>
            <w:vAlign w:val="center"/>
          </w:tcPr>
          <w:p w14:paraId="38E38A38" w14:textId="66E7757A" w:rsidR="00141CD2" w:rsidRPr="005E4913" w:rsidRDefault="00141CD2" w:rsidP="00385CE1">
            <w:pPr>
              <w:pStyle w:val="TableContent"/>
              <w:rPr>
                <w:kern w:val="0"/>
              </w:rPr>
            </w:pPr>
            <w:r w:rsidRPr="008563F3">
              <w:fldChar w:fldCharType="begin"/>
            </w:r>
            <w:r w:rsidRPr="008563F3">
              <w:rPr>
                <w:kern w:val="0"/>
              </w:rPr>
              <w:instrText xml:space="preserve"> REF _Ref510047043 \h </w:instrText>
            </w:r>
            <w:r w:rsidRPr="008563F3">
              <w:instrText xml:space="preserve"> \* MERGEFORMAT </w:instrText>
            </w:r>
            <w:r w:rsidRPr="008563F3">
              <w:fldChar w:fldCharType="separate"/>
            </w:r>
            <w:r w:rsidR="00AD5AD0" w:rsidRPr="00AD5AD0">
              <w:t xml:space="preserve">Figure </w:t>
            </w:r>
            <w:r w:rsidR="00AD5AD0" w:rsidRPr="00AD5AD0">
              <w:rPr>
                <w:noProof/>
              </w:rPr>
              <w:t>8</w:t>
            </w:r>
            <w:r w:rsidRPr="008563F3">
              <w:fldChar w:fldCharType="end"/>
            </w:r>
            <w:r>
              <w:t xml:space="preserve">, </w:t>
            </w:r>
            <w:r w:rsidRPr="008563F3">
              <w:fldChar w:fldCharType="begin"/>
            </w:r>
            <w:r w:rsidRPr="008563F3">
              <w:rPr>
                <w:kern w:val="0"/>
              </w:rPr>
              <w:instrText xml:space="preserve"> REF _Ref510086478 \h </w:instrText>
            </w:r>
            <w:r w:rsidRPr="008563F3">
              <w:instrText xml:space="preserve"> \* MERGEFORMAT </w:instrText>
            </w:r>
            <w:r w:rsidRPr="008563F3">
              <w:fldChar w:fldCharType="separate"/>
            </w:r>
            <w:r w:rsidR="00AD5AD0" w:rsidRPr="00AD5AD0">
              <w:t xml:space="preserve">Figure </w:t>
            </w:r>
            <w:r w:rsidR="00AD5AD0" w:rsidRPr="00AD5AD0">
              <w:rPr>
                <w:noProof/>
              </w:rPr>
              <w:t>9</w:t>
            </w:r>
            <w:r w:rsidRPr="008563F3">
              <w:fldChar w:fldCharType="end"/>
            </w:r>
          </w:p>
        </w:tc>
      </w:tr>
      <w:tr w:rsidR="00141CD2" w:rsidRPr="002D7611" w14:paraId="722AA9E0" w14:textId="77777777" w:rsidTr="00846A74">
        <w:trPr>
          <w:tblHeader/>
        </w:trPr>
        <w:tc>
          <w:tcPr>
            <w:tcW w:w="1515" w:type="pct"/>
            <w:shd w:val="clear" w:color="auto" w:fill="F2F2F2" w:themeFill="background1" w:themeFillShade="F2"/>
            <w:vAlign w:val="center"/>
          </w:tcPr>
          <w:p w14:paraId="36E4B89C" w14:textId="3CDB380F" w:rsidR="00141CD2" w:rsidRPr="00343C78" w:rsidRDefault="00141CD2" w:rsidP="00385CE1">
            <w:pPr>
              <w:pStyle w:val="TableContent"/>
            </w:pPr>
            <w:r>
              <w:t>F9.2</w:t>
            </w:r>
          </w:p>
        </w:tc>
        <w:tc>
          <w:tcPr>
            <w:tcW w:w="1418" w:type="pct"/>
            <w:vMerge/>
            <w:shd w:val="clear" w:color="auto" w:fill="F2F2F2" w:themeFill="background1" w:themeFillShade="F2"/>
            <w:vAlign w:val="center"/>
          </w:tcPr>
          <w:p w14:paraId="7F8B0146" w14:textId="50E80B42" w:rsidR="00141CD2" w:rsidRPr="00343C78" w:rsidRDefault="00141CD2" w:rsidP="00385CE1">
            <w:pPr>
              <w:pStyle w:val="TableContent"/>
              <w:rPr>
                <w:kern w:val="0"/>
              </w:rPr>
            </w:pPr>
          </w:p>
        </w:tc>
        <w:tc>
          <w:tcPr>
            <w:tcW w:w="2067" w:type="pct"/>
            <w:vMerge w:val="restart"/>
            <w:shd w:val="clear" w:color="auto" w:fill="F2F2F2" w:themeFill="background1" w:themeFillShade="F2"/>
            <w:vAlign w:val="center"/>
          </w:tcPr>
          <w:p w14:paraId="12BCDB02" w14:textId="59E29840" w:rsidR="00141CD2" w:rsidRPr="00385CE1" w:rsidRDefault="00141CD2" w:rsidP="00385CE1">
            <w:pPr>
              <w:pStyle w:val="TableContent"/>
              <w:rPr>
                <w:kern w:val="0"/>
              </w:rPr>
            </w:pPr>
            <w:r w:rsidRPr="00385CE1">
              <w:fldChar w:fldCharType="begin"/>
            </w:r>
            <w:r w:rsidRPr="00385CE1">
              <w:rPr>
                <w:kern w:val="0"/>
              </w:rPr>
              <w:instrText xml:space="preserve"> REF _Ref510512097 \h </w:instrText>
            </w:r>
            <w:r w:rsidRPr="00385CE1">
              <w:instrText xml:space="preserve"> \* MERGEFORMAT </w:instrText>
            </w:r>
            <w:r w:rsidRPr="00385CE1">
              <w:fldChar w:fldCharType="separate"/>
            </w:r>
            <w:r w:rsidR="00AD5AD0" w:rsidRPr="00AD5AD0">
              <w:t xml:space="preserve">Figure </w:t>
            </w:r>
            <w:r w:rsidR="00AD5AD0" w:rsidRPr="00AD5AD0">
              <w:rPr>
                <w:noProof/>
              </w:rPr>
              <w:t>10</w:t>
            </w:r>
            <w:r w:rsidRPr="00385CE1">
              <w:fldChar w:fldCharType="end"/>
            </w:r>
            <w:r w:rsidRPr="00385CE1">
              <w:t xml:space="preserve">, </w:t>
            </w:r>
            <w:r w:rsidRPr="00385CE1">
              <w:fldChar w:fldCharType="begin"/>
            </w:r>
            <w:r w:rsidRPr="00385CE1">
              <w:instrText xml:space="preserve"> REF _Ref510091257 \h  \* MERGEFORMAT </w:instrText>
            </w:r>
            <w:r w:rsidRPr="00385CE1">
              <w:fldChar w:fldCharType="separate"/>
            </w:r>
            <w:r w:rsidR="00AD5AD0" w:rsidRPr="00AD5AD0">
              <w:t xml:space="preserve">Figure </w:t>
            </w:r>
            <w:r w:rsidR="00AD5AD0" w:rsidRPr="00AD5AD0">
              <w:rPr>
                <w:noProof/>
              </w:rPr>
              <w:t>11</w:t>
            </w:r>
            <w:r w:rsidRPr="00385CE1">
              <w:fldChar w:fldCharType="end"/>
            </w:r>
          </w:p>
        </w:tc>
      </w:tr>
      <w:tr w:rsidR="00141CD2" w:rsidRPr="002D7611" w14:paraId="6969774B" w14:textId="77777777" w:rsidTr="00846A74">
        <w:trPr>
          <w:tblHeader/>
        </w:trPr>
        <w:tc>
          <w:tcPr>
            <w:tcW w:w="1515" w:type="pct"/>
            <w:shd w:val="clear" w:color="auto" w:fill="F2F2F2" w:themeFill="background1" w:themeFillShade="F2"/>
            <w:vAlign w:val="center"/>
          </w:tcPr>
          <w:p w14:paraId="69C3E185" w14:textId="2F1643C4" w:rsidR="00141CD2" w:rsidRPr="00343C78" w:rsidRDefault="00141CD2" w:rsidP="00385CE1">
            <w:pPr>
              <w:pStyle w:val="TableContent"/>
            </w:pPr>
            <w:r>
              <w:t>F9.3</w:t>
            </w:r>
          </w:p>
        </w:tc>
        <w:tc>
          <w:tcPr>
            <w:tcW w:w="1418" w:type="pct"/>
            <w:vMerge/>
            <w:shd w:val="clear" w:color="auto" w:fill="F2F2F2" w:themeFill="background1" w:themeFillShade="F2"/>
            <w:vAlign w:val="center"/>
          </w:tcPr>
          <w:p w14:paraId="1AAFA1EE" w14:textId="40B498BB" w:rsidR="00141CD2" w:rsidRPr="00343C78" w:rsidRDefault="00141CD2" w:rsidP="00385CE1">
            <w:pPr>
              <w:pStyle w:val="TableContent"/>
              <w:rPr>
                <w:rFonts w:cs="Arial"/>
                <w:color w:val="000000"/>
              </w:rPr>
            </w:pPr>
          </w:p>
        </w:tc>
        <w:tc>
          <w:tcPr>
            <w:tcW w:w="2067" w:type="pct"/>
            <w:vMerge/>
            <w:shd w:val="clear" w:color="auto" w:fill="F2F2F2" w:themeFill="background1" w:themeFillShade="F2"/>
            <w:vAlign w:val="center"/>
          </w:tcPr>
          <w:p w14:paraId="5EE3EF8A" w14:textId="30EB58B1" w:rsidR="00141CD2" w:rsidRPr="00385CE1" w:rsidRDefault="00141CD2" w:rsidP="00385CE1">
            <w:pPr>
              <w:pStyle w:val="TableContent"/>
              <w:rPr>
                <w:kern w:val="0"/>
              </w:rPr>
            </w:pPr>
          </w:p>
        </w:tc>
      </w:tr>
      <w:tr w:rsidR="00141CD2" w:rsidRPr="002D7611" w14:paraId="100FC49E" w14:textId="77777777" w:rsidTr="00846A74">
        <w:trPr>
          <w:tblHeader/>
        </w:trPr>
        <w:tc>
          <w:tcPr>
            <w:tcW w:w="1515" w:type="pct"/>
            <w:shd w:val="clear" w:color="auto" w:fill="F2F2F2" w:themeFill="background1" w:themeFillShade="F2"/>
            <w:vAlign w:val="center"/>
          </w:tcPr>
          <w:p w14:paraId="0E12633F" w14:textId="5CC28F94" w:rsidR="00141CD2" w:rsidRPr="00343C78" w:rsidRDefault="00141CD2" w:rsidP="00385CE1">
            <w:pPr>
              <w:pStyle w:val="TableContent"/>
            </w:pPr>
            <w:r>
              <w:t>F9.4</w:t>
            </w:r>
          </w:p>
        </w:tc>
        <w:tc>
          <w:tcPr>
            <w:tcW w:w="1418" w:type="pct"/>
            <w:vMerge/>
            <w:shd w:val="clear" w:color="auto" w:fill="F2F2F2" w:themeFill="background1" w:themeFillShade="F2"/>
            <w:vAlign w:val="center"/>
          </w:tcPr>
          <w:p w14:paraId="72762A0C" w14:textId="15574AA3" w:rsidR="00141CD2" w:rsidRPr="00343C78" w:rsidRDefault="00141CD2" w:rsidP="00385CE1">
            <w:pPr>
              <w:pStyle w:val="TableContent"/>
              <w:rPr>
                <w:rFonts w:cs="Arial"/>
                <w:color w:val="000000"/>
              </w:rPr>
            </w:pPr>
          </w:p>
        </w:tc>
        <w:tc>
          <w:tcPr>
            <w:tcW w:w="2067" w:type="pct"/>
            <w:shd w:val="clear" w:color="auto" w:fill="F2F2F2" w:themeFill="background1" w:themeFillShade="F2"/>
            <w:vAlign w:val="center"/>
          </w:tcPr>
          <w:p w14:paraId="3A37F71C" w14:textId="746CF927" w:rsidR="00141CD2" w:rsidRPr="00385CE1" w:rsidRDefault="00141CD2" w:rsidP="00385CE1">
            <w:pPr>
              <w:pStyle w:val="TableContent"/>
              <w:rPr>
                <w:kern w:val="0"/>
              </w:rPr>
            </w:pPr>
            <w:r w:rsidRPr="00385CE1">
              <w:rPr>
                <w:kern w:val="0"/>
              </w:rPr>
              <w:fldChar w:fldCharType="begin"/>
            </w:r>
            <w:r w:rsidRPr="00385CE1">
              <w:rPr>
                <w:kern w:val="0"/>
              </w:rPr>
              <w:instrText xml:space="preserve"> REF _Ref510100324 \h  \* MERGEFORMAT </w:instrText>
            </w:r>
            <w:r w:rsidRPr="00385CE1">
              <w:rPr>
                <w:kern w:val="0"/>
              </w:rPr>
            </w:r>
            <w:r w:rsidRPr="00385CE1">
              <w:rPr>
                <w:kern w:val="0"/>
              </w:rPr>
              <w:fldChar w:fldCharType="separate"/>
            </w:r>
            <w:r w:rsidR="00AD5AD0" w:rsidRPr="00AD5AD0">
              <w:t xml:space="preserve">Figure </w:t>
            </w:r>
            <w:r w:rsidR="00AD5AD0" w:rsidRPr="00AD5AD0">
              <w:rPr>
                <w:noProof/>
              </w:rPr>
              <w:t>12</w:t>
            </w:r>
            <w:r w:rsidRPr="00385CE1">
              <w:rPr>
                <w:kern w:val="0"/>
              </w:rPr>
              <w:fldChar w:fldCharType="end"/>
            </w:r>
            <w:r>
              <w:rPr>
                <w:kern w:val="0"/>
              </w:rPr>
              <w:t xml:space="preserve">, </w:t>
            </w:r>
            <w:r w:rsidRPr="00385CE1">
              <w:rPr>
                <w:kern w:val="0"/>
              </w:rPr>
              <w:fldChar w:fldCharType="begin"/>
            </w:r>
            <w:r w:rsidRPr="00385CE1">
              <w:rPr>
                <w:kern w:val="0"/>
              </w:rPr>
              <w:instrText xml:space="preserve"> REF _Ref510091343 \h  \* MERGEFORMAT </w:instrText>
            </w:r>
            <w:r w:rsidRPr="00385CE1">
              <w:rPr>
                <w:kern w:val="0"/>
              </w:rPr>
            </w:r>
            <w:r w:rsidRPr="00385CE1">
              <w:rPr>
                <w:kern w:val="0"/>
              </w:rPr>
              <w:fldChar w:fldCharType="separate"/>
            </w:r>
            <w:r w:rsidR="00AD5AD0" w:rsidRPr="00AD5AD0">
              <w:t xml:space="preserve">Figure </w:t>
            </w:r>
            <w:r w:rsidR="00AD5AD0" w:rsidRPr="00AD5AD0">
              <w:rPr>
                <w:noProof/>
              </w:rPr>
              <w:t>13</w:t>
            </w:r>
            <w:r w:rsidRPr="00385CE1">
              <w:rPr>
                <w:kern w:val="0"/>
              </w:rPr>
              <w:fldChar w:fldCharType="end"/>
            </w:r>
          </w:p>
        </w:tc>
      </w:tr>
      <w:tr w:rsidR="00141CD2" w:rsidRPr="002D7611" w14:paraId="70337248" w14:textId="77777777" w:rsidTr="00141CD2">
        <w:trPr>
          <w:trHeight w:val="16"/>
          <w:tblHeader/>
        </w:trPr>
        <w:tc>
          <w:tcPr>
            <w:tcW w:w="1515" w:type="pct"/>
            <w:shd w:val="clear" w:color="auto" w:fill="auto"/>
            <w:vAlign w:val="center"/>
          </w:tcPr>
          <w:p w14:paraId="2C300E96" w14:textId="69BD34B8" w:rsidR="00141CD2" w:rsidRPr="00343C78" w:rsidRDefault="00141CD2" w:rsidP="00385CE1">
            <w:pPr>
              <w:pStyle w:val="TableContent"/>
            </w:pPr>
            <w:r w:rsidRPr="00343C78">
              <w:t>F</w:t>
            </w:r>
            <w:r>
              <w:t>10.1</w:t>
            </w:r>
          </w:p>
        </w:tc>
        <w:tc>
          <w:tcPr>
            <w:tcW w:w="1418" w:type="pct"/>
            <w:vMerge w:val="restart"/>
            <w:shd w:val="clear" w:color="auto" w:fill="auto"/>
            <w:vAlign w:val="center"/>
          </w:tcPr>
          <w:p w14:paraId="4AAC49AA" w14:textId="7E48B83A" w:rsidR="00141CD2" w:rsidRPr="00343C78" w:rsidRDefault="00141CD2" w:rsidP="00385CE1">
            <w:pPr>
              <w:pStyle w:val="TableContent"/>
            </w:pPr>
            <w:r>
              <w:t>UC7</w:t>
            </w:r>
          </w:p>
        </w:tc>
        <w:tc>
          <w:tcPr>
            <w:tcW w:w="2067" w:type="pct"/>
            <w:shd w:val="clear" w:color="auto" w:fill="auto"/>
            <w:vAlign w:val="center"/>
          </w:tcPr>
          <w:p w14:paraId="4E92C8F0" w14:textId="2B1AD506" w:rsidR="00141CD2" w:rsidRPr="00374FA4" w:rsidRDefault="00141CD2" w:rsidP="00385CE1">
            <w:pPr>
              <w:pStyle w:val="TableContent"/>
            </w:pPr>
            <w:r w:rsidRPr="00374FA4">
              <w:rPr>
                <w:kern w:val="0"/>
              </w:rPr>
              <w:fldChar w:fldCharType="begin"/>
            </w:r>
            <w:r w:rsidRPr="00374FA4">
              <w:rPr>
                <w:kern w:val="0"/>
              </w:rPr>
              <w:instrText xml:space="preserve"> REF _Ref510097601 \h  \* MERGEFORMAT </w:instrText>
            </w:r>
            <w:r w:rsidRPr="00374FA4">
              <w:rPr>
                <w:kern w:val="0"/>
              </w:rPr>
            </w:r>
            <w:r w:rsidRPr="00374FA4">
              <w:rPr>
                <w:kern w:val="0"/>
              </w:rPr>
              <w:fldChar w:fldCharType="separate"/>
            </w:r>
            <w:r w:rsidR="00AD5AD0" w:rsidRPr="00AD5AD0">
              <w:t xml:space="preserve">Figure </w:t>
            </w:r>
            <w:r w:rsidR="00AD5AD0" w:rsidRPr="00AD5AD0">
              <w:rPr>
                <w:noProof/>
              </w:rPr>
              <w:t>14</w:t>
            </w:r>
            <w:r w:rsidRPr="00374FA4">
              <w:rPr>
                <w:kern w:val="0"/>
              </w:rPr>
              <w:fldChar w:fldCharType="end"/>
            </w:r>
          </w:p>
        </w:tc>
      </w:tr>
      <w:tr w:rsidR="00141CD2" w:rsidRPr="002D7611" w14:paraId="4E3F67CA" w14:textId="77777777" w:rsidTr="00141CD2">
        <w:trPr>
          <w:trHeight w:val="16"/>
          <w:tblHeader/>
        </w:trPr>
        <w:tc>
          <w:tcPr>
            <w:tcW w:w="1515" w:type="pct"/>
            <w:shd w:val="clear" w:color="auto" w:fill="auto"/>
            <w:vAlign w:val="center"/>
          </w:tcPr>
          <w:p w14:paraId="2B6DEA3C" w14:textId="6E95F423" w:rsidR="00141CD2" w:rsidRPr="00343C78" w:rsidRDefault="00141CD2" w:rsidP="00385CE1">
            <w:pPr>
              <w:pStyle w:val="TableContent"/>
            </w:pPr>
            <w:r w:rsidRPr="00343C78">
              <w:t>F</w:t>
            </w:r>
            <w:r>
              <w:t>10.2</w:t>
            </w:r>
          </w:p>
        </w:tc>
        <w:tc>
          <w:tcPr>
            <w:tcW w:w="1418" w:type="pct"/>
            <w:vMerge/>
            <w:shd w:val="clear" w:color="auto" w:fill="auto"/>
            <w:vAlign w:val="center"/>
          </w:tcPr>
          <w:p w14:paraId="32BFD225" w14:textId="196D8797" w:rsidR="00141CD2" w:rsidRPr="00343C78" w:rsidRDefault="00141CD2" w:rsidP="00385CE1">
            <w:pPr>
              <w:pStyle w:val="TableContent"/>
            </w:pPr>
          </w:p>
        </w:tc>
        <w:tc>
          <w:tcPr>
            <w:tcW w:w="2067" w:type="pct"/>
            <w:shd w:val="clear" w:color="auto" w:fill="auto"/>
            <w:vAlign w:val="center"/>
          </w:tcPr>
          <w:p w14:paraId="03EDA0D3" w14:textId="1F275C28" w:rsidR="00141CD2" w:rsidRPr="00374FA4" w:rsidRDefault="00141CD2" w:rsidP="00385CE1">
            <w:pPr>
              <w:pStyle w:val="TableContent"/>
            </w:pPr>
            <w:r w:rsidRPr="00374FA4">
              <w:fldChar w:fldCharType="begin"/>
            </w:r>
            <w:r w:rsidRPr="00374FA4">
              <w:instrText xml:space="preserve"> REF _Ref510010448 \h  \* MERGEFORMAT </w:instrText>
            </w:r>
            <w:r w:rsidRPr="00374FA4">
              <w:fldChar w:fldCharType="separate"/>
            </w:r>
            <w:r w:rsidR="00AD5AD0" w:rsidRPr="00AD5AD0">
              <w:t xml:space="preserve">Figure </w:t>
            </w:r>
            <w:r w:rsidR="00AD5AD0" w:rsidRPr="00AD5AD0">
              <w:rPr>
                <w:noProof/>
              </w:rPr>
              <w:t>4</w:t>
            </w:r>
            <w:r w:rsidRPr="00374FA4">
              <w:fldChar w:fldCharType="end"/>
            </w:r>
            <w:r w:rsidRPr="00374FA4">
              <w:t xml:space="preserve">, </w:t>
            </w:r>
            <w:r w:rsidRPr="00374FA4">
              <w:fldChar w:fldCharType="begin"/>
            </w:r>
            <w:r w:rsidRPr="00374FA4">
              <w:instrText xml:space="preserve"> REF _Ref510010872 \h  \* MERGEFORMAT </w:instrText>
            </w:r>
            <w:r w:rsidRPr="00374FA4">
              <w:fldChar w:fldCharType="separate"/>
            </w:r>
            <w:r w:rsidR="00AD5AD0" w:rsidRPr="00AD5AD0">
              <w:t xml:space="preserve">Figure </w:t>
            </w:r>
            <w:r w:rsidR="00AD5AD0" w:rsidRPr="00AD5AD0">
              <w:rPr>
                <w:noProof/>
              </w:rPr>
              <w:t>5</w:t>
            </w:r>
            <w:r w:rsidRPr="00374FA4">
              <w:fldChar w:fldCharType="end"/>
            </w:r>
          </w:p>
        </w:tc>
      </w:tr>
      <w:tr w:rsidR="00141CD2" w:rsidRPr="002D7611" w14:paraId="239602B4" w14:textId="77777777" w:rsidTr="00141CD2">
        <w:trPr>
          <w:trHeight w:val="16"/>
          <w:tblHeader/>
        </w:trPr>
        <w:tc>
          <w:tcPr>
            <w:tcW w:w="1515" w:type="pct"/>
            <w:tcBorders>
              <w:bottom w:val="single" w:sz="12" w:space="0" w:color="000000" w:themeColor="text1"/>
            </w:tcBorders>
            <w:shd w:val="clear" w:color="auto" w:fill="auto"/>
            <w:vAlign w:val="center"/>
          </w:tcPr>
          <w:p w14:paraId="5995E9AE" w14:textId="5CAC23B6" w:rsidR="00141CD2" w:rsidRPr="00343C78" w:rsidRDefault="00141CD2" w:rsidP="00385CE1">
            <w:pPr>
              <w:pStyle w:val="TableContent"/>
            </w:pPr>
            <w:r>
              <w:t>F10.3</w:t>
            </w:r>
          </w:p>
        </w:tc>
        <w:tc>
          <w:tcPr>
            <w:tcW w:w="1418" w:type="pct"/>
            <w:vMerge/>
            <w:tcBorders>
              <w:bottom w:val="single" w:sz="12" w:space="0" w:color="000000" w:themeColor="text1"/>
            </w:tcBorders>
            <w:shd w:val="clear" w:color="auto" w:fill="auto"/>
            <w:vAlign w:val="center"/>
          </w:tcPr>
          <w:p w14:paraId="197BB583" w14:textId="77777777" w:rsidR="00141CD2" w:rsidRPr="00343C78" w:rsidRDefault="00141CD2" w:rsidP="00385CE1">
            <w:pPr>
              <w:pStyle w:val="TableContent"/>
            </w:pPr>
          </w:p>
        </w:tc>
        <w:tc>
          <w:tcPr>
            <w:tcW w:w="2067" w:type="pct"/>
            <w:tcBorders>
              <w:bottom w:val="single" w:sz="12" w:space="0" w:color="000000" w:themeColor="text1"/>
            </w:tcBorders>
            <w:shd w:val="clear" w:color="auto" w:fill="auto"/>
            <w:vAlign w:val="center"/>
          </w:tcPr>
          <w:p w14:paraId="39EF1218" w14:textId="22868C75" w:rsidR="00141CD2" w:rsidRPr="00374FA4" w:rsidRDefault="00141CD2" w:rsidP="00385CE1">
            <w:pPr>
              <w:pStyle w:val="TableContent"/>
            </w:pPr>
            <w:r w:rsidRPr="00374FA4">
              <w:fldChar w:fldCharType="begin"/>
            </w:r>
            <w:r w:rsidRPr="00374FA4">
              <w:rPr>
                <w:kern w:val="0"/>
              </w:rPr>
              <w:instrText xml:space="preserve"> REF _Ref510025066 \h </w:instrText>
            </w:r>
            <w:r w:rsidRPr="00374FA4">
              <w:instrText xml:space="preserve"> \* MERGEFORMAT </w:instrText>
            </w:r>
            <w:r w:rsidRPr="00374FA4">
              <w:fldChar w:fldCharType="separate"/>
            </w:r>
            <w:r w:rsidR="00AD5AD0" w:rsidRPr="00AD5AD0">
              <w:t xml:space="preserve">Figure </w:t>
            </w:r>
            <w:r w:rsidR="00AD5AD0" w:rsidRPr="00AD5AD0">
              <w:rPr>
                <w:noProof/>
              </w:rPr>
              <w:t>15</w:t>
            </w:r>
            <w:r w:rsidRPr="00374FA4">
              <w:fldChar w:fldCharType="end"/>
            </w:r>
          </w:p>
        </w:tc>
      </w:tr>
    </w:tbl>
    <w:p w14:paraId="3F2F2664" w14:textId="77777777" w:rsidR="002433A9" w:rsidRPr="002D7611" w:rsidRDefault="002433A9" w:rsidP="002433A9">
      <w:pPr>
        <w:pStyle w:val="Titre3"/>
      </w:pPr>
      <w:bookmarkStart w:id="90" w:name="_Toc507429919"/>
      <w:bookmarkStart w:id="91" w:name="_Toc507430014"/>
      <w:bookmarkStart w:id="92" w:name="_Toc507490370"/>
      <w:bookmarkStart w:id="93" w:name="_Toc507490467"/>
      <w:bookmarkStart w:id="94" w:name="_Toc507490564"/>
      <w:bookmarkStart w:id="95" w:name="_Toc507490661"/>
      <w:bookmarkStart w:id="96" w:name="_Toc509919651"/>
      <w:bookmarkStart w:id="97" w:name="_Toc514854100"/>
      <w:bookmarkEnd w:id="90"/>
      <w:bookmarkEnd w:id="91"/>
      <w:bookmarkEnd w:id="92"/>
      <w:bookmarkEnd w:id="93"/>
      <w:bookmarkEnd w:id="94"/>
      <w:bookmarkEnd w:id="95"/>
      <w:bookmarkEnd w:id="96"/>
      <w:r w:rsidRPr="002D7611">
        <w:t>Display info</w:t>
      </w:r>
      <w:bookmarkEnd w:id="97"/>
    </w:p>
    <w:p w14:paraId="59C7C5A6" w14:textId="749D436D" w:rsidR="000258FB" w:rsidRPr="00EC25F5" w:rsidRDefault="004235EA" w:rsidP="00BC0157">
      <w:r>
        <w:t>T</w:t>
      </w:r>
      <w:r w:rsidR="00C0745E">
        <w:t xml:space="preserve">he application </w:t>
      </w:r>
      <w:r w:rsidR="0044359E">
        <w:t xml:space="preserve">has </w:t>
      </w:r>
      <w:r w:rsidR="00846A74">
        <w:t>three</w:t>
      </w:r>
      <w:r w:rsidR="0044359E">
        <w:t xml:space="preserve"> main elements </w:t>
      </w:r>
      <w:r w:rsidR="0002252A">
        <w:t>—</w:t>
      </w:r>
      <w:r w:rsidR="00846A74">
        <w:t xml:space="preserve"> the </w:t>
      </w:r>
      <w:r w:rsidR="0002252A">
        <w:t>map</w:t>
      </w:r>
      <w:r w:rsidR="00846A74">
        <w:t>, dialog box,</w:t>
      </w:r>
      <w:r w:rsidR="0002252A">
        <w:t xml:space="preserve"> and </w:t>
      </w:r>
      <w:r w:rsidR="0044359E">
        <w:t xml:space="preserve">bottom navigation bar. </w:t>
      </w:r>
      <w:r w:rsidR="00413524">
        <w:t>The application</w:t>
      </w:r>
      <w:r w:rsidR="0002252A">
        <w:t xml:space="preserve"> </w:t>
      </w:r>
      <w:r w:rsidR="00F47FA6">
        <w:t>covers</w:t>
      </w:r>
      <w:r w:rsidR="00C0745E">
        <w:t xml:space="preserve"> the </w:t>
      </w:r>
      <w:r w:rsidR="00F47FA6">
        <w:t xml:space="preserve">entire browser </w:t>
      </w:r>
      <w:r w:rsidR="00F47FA6" w:rsidRPr="00484453">
        <w:t>window</w:t>
      </w:r>
      <w:r w:rsidR="00484453" w:rsidRPr="00484453">
        <w:t xml:space="preserve"> (</w:t>
      </w:r>
      <w:r w:rsidR="00484453" w:rsidRPr="00484453">
        <w:fldChar w:fldCharType="begin"/>
      </w:r>
      <w:r w:rsidR="00484453" w:rsidRPr="00484453">
        <w:instrText xml:space="preserve"> REF _Ref510509453 \h  \* MERGEFORMAT </w:instrText>
      </w:r>
      <w:r w:rsidR="00484453" w:rsidRPr="00484453">
        <w:fldChar w:fldCharType="separate"/>
      </w:r>
      <w:r w:rsidR="00AD5AD0" w:rsidRPr="00AD5AD0">
        <w:t xml:space="preserve">Figure </w:t>
      </w:r>
      <w:r w:rsidR="00AD5AD0" w:rsidRPr="00AD5AD0">
        <w:rPr>
          <w:noProof/>
        </w:rPr>
        <w:t>2</w:t>
      </w:r>
      <w:r w:rsidR="00484453" w:rsidRPr="00484453">
        <w:fldChar w:fldCharType="end"/>
      </w:r>
      <w:r w:rsidR="00484453" w:rsidRPr="00484453">
        <w:t>)</w:t>
      </w:r>
      <w:r w:rsidR="0044359E">
        <w:t xml:space="preserve"> and is </w:t>
      </w:r>
      <w:r w:rsidR="00C0745E">
        <w:t xml:space="preserve">responsive to different screen </w:t>
      </w:r>
      <w:r>
        <w:t xml:space="preserve">sizes. </w:t>
      </w:r>
      <w:r w:rsidR="00B220AD">
        <w:t xml:space="preserve">For instance, on </w:t>
      </w:r>
      <w:r w:rsidR="00B220AD" w:rsidRPr="00EC25F5">
        <w:t xml:space="preserve">mobile devices </w:t>
      </w:r>
      <w:r w:rsidR="00EC25F5" w:rsidRPr="00EC25F5">
        <w:t xml:space="preserve">and small tablets </w:t>
      </w:r>
      <w:r w:rsidR="00B220AD" w:rsidRPr="00EC25F5">
        <w:t>(</w:t>
      </w:r>
      <w:r w:rsidR="007C5685">
        <w:t xml:space="preserve">screen </w:t>
      </w:r>
      <w:r w:rsidR="00EC25F5" w:rsidRPr="00EC25F5">
        <w:t>width less than 992</w:t>
      </w:r>
      <w:r w:rsidR="0057720D">
        <w:t xml:space="preserve"> </w:t>
      </w:r>
      <w:proofErr w:type="spellStart"/>
      <w:proofErr w:type="gramStart"/>
      <w:r w:rsidR="00EC25F5" w:rsidRPr="00EC25F5">
        <w:t>px</w:t>
      </w:r>
      <w:proofErr w:type="spellEnd"/>
      <w:proofErr w:type="gramEnd"/>
      <w:r w:rsidR="00B220AD" w:rsidRPr="00EC25F5">
        <w:t>)</w:t>
      </w:r>
      <w:r w:rsidR="00EC25F5" w:rsidRPr="00EC25F5">
        <w:t>, the zoom control buttons are not displayed</w:t>
      </w:r>
      <w:r w:rsidR="0002252A">
        <w:t xml:space="preserve">, and the dialog boxes are reduced to an appropriate size </w:t>
      </w:r>
      <w:r w:rsidR="00EC25F5" w:rsidRPr="00EC25F5">
        <w:t>(</w:t>
      </w:r>
      <w:r w:rsidR="00EC25F5" w:rsidRPr="00EC25F5">
        <w:fldChar w:fldCharType="begin"/>
      </w:r>
      <w:r w:rsidR="00EC25F5" w:rsidRPr="00EC25F5">
        <w:instrText xml:space="preserve"> REF _Ref510509453 \h  \* MERGEFORMAT </w:instrText>
      </w:r>
      <w:r w:rsidR="00EC25F5" w:rsidRPr="00EC25F5">
        <w:fldChar w:fldCharType="separate"/>
      </w:r>
      <w:r w:rsidR="00AD5AD0" w:rsidRPr="00AD5AD0">
        <w:t xml:space="preserve">Figure </w:t>
      </w:r>
      <w:r w:rsidR="00AD5AD0" w:rsidRPr="00AD5AD0">
        <w:rPr>
          <w:noProof/>
        </w:rPr>
        <w:t>2</w:t>
      </w:r>
      <w:r w:rsidR="00EC25F5" w:rsidRPr="00EC25F5">
        <w:fldChar w:fldCharType="end"/>
      </w:r>
      <w:r w:rsidR="00EC25F5" w:rsidRPr="00EC25F5">
        <w:t>b)</w:t>
      </w:r>
      <w:r w:rsidR="00EC25F5">
        <w:t>.</w:t>
      </w:r>
    </w:p>
    <w:p w14:paraId="3BB40213" w14:textId="688BC4FC" w:rsidR="004235EA" w:rsidRDefault="00EC25F5" w:rsidP="00484453">
      <w:pPr>
        <w:pStyle w:val="Pictures"/>
      </w:pPr>
      <w:r w:rsidRPr="00EC25F5">
        <w:drawing>
          <wp:inline distT="0" distB="0" distL="0" distR="0" wp14:anchorId="5510F174" wp14:editId="04219A3E">
            <wp:extent cx="4846320" cy="29169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6320" cy="2916971"/>
                    </a:xfrm>
                    <a:prstGeom prst="rect">
                      <a:avLst/>
                    </a:prstGeom>
                  </pic:spPr>
                </pic:pic>
              </a:graphicData>
            </a:graphic>
          </wp:inline>
        </w:drawing>
      </w:r>
    </w:p>
    <w:p w14:paraId="4BC0298E" w14:textId="687FF2A3" w:rsidR="004235EA" w:rsidRPr="004235EA" w:rsidRDefault="004235EA" w:rsidP="004235EA">
      <w:pPr>
        <w:pStyle w:val="Lgende"/>
        <w:rPr>
          <w:b/>
        </w:rPr>
      </w:pPr>
      <w:bookmarkStart w:id="98" w:name="_Ref510509453"/>
      <w:bookmarkStart w:id="99" w:name="_Toc514853310"/>
      <w:r w:rsidRPr="004235EA">
        <w:rPr>
          <w:b/>
        </w:rPr>
        <w:t xml:space="preserve">Figure </w:t>
      </w:r>
      <w:r w:rsidRPr="004235EA">
        <w:rPr>
          <w:b/>
        </w:rPr>
        <w:fldChar w:fldCharType="begin"/>
      </w:r>
      <w:r w:rsidRPr="004235EA">
        <w:rPr>
          <w:b/>
        </w:rPr>
        <w:instrText xml:space="preserve"> SEQ Figure \* ARABIC </w:instrText>
      </w:r>
      <w:r w:rsidRPr="004235EA">
        <w:rPr>
          <w:b/>
        </w:rPr>
        <w:fldChar w:fldCharType="separate"/>
      </w:r>
      <w:r w:rsidR="00AD5AD0">
        <w:rPr>
          <w:b/>
          <w:noProof/>
        </w:rPr>
        <w:t>2</w:t>
      </w:r>
      <w:r w:rsidRPr="004235EA">
        <w:rPr>
          <w:b/>
        </w:rPr>
        <w:fldChar w:fldCharType="end"/>
      </w:r>
      <w:bookmarkEnd w:id="98"/>
      <w:r w:rsidRPr="004235EA">
        <w:rPr>
          <w:b/>
        </w:rPr>
        <w:t xml:space="preserve">. </w:t>
      </w:r>
      <w:r w:rsidR="00646CB7">
        <w:t xml:space="preserve">Welcome dialog box for the seismic risk analysis. The design of the application will be responsive to various devices. </w:t>
      </w:r>
      <w:r w:rsidR="00EC25F5" w:rsidRPr="00EC25F5">
        <w:t>(a) The default display for a PC; (b) the default display for mobile devices and small tablets.</w:t>
      </w:r>
      <w:bookmarkEnd w:id="99"/>
      <w:r w:rsidR="00EC25F5" w:rsidRPr="00EC25F5">
        <w:t xml:space="preserve"> </w:t>
      </w:r>
    </w:p>
    <w:p w14:paraId="65501010" w14:textId="48DF88DC" w:rsidR="004235EA" w:rsidRPr="0026695F" w:rsidRDefault="00DC7369" w:rsidP="0026695F">
      <w:proofErr w:type="spellStart"/>
      <w:r>
        <w:t>Fira</w:t>
      </w:r>
      <w:proofErr w:type="spellEnd"/>
      <w:r>
        <w:t xml:space="preserve"> Sans</w:t>
      </w:r>
      <w:r w:rsidRPr="002D7611">
        <w:t xml:space="preserve"> </w:t>
      </w:r>
      <w:r w:rsidR="00646CB7">
        <w:t>is t</w:t>
      </w:r>
      <w:r w:rsidR="000258FB" w:rsidRPr="002D7611">
        <w:t xml:space="preserve">he primary font </w:t>
      </w:r>
      <w:r>
        <w:t>(</w:t>
      </w:r>
      <w:hyperlink r:id="rId22" w:history="1">
        <w:r w:rsidRPr="002F4777">
          <w:rPr>
            <w:rStyle w:val="Lienhypertexte"/>
          </w:rPr>
          <w:t>https://fonts.google.com/specimen/Fira+Sans</w:t>
        </w:r>
      </w:hyperlink>
      <w:r>
        <w:t>)</w:t>
      </w:r>
      <w:r w:rsidR="000258FB" w:rsidRPr="002D7611">
        <w:t xml:space="preserve">. </w:t>
      </w:r>
      <w:r w:rsidR="00646CB7">
        <w:t xml:space="preserve">If </w:t>
      </w:r>
      <w:proofErr w:type="spellStart"/>
      <w:r w:rsidR="00646CB7">
        <w:t>Fira</w:t>
      </w:r>
      <w:proofErr w:type="spellEnd"/>
      <w:r w:rsidR="00646CB7">
        <w:t xml:space="preserve"> San</w:t>
      </w:r>
      <w:r w:rsidR="007C30F7">
        <w:t>s is unavailable, a common sans-</w:t>
      </w:r>
      <w:r w:rsidR="00646CB7">
        <w:t xml:space="preserve">serif font </w:t>
      </w:r>
      <w:r w:rsidR="00C93CBB">
        <w:t>is</w:t>
      </w:r>
      <w:r w:rsidR="00646CB7">
        <w:t xml:space="preserve"> used (e.g. Arial). </w:t>
      </w:r>
      <w:r w:rsidR="000258FB" w:rsidRPr="002D7611">
        <w:t>The</w:t>
      </w:r>
      <w:r w:rsidR="00646CB7">
        <w:t xml:space="preserve"> font</w:t>
      </w:r>
      <w:r w:rsidR="000258FB" w:rsidRPr="002D7611">
        <w:t xml:space="preserve"> size font var</w:t>
      </w:r>
      <w:r w:rsidR="00C93CBB">
        <w:t>ies</w:t>
      </w:r>
      <w:r w:rsidR="000258FB" w:rsidRPr="002D7611">
        <w:t xml:space="preserve"> depending on the element </w:t>
      </w:r>
      <w:r w:rsidR="00C93CBB">
        <w:t xml:space="preserve">being </w:t>
      </w:r>
      <w:r w:rsidR="000258FB" w:rsidRPr="002D7611">
        <w:t>displayed and the screen resolution.</w:t>
      </w:r>
      <w:r w:rsidR="00EE73E9">
        <w:t xml:space="preserve"> </w:t>
      </w:r>
    </w:p>
    <w:p w14:paraId="03739E10" w14:textId="768BE1BC" w:rsidR="002852B1" w:rsidRDefault="002852B1" w:rsidP="002852B1">
      <w:pPr>
        <w:pStyle w:val="Titre3"/>
      </w:pPr>
      <w:bookmarkStart w:id="100" w:name="_Toc514854101"/>
      <w:r w:rsidRPr="002D7611">
        <w:t>Selecting hazard type</w:t>
      </w:r>
      <w:bookmarkEnd w:id="100"/>
    </w:p>
    <w:p w14:paraId="7F98000D" w14:textId="04F4A687" w:rsidR="001451B1" w:rsidRPr="00CF28DC" w:rsidRDefault="001451B1" w:rsidP="00BC0157">
      <w:r>
        <w:t xml:space="preserve">The user </w:t>
      </w:r>
      <w:r w:rsidR="004A0F11">
        <w:t>navigates to the landing page URL and chooses</w:t>
      </w:r>
      <w:r w:rsidR="00413524">
        <w:t xml:space="preserve"> “Earthquakes” as the</w:t>
      </w:r>
      <w:r w:rsidR="004A0F11">
        <w:t xml:space="preserve"> </w:t>
      </w:r>
      <w:r w:rsidRPr="006E3568">
        <w:t>hazard type</w:t>
      </w:r>
      <w:r w:rsidR="00A74469">
        <w:t xml:space="preserve"> </w:t>
      </w:r>
      <w:r w:rsidRPr="006E3568">
        <w:t>(</w:t>
      </w:r>
      <w:r w:rsidRPr="006E3568">
        <w:fldChar w:fldCharType="begin"/>
      </w:r>
      <w:r w:rsidRPr="006E3568">
        <w:instrText xml:space="preserve"> REF _Ref509995614 \h  \* MERGEFORMAT </w:instrText>
      </w:r>
      <w:r w:rsidRPr="006E3568">
        <w:fldChar w:fldCharType="separate"/>
      </w:r>
      <w:r w:rsidR="00AD5AD0" w:rsidRPr="00AD5AD0">
        <w:t>Figure 3</w:t>
      </w:r>
      <w:r w:rsidRPr="006E3568">
        <w:fldChar w:fldCharType="end"/>
      </w:r>
      <w:r>
        <w:t>)</w:t>
      </w:r>
      <w:r w:rsidRPr="002D7611">
        <w:t>.</w:t>
      </w:r>
      <w:r w:rsidR="00413524">
        <w:t xml:space="preserve"> When the </w:t>
      </w:r>
      <w:r>
        <w:t xml:space="preserve">button is clicked, the </w:t>
      </w:r>
      <w:r w:rsidR="00065BBE">
        <w:t>corresponding</w:t>
      </w:r>
      <w:r w:rsidR="004A0F11">
        <w:t xml:space="preserve"> URL</w:t>
      </w:r>
      <w:r w:rsidR="00413524">
        <w:t xml:space="preserve"> is opened in a new browser window</w:t>
      </w:r>
      <w:r>
        <w:t xml:space="preserve">. </w:t>
      </w:r>
    </w:p>
    <w:p w14:paraId="7AD92171" w14:textId="607752B8" w:rsidR="006E3568" w:rsidRDefault="006D3AFD" w:rsidP="001451B1">
      <w:pPr>
        <w:pStyle w:val="Pictures"/>
      </w:pPr>
      <w:r>
        <w:drawing>
          <wp:inline distT="0" distB="0" distL="0" distR="0" wp14:anchorId="5CAD41FF" wp14:editId="30A7B782">
            <wp:extent cx="2423160" cy="266884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23160" cy="2668842"/>
                    </a:xfrm>
                    <a:prstGeom prst="rect">
                      <a:avLst/>
                    </a:prstGeom>
                  </pic:spPr>
                </pic:pic>
              </a:graphicData>
            </a:graphic>
          </wp:inline>
        </w:drawing>
      </w:r>
    </w:p>
    <w:p w14:paraId="05836D16" w14:textId="512E0E08" w:rsidR="002852B1" w:rsidRDefault="006E3568" w:rsidP="006E3568">
      <w:pPr>
        <w:pStyle w:val="Lgende"/>
      </w:pPr>
      <w:bookmarkStart w:id="101" w:name="_Ref509995614"/>
      <w:bookmarkStart w:id="102" w:name="_Toc510022231"/>
      <w:bookmarkStart w:id="103" w:name="_Toc514853311"/>
      <w:r w:rsidRPr="006E3568">
        <w:rPr>
          <w:b/>
        </w:rPr>
        <w:t xml:space="preserve">Figure </w:t>
      </w:r>
      <w:r w:rsidRPr="006E3568">
        <w:rPr>
          <w:b/>
        </w:rPr>
        <w:fldChar w:fldCharType="begin"/>
      </w:r>
      <w:r w:rsidRPr="006E3568">
        <w:rPr>
          <w:b/>
        </w:rPr>
        <w:instrText xml:space="preserve"> SEQ Figure \* ARABIC </w:instrText>
      </w:r>
      <w:r w:rsidRPr="006E3568">
        <w:rPr>
          <w:b/>
        </w:rPr>
        <w:fldChar w:fldCharType="separate"/>
      </w:r>
      <w:r w:rsidR="00AD5AD0">
        <w:rPr>
          <w:b/>
          <w:noProof/>
        </w:rPr>
        <w:t>3</w:t>
      </w:r>
      <w:r w:rsidRPr="006E3568">
        <w:rPr>
          <w:b/>
        </w:rPr>
        <w:fldChar w:fldCharType="end"/>
      </w:r>
      <w:bookmarkEnd w:id="101"/>
      <w:r w:rsidRPr="006E3568">
        <w:rPr>
          <w:b/>
        </w:rPr>
        <w:t>.</w:t>
      </w:r>
      <w:r>
        <w:t xml:space="preserve"> </w:t>
      </w:r>
      <w:bookmarkStart w:id="104" w:name="_Ref511809954"/>
      <w:r w:rsidR="000B4D3F">
        <w:t>Landing</w:t>
      </w:r>
      <w:r>
        <w:t xml:space="preserve"> page </w:t>
      </w:r>
      <w:r w:rsidR="000B4D3F">
        <w:t xml:space="preserve">where the user selects the </w:t>
      </w:r>
      <w:r>
        <w:t>hazard type</w:t>
      </w:r>
      <w:r w:rsidR="00DC4B39">
        <w:t xml:space="preserve"> (note that </w:t>
      </w:r>
      <w:r w:rsidR="00EB3C40">
        <w:t>the background image is temporary and subject to change</w:t>
      </w:r>
      <w:r w:rsidR="006D3AFD">
        <w:t>, and the “flood,” “wildfire”, and “hurricane” components have not been developed</w:t>
      </w:r>
      <w:r w:rsidR="00DC4B39">
        <w:t>)</w:t>
      </w:r>
      <w:r w:rsidR="00EB3C40">
        <w:t>.</w:t>
      </w:r>
      <w:bookmarkEnd w:id="102"/>
      <w:bookmarkEnd w:id="104"/>
      <w:bookmarkEnd w:id="103"/>
    </w:p>
    <w:p w14:paraId="6AEA40D8" w14:textId="77777777" w:rsidR="000258FB" w:rsidRPr="002D7611" w:rsidRDefault="003D083A" w:rsidP="003D083A">
      <w:pPr>
        <w:pStyle w:val="Titre3"/>
      </w:pPr>
      <w:bookmarkStart w:id="105" w:name="_Toc514854102"/>
      <w:r w:rsidRPr="002D7611">
        <w:t>Displaying introductory screen</w:t>
      </w:r>
      <w:bookmarkEnd w:id="105"/>
    </w:p>
    <w:p w14:paraId="5EB33A0D" w14:textId="069876C9" w:rsidR="00EB3C40" w:rsidRPr="00EB3C40" w:rsidRDefault="00EB3C40" w:rsidP="00BC0157">
      <w:r w:rsidRPr="0056509D">
        <w:t xml:space="preserve">The user is presented with </w:t>
      </w:r>
      <w:r w:rsidR="00065BBE" w:rsidRPr="00065BBE">
        <w:t xml:space="preserve">a dialog box in the foreground </w:t>
      </w:r>
      <w:r w:rsidR="00065BBE">
        <w:t xml:space="preserve">and </w:t>
      </w:r>
      <w:r w:rsidRPr="0056509D">
        <w:t xml:space="preserve">a </w:t>
      </w:r>
      <w:r w:rsidR="00BC0157">
        <w:t xml:space="preserve">dimmed </w:t>
      </w:r>
      <w:r w:rsidRPr="0056509D">
        <w:t xml:space="preserve">map in the </w:t>
      </w:r>
      <w:r w:rsidRPr="00646CB7">
        <w:t>background (</w:t>
      </w:r>
      <w:r w:rsidR="00646CB7" w:rsidRPr="00646CB7">
        <w:fldChar w:fldCharType="begin"/>
      </w:r>
      <w:r w:rsidR="00646CB7" w:rsidRPr="00646CB7">
        <w:instrText xml:space="preserve"> REF _Ref510509453 \h  \* MERGEFORMAT </w:instrText>
      </w:r>
      <w:r w:rsidR="00646CB7" w:rsidRPr="00646CB7">
        <w:fldChar w:fldCharType="separate"/>
      </w:r>
      <w:r w:rsidR="00AD5AD0" w:rsidRPr="00AD5AD0">
        <w:t xml:space="preserve">Figure </w:t>
      </w:r>
      <w:r w:rsidR="00AD5AD0" w:rsidRPr="00AD5AD0">
        <w:rPr>
          <w:noProof/>
        </w:rPr>
        <w:t>2</w:t>
      </w:r>
      <w:r w:rsidR="00646CB7" w:rsidRPr="00646CB7">
        <w:fldChar w:fldCharType="end"/>
      </w:r>
      <w:r w:rsidRPr="00646CB7">
        <w:t>). The dialog box contains general information, instructions, and a disclaimer. The user must click on</w:t>
      </w:r>
      <w:r w:rsidRPr="002D7611">
        <w:t xml:space="preserve"> the </w:t>
      </w:r>
      <w:r w:rsidR="00646CB7">
        <w:t>“Close” button to proceed.</w:t>
      </w:r>
    </w:p>
    <w:p w14:paraId="14194F42" w14:textId="77777777" w:rsidR="003D083A" w:rsidRPr="002D7611" w:rsidRDefault="003D083A" w:rsidP="003D083A">
      <w:pPr>
        <w:pStyle w:val="Titre3"/>
      </w:pPr>
      <w:bookmarkStart w:id="106" w:name="_Toc514854103"/>
      <w:r w:rsidRPr="002D7611">
        <w:t>Selecting analysis type</w:t>
      </w:r>
      <w:bookmarkEnd w:id="106"/>
    </w:p>
    <w:p w14:paraId="2A02570B" w14:textId="0BCAFE34" w:rsidR="00605C52" w:rsidRPr="00B25016" w:rsidRDefault="00B25016" w:rsidP="00BC0157">
      <w:r>
        <w:t>In the current version, o</w:t>
      </w:r>
      <w:r w:rsidRPr="002D7611">
        <w:t xml:space="preserve">nly the default seismic analysis is </w:t>
      </w:r>
      <w:r>
        <w:t xml:space="preserve">available. With future updates, the user will be able to </w:t>
      </w:r>
      <w:r w:rsidR="00065BBE">
        <w:t>conduct a</w:t>
      </w:r>
      <w:r>
        <w:t xml:space="preserve"> custom analysis by clicking a button </w:t>
      </w:r>
      <w:r w:rsidR="00065BBE">
        <w:t xml:space="preserve">located </w:t>
      </w:r>
      <w:r>
        <w:t xml:space="preserve">on the </w:t>
      </w:r>
      <w:r w:rsidRPr="00B25016">
        <w:t xml:space="preserve">bottom navigation </w:t>
      </w:r>
      <w:r>
        <w:t xml:space="preserve">bar. </w:t>
      </w:r>
      <w:r w:rsidR="0056509D">
        <w:t>A short explanation of</w:t>
      </w:r>
      <w:r w:rsidR="00605C52" w:rsidRPr="00B25016">
        <w:t xml:space="preserve"> </w:t>
      </w:r>
      <w:r w:rsidR="00BC0157">
        <w:t>the two</w:t>
      </w:r>
      <w:r w:rsidR="00605C52" w:rsidRPr="00B25016">
        <w:t xml:space="preserve"> analys</w:t>
      </w:r>
      <w:r w:rsidR="00BC0157">
        <w:t>e</w:t>
      </w:r>
      <w:r w:rsidR="00605C52" w:rsidRPr="00B25016">
        <w:t xml:space="preserve">s </w:t>
      </w:r>
      <w:r w:rsidRPr="00B25016">
        <w:t>will be</w:t>
      </w:r>
      <w:r w:rsidR="00605C52" w:rsidRPr="00B25016">
        <w:t xml:space="preserve"> </w:t>
      </w:r>
      <w:r w:rsidR="003C3816">
        <w:t>added to</w:t>
      </w:r>
      <w:r w:rsidR="0056509D">
        <w:t xml:space="preserve"> the </w:t>
      </w:r>
      <w:r w:rsidR="00BC0157">
        <w:t>i</w:t>
      </w:r>
      <w:r w:rsidR="0056509D">
        <w:t xml:space="preserve">nstructions </w:t>
      </w:r>
      <w:r w:rsidR="00BC0157">
        <w:t xml:space="preserve">in </w:t>
      </w:r>
      <w:r w:rsidRPr="00B25016">
        <w:t xml:space="preserve">the welcome dialog box </w:t>
      </w:r>
      <w:r w:rsidR="00646CB7" w:rsidRPr="00646CB7">
        <w:t>(</w:t>
      </w:r>
      <w:r w:rsidR="00646CB7" w:rsidRPr="00646CB7">
        <w:fldChar w:fldCharType="begin"/>
      </w:r>
      <w:r w:rsidR="00646CB7" w:rsidRPr="00646CB7">
        <w:instrText xml:space="preserve"> REF _Ref510509453 \h  \* MERGEFORMAT </w:instrText>
      </w:r>
      <w:r w:rsidR="00646CB7" w:rsidRPr="00646CB7">
        <w:fldChar w:fldCharType="separate"/>
      </w:r>
      <w:r w:rsidR="00AD5AD0" w:rsidRPr="00AD5AD0">
        <w:t xml:space="preserve">Figure </w:t>
      </w:r>
      <w:r w:rsidR="00AD5AD0" w:rsidRPr="00AD5AD0">
        <w:rPr>
          <w:noProof/>
        </w:rPr>
        <w:t>2</w:t>
      </w:r>
      <w:r w:rsidR="00646CB7" w:rsidRPr="00646CB7">
        <w:fldChar w:fldCharType="end"/>
      </w:r>
      <w:r w:rsidRPr="00B25016">
        <w:t>).</w:t>
      </w:r>
      <w:r w:rsidR="00605C52" w:rsidRPr="00B25016">
        <w:t xml:space="preserve"> </w:t>
      </w:r>
    </w:p>
    <w:p w14:paraId="39966C52" w14:textId="187CB58F" w:rsidR="00A90D24" w:rsidRDefault="00605C52" w:rsidP="004705EA">
      <w:pPr>
        <w:pStyle w:val="Titre3"/>
      </w:pPr>
      <w:bookmarkStart w:id="107" w:name="_Ref510095520"/>
      <w:bookmarkStart w:id="108" w:name="_Ref510097086"/>
      <w:bookmarkStart w:id="109" w:name="_Toc514854104"/>
      <w:r w:rsidRPr="002D7611">
        <w:t xml:space="preserve">Setting </w:t>
      </w:r>
      <w:r w:rsidRPr="004705EA">
        <w:t>epicenter</w:t>
      </w:r>
      <w:r w:rsidRPr="002D7611">
        <w:t xml:space="preserve"> location</w:t>
      </w:r>
      <w:bookmarkEnd w:id="107"/>
      <w:bookmarkEnd w:id="108"/>
      <w:bookmarkEnd w:id="109"/>
    </w:p>
    <w:p w14:paraId="034DFC21" w14:textId="0EBBC836" w:rsidR="0050239E" w:rsidRPr="0050239E" w:rsidRDefault="0050239E" w:rsidP="0050239E">
      <w:r>
        <w:t>The user must set the point location representing the epicenter. The appli</w:t>
      </w:r>
      <w:r w:rsidR="00413524">
        <w:t>cation will place a marker on the map at this location.</w:t>
      </w:r>
    </w:p>
    <w:p w14:paraId="193B1C86" w14:textId="71CBE907" w:rsidR="0019589D" w:rsidRDefault="0019589D" w:rsidP="004705EA">
      <w:pPr>
        <w:pStyle w:val="Titre4"/>
      </w:pPr>
      <w:r>
        <w:t xml:space="preserve">Setting and displaying the epicenter </w:t>
      </w:r>
      <w:r w:rsidRPr="004705EA">
        <w:t>location</w:t>
      </w:r>
    </w:p>
    <w:p w14:paraId="2D007E76" w14:textId="55742F6F" w:rsidR="00B52E60" w:rsidRDefault="001451B1" w:rsidP="00FE1626">
      <w:r>
        <w:t xml:space="preserve">For </w:t>
      </w:r>
      <w:r w:rsidR="00343C78">
        <w:t>the</w:t>
      </w:r>
      <w:r>
        <w:t xml:space="preserve"> default seismic hazard analysis, t</w:t>
      </w:r>
      <w:r w:rsidRPr="002D7611">
        <w:t xml:space="preserve">he first step </w:t>
      </w:r>
      <w:r>
        <w:t xml:space="preserve">is to set the </w:t>
      </w:r>
      <w:r w:rsidRPr="002D7611">
        <w:t xml:space="preserve">point location representing the epicenter. </w:t>
      </w:r>
      <w:r w:rsidR="00A94C6C">
        <w:t>To do so, the user must pan/zoom to their desired location and then either</w:t>
      </w:r>
      <w:r w:rsidR="00B52E60">
        <w:t>:</w:t>
      </w:r>
    </w:p>
    <w:p w14:paraId="277E338E" w14:textId="1B9341FC" w:rsidR="00B52E60" w:rsidRPr="002B26D3" w:rsidRDefault="00B52E60" w:rsidP="00484453">
      <w:pPr>
        <w:pStyle w:val="Paragraphedeliste"/>
        <w:numPr>
          <w:ilvl w:val="0"/>
          <w:numId w:val="10"/>
        </w:numPr>
      </w:pPr>
      <w:r>
        <w:t>Single-</w:t>
      </w:r>
      <w:r w:rsidR="00A94C6C">
        <w:t>click</w:t>
      </w:r>
      <w:r>
        <w:t xml:space="preserve"> at the desired epicenter location (</w:t>
      </w:r>
      <w:r w:rsidRPr="002B26D3">
        <w:fldChar w:fldCharType="begin"/>
      </w:r>
      <w:r w:rsidRPr="002B26D3">
        <w:instrText xml:space="preserve"> REF _Ref510010448 \h  \* MERGEFORMAT </w:instrText>
      </w:r>
      <w:r w:rsidRPr="002B26D3">
        <w:fldChar w:fldCharType="separate"/>
      </w:r>
      <w:r w:rsidR="00AD5AD0" w:rsidRPr="00AD5AD0">
        <w:t xml:space="preserve">Figure </w:t>
      </w:r>
      <w:r w:rsidR="00AD5AD0" w:rsidRPr="00AD5AD0">
        <w:rPr>
          <w:noProof/>
        </w:rPr>
        <w:t>4</w:t>
      </w:r>
      <w:r w:rsidRPr="002B26D3">
        <w:fldChar w:fldCharType="end"/>
      </w:r>
      <w:r w:rsidR="00A14AD3">
        <w:t>a</w:t>
      </w:r>
      <w:r w:rsidRPr="002B26D3">
        <w:t xml:space="preserve">). </w:t>
      </w:r>
    </w:p>
    <w:p w14:paraId="028D32A6" w14:textId="16AB805F" w:rsidR="00B52E60" w:rsidRDefault="00B52E60" w:rsidP="00484453">
      <w:pPr>
        <w:pStyle w:val="Paragraphedeliste"/>
        <w:numPr>
          <w:ilvl w:val="0"/>
          <w:numId w:val="10"/>
        </w:numPr>
      </w:pPr>
      <w:r>
        <w:t>Right-</w:t>
      </w:r>
      <w:r w:rsidR="00A94C6C">
        <w:t>click</w:t>
      </w:r>
      <w:r>
        <w:t xml:space="preserve"> </w:t>
      </w:r>
      <w:r w:rsidRPr="00B52E60">
        <w:t xml:space="preserve">at the desired epicenter location, and then </w:t>
      </w:r>
      <w:r w:rsidR="00A94C6C">
        <w:t>select</w:t>
      </w:r>
      <w:r w:rsidRPr="00B52E60">
        <w:t xml:space="preserve"> “New simulation” in the context menu (</w:t>
      </w:r>
      <w:r w:rsidR="00A14AD3" w:rsidRPr="002B26D3">
        <w:fldChar w:fldCharType="begin"/>
      </w:r>
      <w:r w:rsidR="00A14AD3" w:rsidRPr="002B26D3">
        <w:instrText xml:space="preserve"> REF _Ref510010448 \h  \* MERGEFORMAT </w:instrText>
      </w:r>
      <w:r w:rsidR="00A14AD3" w:rsidRPr="002B26D3">
        <w:fldChar w:fldCharType="separate"/>
      </w:r>
      <w:r w:rsidR="00AD5AD0" w:rsidRPr="00AD5AD0">
        <w:t xml:space="preserve">Figure </w:t>
      </w:r>
      <w:r w:rsidR="00AD5AD0" w:rsidRPr="00AD5AD0">
        <w:rPr>
          <w:noProof/>
        </w:rPr>
        <w:t>4</w:t>
      </w:r>
      <w:r w:rsidR="00A14AD3" w:rsidRPr="002B26D3">
        <w:fldChar w:fldCharType="end"/>
      </w:r>
      <w:r w:rsidR="00A14AD3">
        <w:t>b</w:t>
      </w:r>
      <w:r w:rsidR="00A14AD3" w:rsidRPr="002B26D3">
        <w:t xml:space="preserve">). </w:t>
      </w:r>
      <w:r w:rsidR="00A14AD3">
        <w:t xml:space="preserve">Initially there is only one </w:t>
      </w:r>
      <w:r w:rsidR="008C7B54">
        <w:t xml:space="preserve">item in the </w:t>
      </w:r>
      <w:r w:rsidR="00A14AD3">
        <w:t>context menu</w:t>
      </w:r>
      <w:r w:rsidR="008C7B54">
        <w:t xml:space="preserve"> </w:t>
      </w:r>
      <w:r w:rsidR="00A14AD3">
        <w:t>— “New simulation”.</w:t>
      </w:r>
    </w:p>
    <w:p w14:paraId="7F011FD4" w14:textId="1FF2FF47" w:rsidR="00FE1626" w:rsidRDefault="0044359E" w:rsidP="00FE1626">
      <w:r>
        <w:t>With either method, a</w:t>
      </w:r>
      <w:r w:rsidR="0041784F">
        <w:t xml:space="preserve"> </w:t>
      </w:r>
      <w:r w:rsidR="00FE1626">
        <w:t xml:space="preserve">red marker </w:t>
      </w:r>
      <w:r>
        <w:t xml:space="preserve">is </w:t>
      </w:r>
      <w:r w:rsidR="00FE1626" w:rsidRPr="00197BF7">
        <w:t xml:space="preserve">placed on the map </w:t>
      </w:r>
      <w:r>
        <w:t xml:space="preserve">to designate the epicenter </w:t>
      </w:r>
      <w:r w:rsidR="00FE1626" w:rsidRPr="00197BF7">
        <w:t>(</w:t>
      </w:r>
      <w:r w:rsidR="00FE1626" w:rsidRPr="00197BF7">
        <w:fldChar w:fldCharType="begin"/>
      </w:r>
      <w:r w:rsidR="00FE1626" w:rsidRPr="00197BF7">
        <w:instrText xml:space="preserve"> REF _Ref510010872 \h  \* MERGEFORMAT </w:instrText>
      </w:r>
      <w:r w:rsidR="00FE1626" w:rsidRPr="00197BF7">
        <w:fldChar w:fldCharType="separate"/>
      </w:r>
      <w:r w:rsidR="00AD5AD0" w:rsidRPr="00AD5AD0">
        <w:t xml:space="preserve">Figure </w:t>
      </w:r>
      <w:r w:rsidR="00AD5AD0" w:rsidRPr="00AD5AD0">
        <w:rPr>
          <w:noProof/>
        </w:rPr>
        <w:t>5</w:t>
      </w:r>
      <w:r w:rsidR="00FE1626" w:rsidRPr="00197BF7">
        <w:fldChar w:fldCharType="end"/>
      </w:r>
      <w:r w:rsidR="00FE1626" w:rsidRPr="00197BF7">
        <w:t>).</w:t>
      </w:r>
      <w:r w:rsidR="00FE1626">
        <w:t xml:space="preserve"> </w:t>
      </w:r>
      <w:r w:rsidR="00A510DE">
        <w:t>T</w:t>
      </w:r>
      <w:r w:rsidR="00FE1626" w:rsidRPr="00343C78">
        <w:t>he study region will correspond to a 50 km radius around the epicenter location, adjusted</w:t>
      </w:r>
      <w:r w:rsidR="00FE1626">
        <w:t xml:space="preserve"> to census tract limits.</w:t>
      </w:r>
    </w:p>
    <w:p w14:paraId="032934E7" w14:textId="1A587295" w:rsidR="00FE1626" w:rsidRDefault="00A14AD3" w:rsidP="0044359E">
      <w:pPr>
        <w:pStyle w:val="Pictures"/>
      </w:pPr>
      <w:r w:rsidRPr="00A14AD3">
        <w:drawing>
          <wp:inline distT="0" distB="0" distL="0" distR="0" wp14:anchorId="3131E277" wp14:editId="239DB9A4">
            <wp:extent cx="4846320" cy="19324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46320" cy="1932409"/>
                    </a:xfrm>
                    <a:prstGeom prst="rect">
                      <a:avLst/>
                    </a:prstGeom>
                  </pic:spPr>
                </pic:pic>
              </a:graphicData>
            </a:graphic>
          </wp:inline>
        </w:drawing>
      </w:r>
    </w:p>
    <w:p w14:paraId="5EDF3CA9" w14:textId="71E38C2A" w:rsidR="00FE1626" w:rsidRDefault="00FE1626" w:rsidP="00FE1626">
      <w:pPr>
        <w:pStyle w:val="Lgende"/>
      </w:pPr>
      <w:bookmarkStart w:id="110" w:name="_Ref510010448"/>
      <w:bookmarkStart w:id="111" w:name="_Toc510022234"/>
      <w:bookmarkStart w:id="112" w:name="_Toc514853312"/>
      <w:r w:rsidRPr="00E01CA3">
        <w:rPr>
          <w:b/>
        </w:rPr>
        <w:t xml:space="preserve">Figure </w:t>
      </w:r>
      <w:r w:rsidRPr="00E01CA3">
        <w:rPr>
          <w:b/>
        </w:rPr>
        <w:fldChar w:fldCharType="begin"/>
      </w:r>
      <w:r w:rsidRPr="00E01CA3">
        <w:rPr>
          <w:b/>
        </w:rPr>
        <w:instrText xml:space="preserve"> SEQ Figure \* ARABIC </w:instrText>
      </w:r>
      <w:r w:rsidRPr="00E01CA3">
        <w:rPr>
          <w:b/>
        </w:rPr>
        <w:fldChar w:fldCharType="separate"/>
      </w:r>
      <w:r w:rsidR="00AD5AD0">
        <w:rPr>
          <w:b/>
          <w:noProof/>
        </w:rPr>
        <w:t>4</w:t>
      </w:r>
      <w:r w:rsidRPr="00E01CA3">
        <w:rPr>
          <w:b/>
        </w:rPr>
        <w:fldChar w:fldCharType="end"/>
      </w:r>
      <w:bookmarkEnd w:id="110"/>
      <w:r w:rsidRPr="00E01CA3">
        <w:rPr>
          <w:b/>
        </w:rPr>
        <w:t>.</w:t>
      </w:r>
      <w:r>
        <w:rPr>
          <w:b/>
        </w:rPr>
        <w:t xml:space="preserve"> </w:t>
      </w:r>
      <w:r w:rsidR="00A14AD3" w:rsidRPr="00A14AD3">
        <w:t>(a)</w:t>
      </w:r>
      <w:r w:rsidR="00A14AD3">
        <w:rPr>
          <w:b/>
        </w:rPr>
        <w:t xml:space="preserve"> </w:t>
      </w:r>
      <w:r>
        <w:t xml:space="preserve">The user </w:t>
      </w:r>
      <w:r w:rsidR="00A94C6C">
        <w:t>can select</w:t>
      </w:r>
      <w:r>
        <w:t xml:space="preserve"> the epicenter location by navigating</w:t>
      </w:r>
      <w:r w:rsidR="00A94C6C">
        <w:t xml:space="preserve"> the map and single-clicking</w:t>
      </w:r>
      <w:r w:rsidR="00A14AD3">
        <w:t xml:space="preserve"> (n</w:t>
      </w:r>
      <w:r>
        <w:t>ote the crosshair cursor</w:t>
      </w:r>
      <w:r w:rsidR="00A14AD3">
        <w:t>)</w:t>
      </w:r>
      <w:r>
        <w:t>.</w:t>
      </w:r>
      <w:bookmarkEnd w:id="111"/>
      <w:r w:rsidR="00A14AD3">
        <w:t xml:space="preserve"> (b)</w:t>
      </w:r>
      <w:r w:rsidR="00A14AD3" w:rsidRPr="00A14AD3">
        <w:t xml:space="preserve"> </w:t>
      </w:r>
      <w:r w:rsidR="00A14AD3">
        <w:t>The user can also select the epicenter location by navigating the map and right-clicking, which opens the context menu.</w:t>
      </w:r>
      <w:bookmarkEnd w:id="112"/>
      <w:r w:rsidR="00A14AD3">
        <w:t xml:space="preserve"> </w:t>
      </w:r>
    </w:p>
    <w:p w14:paraId="352708D2" w14:textId="77777777" w:rsidR="00FE1626" w:rsidRDefault="00FE1626" w:rsidP="00FE1626">
      <w:pPr>
        <w:pStyle w:val="Pictures"/>
      </w:pPr>
      <w:r w:rsidRPr="00197BF7">
        <w:drawing>
          <wp:inline distT="0" distB="0" distL="0" distR="0" wp14:anchorId="702017AE" wp14:editId="185555A8">
            <wp:extent cx="1216152" cy="1231055"/>
            <wp:effectExtent l="0" t="0" r="3175" b="7620"/>
            <wp:docPr id="2932" name="Picture 2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5183" t="15105" r="29620" b="39142"/>
                    <a:stretch/>
                  </pic:blipFill>
                  <pic:spPr bwMode="auto">
                    <a:xfrm>
                      <a:off x="0" y="0"/>
                      <a:ext cx="1216152" cy="1231055"/>
                    </a:xfrm>
                    <a:prstGeom prst="rect">
                      <a:avLst/>
                    </a:prstGeom>
                    <a:ln>
                      <a:noFill/>
                    </a:ln>
                    <a:extLst>
                      <a:ext uri="{53640926-AAD7-44D8-BBD7-CCE9431645EC}">
                        <a14:shadowObscured xmlns:a14="http://schemas.microsoft.com/office/drawing/2010/main"/>
                      </a:ext>
                    </a:extLst>
                  </pic:spPr>
                </pic:pic>
              </a:graphicData>
            </a:graphic>
          </wp:inline>
        </w:drawing>
      </w:r>
    </w:p>
    <w:p w14:paraId="4EADF8A8" w14:textId="52D43C6A" w:rsidR="00FE1626" w:rsidRDefault="00FE1626" w:rsidP="00FE1626">
      <w:pPr>
        <w:pStyle w:val="Lgende"/>
      </w:pPr>
      <w:bookmarkStart w:id="113" w:name="_Ref510010872"/>
      <w:bookmarkStart w:id="114" w:name="_Toc510022236"/>
      <w:bookmarkStart w:id="115" w:name="_Toc514853313"/>
      <w:r w:rsidRPr="00197BF7">
        <w:rPr>
          <w:b/>
        </w:rPr>
        <w:t xml:space="preserve">Figure </w:t>
      </w:r>
      <w:r w:rsidRPr="00197BF7">
        <w:rPr>
          <w:b/>
        </w:rPr>
        <w:fldChar w:fldCharType="begin"/>
      </w:r>
      <w:r w:rsidRPr="00197BF7">
        <w:rPr>
          <w:b/>
        </w:rPr>
        <w:instrText xml:space="preserve"> SEQ Figure \* ARABIC </w:instrText>
      </w:r>
      <w:r w:rsidRPr="00197BF7">
        <w:rPr>
          <w:b/>
        </w:rPr>
        <w:fldChar w:fldCharType="separate"/>
      </w:r>
      <w:r w:rsidR="00AD5AD0">
        <w:rPr>
          <w:b/>
          <w:noProof/>
        </w:rPr>
        <w:t>5</w:t>
      </w:r>
      <w:r w:rsidRPr="00197BF7">
        <w:rPr>
          <w:b/>
        </w:rPr>
        <w:fldChar w:fldCharType="end"/>
      </w:r>
      <w:bookmarkEnd w:id="113"/>
      <w:r w:rsidRPr="00197BF7">
        <w:rPr>
          <w:b/>
        </w:rPr>
        <w:t>.</w:t>
      </w:r>
      <w:r>
        <w:t xml:space="preserve"> A red marker is placed on the map to indicate the epicenter location.</w:t>
      </w:r>
      <w:bookmarkEnd w:id="114"/>
      <w:bookmarkEnd w:id="115"/>
    </w:p>
    <w:p w14:paraId="4F7AE4A0" w14:textId="61DBA78C" w:rsidR="00FF308C" w:rsidRPr="002D7611" w:rsidRDefault="00197BF7" w:rsidP="00FF308C">
      <w:pPr>
        <w:pStyle w:val="Titre3"/>
      </w:pPr>
      <w:bookmarkStart w:id="116" w:name="_Toc514854105"/>
      <w:r>
        <w:t>Inputting</w:t>
      </w:r>
      <w:r w:rsidR="009F3506">
        <w:t xml:space="preserve"> the </w:t>
      </w:r>
      <w:r w:rsidR="00FF308C" w:rsidRPr="002D7611">
        <w:t>magnitude</w:t>
      </w:r>
      <w:r w:rsidR="009F3506">
        <w:t xml:space="preserve"> and depth</w:t>
      </w:r>
      <w:bookmarkEnd w:id="116"/>
    </w:p>
    <w:p w14:paraId="38A1C0FE" w14:textId="38D30C77" w:rsidR="00470CBB" w:rsidRDefault="00FF308C" w:rsidP="00BC0157">
      <w:r w:rsidRPr="002D7611">
        <w:t xml:space="preserve">After the epicenter location is set, </w:t>
      </w:r>
      <w:r w:rsidR="00C73730">
        <w:t>the “</w:t>
      </w:r>
      <w:r w:rsidR="00967D56">
        <w:t>New Simulation</w:t>
      </w:r>
      <w:r w:rsidR="00C73730">
        <w:t xml:space="preserve">” </w:t>
      </w:r>
      <w:r w:rsidR="0058624E">
        <w:t>dialog box appear</w:t>
      </w:r>
      <w:r w:rsidR="00197BF7">
        <w:t>s</w:t>
      </w:r>
      <w:r w:rsidR="00C73730">
        <w:t xml:space="preserve"> for the</w:t>
      </w:r>
      <w:r w:rsidR="0058624E">
        <w:t xml:space="preserve"> </w:t>
      </w:r>
      <w:r w:rsidRPr="002D7611">
        <w:t xml:space="preserve">user to </w:t>
      </w:r>
      <w:r w:rsidR="0058624E">
        <w:t xml:space="preserve">input </w:t>
      </w:r>
      <w:r w:rsidRPr="002D7611">
        <w:t xml:space="preserve">the magnitude </w:t>
      </w:r>
      <w:r w:rsidR="0058624E">
        <w:t xml:space="preserve">and depth of the seismic </w:t>
      </w:r>
      <w:r w:rsidR="0058624E" w:rsidRPr="00197BF7">
        <w:t xml:space="preserve">hazard </w:t>
      </w:r>
      <w:r w:rsidRPr="00197BF7">
        <w:t>(</w:t>
      </w:r>
      <w:r w:rsidR="00197BF7" w:rsidRPr="00197BF7">
        <w:fldChar w:fldCharType="begin"/>
      </w:r>
      <w:r w:rsidR="00197BF7" w:rsidRPr="00197BF7">
        <w:instrText xml:space="preserve"> REF _Ref509996586 \h  \* MERGEFORMAT </w:instrText>
      </w:r>
      <w:r w:rsidR="00197BF7" w:rsidRPr="00197BF7">
        <w:fldChar w:fldCharType="separate"/>
      </w:r>
      <w:r w:rsidR="00AD5AD0" w:rsidRPr="00AD5AD0">
        <w:t xml:space="preserve">Figure </w:t>
      </w:r>
      <w:r w:rsidR="00AD5AD0" w:rsidRPr="00AD5AD0">
        <w:rPr>
          <w:noProof/>
        </w:rPr>
        <w:t>6</w:t>
      </w:r>
      <w:r w:rsidR="00197BF7" w:rsidRPr="00197BF7">
        <w:fldChar w:fldCharType="end"/>
      </w:r>
      <w:r w:rsidR="0058624E" w:rsidRPr="00197BF7">
        <w:t>)</w:t>
      </w:r>
      <w:r w:rsidRPr="00197BF7">
        <w:t>.</w:t>
      </w:r>
      <w:r w:rsidR="006D1C64">
        <w:t xml:space="preserve"> The coordinates and projection system are also displayed for informational purposes only (cannot be modified).</w:t>
      </w:r>
      <w:r w:rsidR="00FF1109" w:rsidRPr="00197BF7">
        <w:t xml:space="preserve"> </w:t>
      </w:r>
      <w:r w:rsidR="0058624E" w:rsidRPr="00197BF7">
        <w:t xml:space="preserve">The user </w:t>
      </w:r>
      <w:r w:rsidR="00C73730">
        <w:t>can then press</w:t>
      </w:r>
      <w:r w:rsidR="0058624E" w:rsidRPr="00197BF7">
        <w:t xml:space="preserve"> “</w:t>
      </w:r>
      <w:r w:rsidR="00C73730">
        <w:t xml:space="preserve">Run” to initiate the simulation, or “Cancel” if a different epicenter location is desired. </w:t>
      </w:r>
    </w:p>
    <w:p w14:paraId="41CE92ED" w14:textId="19302B3C" w:rsidR="009F3506" w:rsidRDefault="00005CEB" w:rsidP="009F3506">
      <w:pPr>
        <w:pStyle w:val="Pictures"/>
      </w:pPr>
      <w:r w:rsidRPr="00005CEB">
        <w:drawing>
          <wp:inline distT="0" distB="0" distL="0" distR="0" wp14:anchorId="5DD164B9" wp14:editId="1E0836B8">
            <wp:extent cx="4846320" cy="3470575"/>
            <wp:effectExtent l="0" t="0" r="0" b="0"/>
            <wp:docPr id="5" name="Picture 5" descr="C:\Users\ngibb\Downloads\w-stf-a128987.nrn.nrcan.gc.ca_8080_gfm_risk11_risk11.htm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gibb\Downloads\w-stf-a128987.nrn.nrcan.gc.ca_8080_gfm_risk11_risk11.html (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6320" cy="3470575"/>
                    </a:xfrm>
                    <a:prstGeom prst="rect">
                      <a:avLst/>
                    </a:prstGeom>
                    <a:noFill/>
                    <a:ln>
                      <a:noFill/>
                    </a:ln>
                  </pic:spPr>
                </pic:pic>
              </a:graphicData>
            </a:graphic>
          </wp:inline>
        </w:drawing>
      </w:r>
    </w:p>
    <w:p w14:paraId="2CE75BCD" w14:textId="744FD708" w:rsidR="009F3506" w:rsidRPr="00B25016" w:rsidRDefault="009F3506" w:rsidP="009F3506">
      <w:pPr>
        <w:pStyle w:val="Lgende"/>
      </w:pPr>
      <w:bookmarkStart w:id="117" w:name="_Ref509996586"/>
      <w:bookmarkStart w:id="118" w:name="_Toc510022237"/>
      <w:bookmarkStart w:id="119" w:name="_Toc514853314"/>
      <w:r w:rsidRPr="00B25016">
        <w:rPr>
          <w:b/>
        </w:rPr>
        <w:t xml:space="preserve">Figure </w:t>
      </w:r>
      <w:r w:rsidRPr="00B25016">
        <w:rPr>
          <w:b/>
        </w:rPr>
        <w:fldChar w:fldCharType="begin"/>
      </w:r>
      <w:r w:rsidRPr="00B25016">
        <w:rPr>
          <w:b/>
        </w:rPr>
        <w:instrText xml:space="preserve"> SEQ Figure \* ARABIC </w:instrText>
      </w:r>
      <w:r w:rsidRPr="00B25016">
        <w:rPr>
          <w:b/>
        </w:rPr>
        <w:fldChar w:fldCharType="separate"/>
      </w:r>
      <w:r w:rsidR="00AD5AD0">
        <w:rPr>
          <w:b/>
          <w:noProof/>
        </w:rPr>
        <w:t>6</w:t>
      </w:r>
      <w:r w:rsidRPr="00B25016">
        <w:rPr>
          <w:b/>
        </w:rPr>
        <w:fldChar w:fldCharType="end"/>
      </w:r>
      <w:bookmarkEnd w:id="117"/>
      <w:r w:rsidRPr="00B25016">
        <w:rPr>
          <w:b/>
        </w:rPr>
        <w:t>.</w:t>
      </w:r>
      <w:r>
        <w:rPr>
          <w:b/>
        </w:rPr>
        <w:t xml:space="preserve"> </w:t>
      </w:r>
      <w:r>
        <w:t xml:space="preserve">Displaying the epicenter location and opening the </w:t>
      </w:r>
      <w:r w:rsidR="00C10B54">
        <w:t>“</w:t>
      </w:r>
      <w:r>
        <w:t>New Simulation</w:t>
      </w:r>
      <w:r w:rsidR="00C10B54">
        <w:t xml:space="preserve">” </w:t>
      </w:r>
      <w:r>
        <w:t>dialog box, where the user inputs the magnitude and depth.</w:t>
      </w:r>
      <w:bookmarkEnd w:id="118"/>
      <w:bookmarkEnd w:id="119"/>
    </w:p>
    <w:p w14:paraId="5AFBC9FC" w14:textId="736CAF4D" w:rsidR="00FF1109" w:rsidRDefault="00FF1109" w:rsidP="00FF1109">
      <w:pPr>
        <w:pStyle w:val="Titre3"/>
      </w:pPr>
      <w:bookmarkStart w:id="120" w:name="_Toc514854106"/>
      <w:r w:rsidRPr="002D7611">
        <w:t>Executing risk assessment analysis</w:t>
      </w:r>
      <w:bookmarkEnd w:id="120"/>
    </w:p>
    <w:p w14:paraId="60AA0A17" w14:textId="581DF36A" w:rsidR="00B076D3" w:rsidRDefault="00A510DE" w:rsidP="006D1C64">
      <w:r>
        <w:t xml:space="preserve">After clicking “Run”, the calculations begin and </w:t>
      </w:r>
      <w:r w:rsidR="007629BF" w:rsidRPr="002D7611">
        <w:t xml:space="preserve">a </w:t>
      </w:r>
      <w:r w:rsidR="007629BF" w:rsidRPr="00FE1626">
        <w:t xml:space="preserve">progress bar </w:t>
      </w:r>
      <w:r>
        <w:t xml:space="preserve">appears to show </w:t>
      </w:r>
      <w:r w:rsidR="007629BF" w:rsidRPr="00FE1626">
        <w:t>the level of completion (</w:t>
      </w:r>
      <w:r w:rsidR="00FE1626" w:rsidRPr="00FE1626">
        <w:fldChar w:fldCharType="begin"/>
      </w:r>
      <w:r w:rsidR="00FE1626" w:rsidRPr="00FE1626">
        <w:instrText xml:space="preserve"> REF _Ref510078060 \h  \* MERGEFORMAT </w:instrText>
      </w:r>
      <w:r w:rsidR="00FE1626" w:rsidRPr="00FE1626">
        <w:fldChar w:fldCharType="separate"/>
      </w:r>
      <w:r w:rsidR="00AD5AD0" w:rsidRPr="00AD5AD0">
        <w:t xml:space="preserve">Figure </w:t>
      </w:r>
      <w:r w:rsidR="00AD5AD0" w:rsidRPr="00AD5AD0">
        <w:rPr>
          <w:noProof/>
        </w:rPr>
        <w:t>7</w:t>
      </w:r>
      <w:r w:rsidR="00FE1626" w:rsidRPr="00FE1626">
        <w:fldChar w:fldCharType="end"/>
      </w:r>
      <w:r w:rsidR="007629BF" w:rsidRPr="00FE1626">
        <w:t xml:space="preserve">). </w:t>
      </w:r>
      <w:r w:rsidR="006B010D">
        <w:t>Concentric red circles also pulsate from the epicenter location while the calculations are running.</w:t>
      </w:r>
    </w:p>
    <w:p w14:paraId="4F12D9E3" w14:textId="04FF0F3F" w:rsidR="006D1C64" w:rsidRDefault="006D1C64" w:rsidP="00B076D3">
      <w:pPr>
        <w:pStyle w:val="Pictures"/>
      </w:pPr>
      <w:r w:rsidRPr="006D1C64">
        <w:drawing>
          <wp:inline distT="0" distB="0" distL="0" distR="0" wp14:anchorId="5C5BA268" wp14:editId="610BCD34">
            <wp:extent cx="4846320" cy="3590415"/>
            <wp:effectExtent l="0" t="0" r="0" b="0"/>
            <wp:docPr id="11" name="Picture 11" descr="C:\Users\ngibb\Downloads\w-stf-a128987.nrn.nrcan.gc.ca_8080_gfm_risk11_risk11.htm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gibb\Downloads\w-stf-a128987.nrn.nrcan.gc.ca_8080_gfm_risk11_risk11.html (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6320" cy="3590415"/>
                    </a:xfrm>
                    <a:prstGeom prst="rect">
                      <a:avLst/>
                    </a:prstGeom>
                    <a:noFill/>
                    <a:ln>
                      <a:noFill/>
                    </a:ln>
                  </pic:spPr>
                </pic:pic>
              </a:graphicData>
            </a:graphic>
          </wp:inline>
        </w:drawing>
      </w:r>
    </w:p>
    <w:p w14:paraId="7BEC80FC" w14:textId="113B7260" w:rsidR="00DC5C1E" w:rsidRDefault="00B076D3" w:rsidP="00B076D3">
      <w:pPr>
        <w:pStyle w:val="Lgende"/>
      </w:pPr>
      <w:bookmarkStart w:id="121" w:name="_Ref510078060"/>
      <w:bookmarkStart w:id="122" w:name="_Toc510022238"/>
      <w:bookmarkStart w:id="123" w:name="_Ref510047011"/>
      <w:bookmarkStart w:id="124" w:name="_Toc514853315"/>
      <w:r w:rsidRPr="00DE23A6">
        <w:rPr>
          <w:b/>
        </w:rPr>
        <w:t xml:space="preserve">Figure </w:t>
      </w:r>
      <w:r w:rsidRPr="00DE23A6">
        <w:rPr>
          <w:b/>
        </w:rPr>
        <w:fldChar w:fldCharType="begin"/>
      </w:r>
      <w:r w:rsidRPr="00DE23A6">
        <w:rPr>
          <w:b/>
        </w:rPr>
        <w:instrText xml:space="preserve"> SEQ Figure \* ARABIC </w:instrText>
      </w:r>
      <w:r w:rsidRPr="00DE23A6">
        <w:rPr>
          <w:b/>
        </w:rPr>
        <w:fldChar w:fldCharType="separate"/>
      </w:r>
      <w:r w:rsidR="00AD5AD0">
        <w:rPr>
          <w:b/>
          <w:noProof/>
        </w:rPr>
        <w:t>7</w:t>
      </w:r>
      <w:r w:rsidRPr="00DE23A6">
        <w:rPr>
          <w:b/>
        </w:rPr>
        <w:fldChar w:fldCharType="end"/>
      </w:r>
      <w:bookmarkEnd w:id="121"/>
      <w:r w:rsidRPr="00DE23A6">
        <w:rPr>
          <w:b/>
        </w:rPr>
        <w:t>.</w:t>
      </w:r>
      <w:r w:rsidR="00DE23A6" w:rsidRPr="00DE23A6">
        <w:rPr>
          <w:b/>
        </w:rPr>
        <w:t xml:space="preserve"> </w:t>
      </w:r>
      <w:r w:rsidR="00DE23A6">
        <w:t xml:space="preserve">A running simulation. </w:t>
      </w:r>
      <w:r w:rsidR="008C7B54">
        <w:t>Concentric red circles pulsate from the epicenter and a</w:t>
      </w:r>
      <w:r w:rsidR="00DE23A6">
        <w:t xml:space="preserve"> progress bar </w:t>
      </w:r>
      <w:r w:rsidR="008C7B54">
        <w:t>(top-left) displays the level of completion</w:t>
      </w:r>
      <w:r w:rsidR="00DE23A6">
        <w:t>.</w:t>
      </w:r>
      <w:bookmarkEnd w:id="122"/>
      <w:bookmarkEnd w:id="123"/>
      <w:bookmarkEnd w:id="124"/>
    </w:p>
    <w:p w14:paraId="51AC06E5" w14:textId="1CB95718" w:rsidR="008A36D0" w:rsidRPr="008A36D0" w:rsidRDefault="0015585A" w:rsidP="008A36D0">
      <w:pPr>
        <w:rPr>
          <w:lang w:eastAsia="zh-CN" w:bidi="hi-IN"/>
        </w:rPr>
      </w:pPr>
      <w:r w:rsidRPr="00FE1626">
        <w:t>A dialog</w:t>
      </w:r>
      <w:r w:rsidRPr="007629BF">
        <w:t xml:space="preserve"> box notifies the user when the analysis is completed (</w:t>
      </w:r>
      <w:r w:rsidRPr="007629BF">
        <w:fldChar w:fldCharType="begin"/>
      </w:r>
      <w:r w:rsidRPr="007629BF">
        <w:instrText xml:space="preserve"> REF _Ref510047043 \h  \* MERGEFORMAT </w:instrText>
      </w:r>
      <w:r w:rsidRPr="007629BF">
        <w:fldChar w:fldCharType="separate"/>
      </w:r>
      <w:r w:rsidR="00AD5AD0" w:rsidRPr="00AD5AD0">
        <w:t xml:space="preserve">Figure </w:t>
      </w:r>
      <w:r w:rsidR="00AD5AD0" w:rsidRPr="00AD5AD0">
        <w:rPr>
          <w:noProof/>
        </w:rPr>
        <w:t>8</w:t>
      </w:r>
      <w:r w:rsidRPr="007629BF">
        <w:fldChar w:fldCharType="end"/>
      </w:r>
      <w:r w:rsidRPr="007629BF">
        <w:t>).</w:t>
      </w:r>
      <w:r>
        <w:t xml:space="preserve"> </w:t>
      </w:r>
      <w:r w:rsidR="008C7B54">
        <w:t>T</w:t>
      </w:r>
      <w:r>
        <w:t>otal economic loss is</w:t>
      </w:r>
      <w:r w:rsidR="00967D56">
        <w:t xml:space="preserve"> displayed initially</w:t>
      </w:r>
      <w:r w:rsidR="008C7B54">
        <w:t xml:space="preserve"> by default</w:t>
      </w:r>
      <w:r w:rsidR="00967D56">
        <w:t xml:space="preserve">, but the user can toggle between different layers (section </w:t>
      </w:r>
      <w:r w:rsidR="00967D56">
        <w:fldChar w:fldCharType="begin"/>
      </w:r>
      <w:r w:rsidR="00967D56">
        <w:instrText xml:space="preserve"> REF _Ref510511751 \n \h </w:instrText>
      </w:r>
      <w:r w:rsidR="00967D56">
        <w:fldChar w:fldCharType="separate"/>
      </w:r>
      <w:r w:rsidR="00AD5AD0">
        <w:t>4.1.8</w:t>
      </w:r>
      <w:r w:rsidR="00967D56">
        <w:fldChar w:fldCharType="end"/>
      </w:r>
      <w:r w:rsidR="00967D56">
        <w:t>).</w:t>
      </w:r>
    </w:p>
    <w:p w14:paraId="57AA54F7" w14:textId="66F57E52" w:rsidR="00DE23A6" w:rsidRDefault="00005CEB" w:rsidP="001451B1">
      <w:pPr>
        <w:pStyle w:val="Pictures"/>
      </w:pPr>
      <w:r w:rsidRPr="00005CEB">
        <w:drawing>
          <wp:inline distT="0" distB="0" distL="0" distR="0" wp14:anchorId="51438C2B" wp14:editId="77FB0E19">
            <wp:extent cx="4846320" cy="3470573"/>
            <wp:effectExtent l="0" t="0" r="0" b="0"/>
            <wp:docPr id="15" name="Picture 15" descr="C:\Users\ngibb\Downloads\w-stf-a128987.nrn.nrcan.gc.ca_8080_gfm_risk11_risk11.html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gibb\Downloads\w-stf-a128987.nrn.nrcan.gc.ca_8080_gfm_risk11_risk11.html (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6320" cy="3470573"/>
                    </a:xfrm>
                    <a:prstGeom prst="rect">
                      <a:avLst/>
                    </a:prstGeom>
                    <a:noFill/>
                    <a:ln>
                      <a:noFill/>
                    </a:ln>
                  </pic:spPr>
                </pic:pic>
              </a:graphicData>
            </a:graphic>
          </wp:inline>
        </w:drawing>
      </w:r>
    </w:p>
    <w:p w14:paraId="3C8A6684" w14:textId="24678BFE" w:rsidR="00DE23A6" w:rsidRDefault="00DE23A6" w:rsidP="00DE23A6">
      <w:pPr>
        <w:pStyle w:val="Lgende"/>
      </w:pPr>
      <w:bookmarkStart w:id="125" w:name="_Ref510047043"/>
      <w:bookmarkStart w:id="126" w:name="_Toc510022239"/>
      <w:bookmarkStart w:id="127" w:name="_Toc514853316"/>
      <w:r w:rsidRPr="00DE23A6">
        <w:rPr>
          <w:b/>
        </w:rPr>
        <w:t xml:space="preserve">Figure </w:t>
      </w:r>
      <w:r w:rsidRPr="00DE23A6">
        <w:rPr>
          <w:b/>
        </w:rPr>
        <w:fldChar w:fldCharType="begin"/>
      </w:r>
      <w:r w:rsidRPr="00DE23A6">
        <w:rPr>
          <w:b/>
        </w:rPr>
        <w:instrText xml:space="preserve"> SEQ Figure \* ARABIC </w:instrText>
      </w:r>
      <w:r w:rsidRPr="00DE23A6">
        <w:rPr>
          <w:b/>
        </w:rPr>
        <w:fldChar w:fldCharType="separate"/>
      </w:r>
      <w:r w:rsidR="00AD5AD0">
        <w:rPr>
          <w:b/>
          <w:noProof/>
        </w:rPr>
        <w:t>8</w:t>
      </w:r>
      <w:r w:rsidRPr="00DE23A6">
        <w:rPr>
          <w:b/>
        </w:rPr>
        <w:fldChar w:fldCharType="end"/>
      </w:r>
      <w:bookmarkEnd w:id="125"/>
      <w:r w:rsidRPr="00DE23A6">
        <w:rPr>
          <w:b/>
        </w:rPr>
        <w:t>.</w:t>
      </w:r>
      <w:r>
        <w:t xml:space="preserve"> </w:t>
      </w:r>
      <w:r w:rsidR="00C73730">
        <w:t xml:space="preserve">The </w:t>
      </w:r>
      <w:r w:rsidR="00D907E7">
        <w:t xml:space="preserve">“simulation complete” </w:t>
      </w:r>
      <w:r w:rsidR="00D55D49">
        <w:t xml:space="preserve">dialog box </w:t>
      </w:r>
      <w:r w:rsidR="00D907E7">
        <w:t xml:space="preserve">that </w:t>
      </w:r>
      <w:r w:rsidR="00D55D49">
        <w:t xml:space="preserve">notifies the user </w:t>
      </w:r>
      <w:r w:rsidR="00C73730">
        <w:t>that the</w:t>
      </w:r>
      <w:r>
        <w:t xml:space="preserve"> </w:t>
      </w:r>
      <w:r w:rsidRPr="00DE23A6">
        <w:t>simulation</w:t>
      </w:r>
      <w:r w:rsidR="00D55D49">
        <w:t xml:space="preserve"> is complete</w:t>
      </w:r>
      <w:r>
        <w:t>.</w:t>
      </w:r>
      <w:bookmarkEnd w:id="127"/>
      <w:r w:rsidR="001B22A1">
        <w:t xml:space="preserve"> </w:t>
      </w:r>
      <w:bookmarkEnd w:id="126"/>
    </w:p>
    <w:p w14:paraId="1DD76033" w14:textId="000143AA" w:rsidR="007629BF" w:rsidRDefault="00FF1109" w:rsidP="007629BF">
      <w:pPr>
        <w:pStyle w:val="Titre3"/>
      </w:pPr>
      <w:bookmarkStart w:id="128" w:name="_Ref510511751"/>
      <w:bookmarkStart w:id="129" w:name="_Toc514854107"/>
      <w:r w:rsidRPr="002D7611">
        <w:t>Providing access to analysis results</w:t>
      </w:r>
      <w:bookmarkEnd w:id="128"/>
      <w:bookmarkEnd w:id="129"/>
    </w:p>
    <w:p w14:paraId="4B8D77B8" w14:textId="2D4BBA99" w:rsidR="00786590" w:rsidRPr="00786590" w:rsidRDefault="00786590" w:rsidP="00786590">
      <w:r>
        <w:t xml:space="preserve">After a risk analysis has been conducted, the user can </w:t>
      </w:r>
      <w:r w:rsidR="0015585A">
        <w:t xml:space="preserve">change the displayed </w:t>
      </w:r>
      <w:r>
        <w:t>map layers (</w:t>
      </w:r>
      <w:r w:rsidR="0015585A">
        <w:t>i.e. view different</w:t>
      </w:r>
      <w:r>
        <w:t xml:space="preserve"> simulation results), view and download simulation statistics, and view statistics by individual census tracts. These three </w:t>
      </w:r>
      <w:r w:rsidR="00DE364C">
        <w:t>functionalities</w:t>
      </w:r>
      <w:r>
        <w:t xml:space="preserve"> are detailed below.</w:t>
      </w:r>
    </w:p>
    <w:p w14:paraId="5622306A" w14:textId="390BD316" w:rsidR="00A1431E" w:rsidRDefault="00DD12FD">
      <w:pPr>
        <w:pStyle w:val="Titre4"/>
      </w:pPr>
      <w:r>
        <w:t xml:space="preserve">View analysis </w:t>
      </w:r>
      <w:r w:rsidR="00A1431E" w:rsidRPr="002D7611">
        <w:t>results on map</w:t>
      </w:r>
    </w:p>
    <w:p w14:paraId="1AFCE9B7" w14:textId="4987303F" w:rsidR="000025B7" w:rsidRPr="001B3747" w:rsidRDefault="0015585A" w:rsidP="001B3747">
      <w:r>
        <w:t xml:space="preserve">By accessing </w:t>
      </w:r>
      <w:r w:rsidR="001B3747" w:rsidRPr="002D7611">
        <w:t xml:space="preserve">the </w:t>
      </w:r>
      <w:r>
        <w:t xml:space="preserve">“change layer” </w:t>
      </w:r>
      <w:r w:rsidR="000025B7" w:rsidRPr="000C0B58">
        <w:t>drop-up</w:t>
      </w:r>
      <w:r>
        <w:t xml:space="preserve"> menu (map icon </w:t>
      </w:r>
      <w:r w:rsidR="000025B7" w:rsidRPr="000C0B58">
        <w:t>on the navigation bar</w:t>
      </w:r>
      <w:r w:rsidR="001B3747" w:rsidRPr="000C0B58">
        <w:t xml:space="preserve">), the application will </w:t>
      </w:r>
      <w:r w:rsidR="00786590">
        <w:t>display</w:t>
      </w:r>
      <w:r w:rsidR="001B3747" w:rsidRPr="000C0B58">
        <w:t xml:space="preserve"> the </w:t>
      </w:r>
      <w:r>
        <w:t>layer</w:t>
      </w:r>
      <w:r w:rsidR="001B3747" w:rsidRPr="000C0B58">
        <w:t xml:space="preserve"> (or</w:t>
      </w:r>
      <w:r>
        <w:t xml:space="preserve"> result</w:t>
      </w:r>
      <w:r w:rsidR="001B3747" w:rsidRPr="000C0B58">
        <w:t>) list</w:t>
      </w:r>
      <w:r w:rsidR="000C0B58" w:rsidRPr="000C0B58">
        <w:t xml:space="preserve"> (</w:t>
      </w:r>
      <w:r w:rsidR="000C0B58" w:rsidRPr="000C0B58">
        <w:fldChar w:fldCharType="begin"/>
      </w:r>
      <w:r w:rsidR="000C0B58" w:rsidRPr="000C0B58">
        <w:instrText xml:space="preserve"> REF _Ref510086478 \h  \* MERGEFORMAT </w:instrText>
      </w:r>
      <w:r w:rsidR="000C0B58" w:rsidRPr="000C0B58">
        <w:fldChar w:fldCharType="separate"/>
      </w:r>
      <w:r w:rsidR="00AD5AD0" w:rsidRPr="00AD5AD0">
        <w:t xml:space="preserve">Figure </w:t>
      </w:r>
      <w:r w:rsidR="00AD5AD0" w:rsidRPr="00AD5AD0">
        <w:rPr>
          <w:noProof/>
        </w:rPr>
        <w:t>9</w:t>
      </w:r>
      <w:r w:rsidR="000C0B58" w:rsidRPr="000C0B58">
        <w:fldChar w:fldCharType="end"/>
      </w:r>
      <w:r w:rsidR="001B3747" w:rsidRPr="000C0B58">
        <w:t xml:space="preserve">). The user </w:t>
      </w:r>
      <w:r w:rsidR="000C0B58">
        <w:t xml:space="preserve">can </w:t>
      </w:r>
      <w:r>
        <w:t>change the layer that is displayed on the map</w:t>
      </w:r>
      <w:r w:rsidR="00786590">
        <w:t>. T</w:t>
      </w:r>
      <w:r w:rsidR="000C0B58">
        <w:t xml:space="preserve">he legend will automatically update to </w:t>
      </w:r>
      <w:r>
        <w:t>correspond to</w:t>
      </w:r>
      <w:r w:rsidR="000C0B58">
        <w:t xml:space="preserve"> the active layer.</w:t>
      </w:r>
    </w:p>
    <w:p w14:paraId="0B4B95C2" w14:textId="77777777" w:rsidR="003B5CE5" w:rsidRDefault="003B5CE5" w:rsidP="003B5CE5">
      <w:pPr>
        <w:pStyle w:val="Pictures"/>
      </w:pPr>
      <w:r w:rsidRPr="00C73730">
        <w:drawing>
          <wp:inline distT="0" distB="0" distL="0" distR="0" wp14:anchorId="00D5A8C2" wp14:editId="5424B3EE">
            <wp:extent cx="2423160" cy="2537905"/>
            <wp:effectExtent l="0" t="0" r="0" b="0"/>
            <wp:docPr id="18" name="Picture 18" descr="C:\Users\ngibb\Downloads\w-stf-a128987.nrn.nrcan.gc.ca_8080_gfm_risk11_risk11.htm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gibb\Downloads\w-stf-a128987.nrn.nrcan.gc.ca_8080_gfm_risk11_risk11.html (4).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6358" t="31770" r="26990"/>
                    <a:stretch/>
                  </pic:blipFill>
                  <pic:spPr bwMode="auto">
                    <a:xfrm>
                      <a:off x="0" y="0"/>
                      <a:ext cx="2423160" cy="2537905"/>
                    </a:xfrm>
                    <a:prstGeom prst="rect">
                      <a:avLst/>
                    </a:prstGeom>
                    <a:noFill/>
                    <a:ln>
                      <a:noFill/>
                    </a:ln>
                    <a:extLst>
                      <a:ext uri="{53640926-AAD7-44D8-BBD7-CCE9431645EC}">
                        <a14:shadowObscured xmlns:a14="http://schemas.microsoft.com/office/drawing/2010/main"/>
                      </a:ext>
                    </a:extLst>
                  </pic:spPr>
                </pic:pic>
              </a:graphicData>
            </a:graphic>
          </wp:inline>
        </w:drawing>
      </w:r>
    </w:p>
    <w:p w14:paraId="4CD267A8" w14:textId="45EFFC06" w:rsidR="00A1431E" w:rsidRPr="000C0B58" w:rsidRDefault="003B5CE5" w:rsidP="000C0B58">
      <w:pPr>
        <w:pStyle w:val="Lgende"/>
      </w:pPr>
      <w:bookmarkStart w:id="130" w:name="_Ref510086478"/>
      <w:bookmarkStart w:id="131" w:name="_Toc510022240"/>
      <w:bookmarkStart w:id="132" w:name="_Toc514853317"/>
      <w:r w:rsidRPr="000D3BE9">
        <w:rPr>
          <w:b/>
        </w:rPr>
        <w:t xml:space="preserve">Figure </w:t>
      </w:r>
      <w:r w:rsidRPr="000D3BE9">
        <w:rPr>
          <w:b/>
        </w:rPr>
        <w:fldChar w:fldCharType="begin"/>
      </w:r>
      <w:r w:rsidRPr="000D3BE9">
        <w:rPr>
          <w:b/>
        </w:rPr>
        <w:instrText xml:space="preserve"> SEQ Figure \* ARABIC </w:instrText>
      </w:r>
      <w:r w:rsidRPr="000D3BE9">
        <w:rPr>
          <w:b/>
        </w:rPr>
        <w:fldChar w:fldCharType="separate"/>
      </w:r>
      <w:r w:rsidR="00AD5AD0">
        <w:rPr>
          <w:b/>
          <w:noProof/>
        </w:rPr>
        <w:t>9</w:t>
      </w:r>
      <w:r w:rsidRPr="000D3BE9">
        <w:rPr>
          <w:b/>
        </w:rPr>
        <w:fldChar w:fldCharType="end"/>
      </w:r>
      <w:bookmarkEnd w:id="130"/>
      <w:r w:rsidRPr="000D3BE9">
        <w:rPr>
          <w:b/>
        </w:rPr>
        <w:t xml:space="preserve">. </w:t>
      </w:r>
      <w:r w:rsidR="0015585A">
        <w:t xml:space="preserve">The layers (simulation results) </w:t>
      </w:r>
      <w:r>
        <w:t>can be accessed and displayed</w:t>
      </w:r>
      <w:r w:rsidR="0015585A">
        <w:t xml:space="preserve"> on the map </w:t>
      </w:r>
      <w:r>
        <w:t xml:space="preserve">through the </w:t>
      </w:r>
      <w:r w:rsidR="0015585A">
        <w:t xml:space="preserve">“change layer” </w:t>
      </w:r>
      <w:r>
        <w:t>drop-up</w:t>
      </w:r>
      <w:bookmarkEnd w:id="131"/>
      <w:r w:rsidR="0015585A">
        <w:t xml:space="preserve"> menu (map icon).</w:t>
      </w:r>
      <w:bookmarkEnd w:id="132"/>
    </w:p>
    <w:p w14:paraId="3EDF77CA" w14:textId="241478ED" w:rsidR="002D619D" w:rsidRDefault="00DD12FD">
      <w:pPr>
        <w:pStyle w:val="Titre4"/>
      </w:pPr>
      <w:r>
        <w:t>V</w:t>
      </w:r>
      <w:r w:rsidR="00A1431E" w:rsidRPr="002D7611">
        <w:t>iew</w:t>
      </w:r>
      <w:r w:rsidR="003B5CE5">
        <w:t xml:space="preserve"> and download</w:t>
      </w:r>
      <w:r w:rsidR="00A1431E" w:rsidRPr="002D7611">
        <w:t xml:space="preserve"> </w:t>
      </w:r>
      <w:r w:rsidR="003B5CE5">
        <w:t>simulation statistics</w:t>
      </w:r>
    </w:p>
    <w:p w14:paraId="406FE4C7" w14:textId="2C74EE00" w:rsidR="002C3679" w:rsidRPr="002C3679" w:rsidRDefault="002C3679" w:rsidP="002C3679">
      <w:r w:rsidRPr="002D7611">
        <w:t xml:space="preserve">If the user </w:t>
      </w:r>
      <w:r w:rsidRPr="008F698A">
        <w:t>presses the “Open simulation statistics” button (located in the map drop-up menu</w:t>
      </w:r>
      <w:r w:rsidR="008F698A" w:rsidRPr="008F698A">
        <w:t xml:space="preserve">; </w:t>
      </w:r>
      <w:r w:rsidR="008F698A" w:rsidRPr="008F698A">
        <w:fldChar w:fldCharType="begin"/>
      </w:r>
      <w:r w:rsidR="008F698A" w:rsidRPr="008F698A">
        <w:instrText xml:space="preserve"> REF _Ref510512097 \h  \* MERGEFORMAT </w:instrText>
      </w:r>
      <w:r w:rsidR="008F698A" w:rsidRPr="008F698A">
        <w:fldChar w:fldCharType="separate"/>
      </w:r>
      <w:r w:rsidR="00AD5AD0" w:rsidRPr="00AD5AD0">
        <w:t xml:space="preserve">Figure </w:t>
      </w:r>
      <w:r w:rsidR="00AD5AD0" w:rsidRPr="00AD5AD0">
        <w:rPr>
          <w:noProof/>
        </w:rPr>
        <w:t>10</w:t>
      </w:r>
      <w:r w:rsidR="008F698A" w:rsidRPr="008F698A">
        <w:fldChar w:fldCharType="end"/>
      </w:r>
      <w:r w:rsidRPr="008F698A">
        <w:t>), the application</w:t>
      </w:r>
      <w:r w:rsidRPr="002C3679">
        <w:t xml:space="preserve"> will open the summary report. Currently, this report opens in a new browser window (</w:t>
      </w:r>
      <w:r w:rsidRPr="002C3679">
        <w:fldChar w:fldCharType="begin"/>
      </w:r>
      <w:r w:rsidRPr="002C3679">
        <w:instrText xml:space="preserve"> REF _Ref510091257 \h  \* MERGEFORMAT </w:instrText>
      </w:r>
      <w:r w:rsidRPr="002C3679">
        <w:fldChar w:fldCharType="separate"/>
      </w:r>
      <w:r w:rsidR="00AD5AD0" w:rsidRPr="00AD5AD0">
        <w:t xml:space="preserve">Figure </w:t>
      </w:r>
      <w:r w:rsidR="00AD5AD0" w:rsidRPr="00AD5AD0">
        <w:rPr>
          <w:noProof/>
        </w:rPr>
        <w:t>11</w:t>
      </w:r>
      <w:r w:rsidRPr="002C3679">
        <w:fldChar w:fldCharType="end"/>
      </w:r>
      <w:r>
        <w:t xml:space="preserve">), but in a future version it </w:t>
      </w:r>
      <w:r w:rsidRPr="002C3679">
        <w:t xml:space="preserve">will open as a dialog box (similar to </w:t>
      </w:r>
      <w:r w:rsidRPr="002C3679">
        <w:fldChar w:fldCharType="begin"/>
      </w:r>
      <w:r w:rsidRPr="002C3679">
        <w:instrText xml:space="preserve"> REF _Ref510091343 \h  \* MERGEFORMAT </w:instrText>
      </w:r>
      <w:r w:rsidRPr="002C3679">
        <w:fldChar w:fldCharType="separate"/>
      </w:r>
      <w:r w:rsidR="00AD5AD0" w:rsidRPr="00AD5AD0">
        <w:t xml:space="preserve">Figure </w:t>
      </w:r>
      <w:r w:rsidR="00AD5AD0" w:rsidRPr="00AD5AD0">
        <w:rPr>
          <w:noProof/>
        </w:rPr>
        <w:t>13</w:t>
      </w:r>
      <w:r w:rsidRPr="002C3679">
        <w:fldChar w:fldCharType="end"/>
      </w:r>
      <w:r w:rsidRPr="002C3679">
        <w:t>)</w:t>
      </w:r>
      <w:r>
        <w:t>.</w:t>
      </w:r>
    </w:p>
    <w:p w14:paraId="36A30343" w14:textId="77777777" w:rsidR="002C3679" w:rsidRDefault="002C3679" w:rsidP="002C3679">
      <w:pPr>
        <w:pStyle w:val="Pictures"/>
      </w:pPr>
      <w:r w:rsidRPr="002C3679">
        <w:drawing>
          <wp:inline distT="0" distB="0" distL="0" distR="0" wp14:anchorId="178C1D2B" wp14:editId="5846FE25">
            <wp:extent cx="2423160" cy="900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6748" t="76812" r="2670"/>
                    <a:stretch/>
                  </pic:blipFill>
                  <pic:spPr bwMode="auto">
                    <a:xfrm>
                      <a:off x="0" y="0"/>
                      <a:ext cx="2423160" cy="900920"/>
                    </a:xfrm>
                    <a:prstGeom prst="rect">
                      <a:avLst/>
                    </a:prstGeom>
                    <a:ln>
                      <a:noFill/>
                    </a:ln>
                    <a:extLst>
                      <a:ext uri="{53640926-AAD7-44D8-BBD7-CCE9431645EC}">
                        <a14:shadowObscured xmlns:a14="http://schemas.microsoft.com/office/drawing/2010/main"/>
                      </a:ext>
                    </a:extLst>
                  </pic:spPr>
                </pic:pic>
              </a:graphicData>
            </a:graphic>
          </wp:inline>
        </w:drawing>
      </w:r>
    </w:p>
    <w:p w14:paraId="4F359839" w14:textId="00C67DC0" w:rsidR="002C3679" w:rsidRPr="00EA0AAE" w:rsidRDefault="002C3679" w:rsidP="002C3679">
      <w:pPr>
        <w:pStyle w:val="Lgende"/>
      </w:pPr>
      <w:bookmarkStart w:id="133" w:name="_Ref510512097"/>
      <w:bookmarkStart w:id="134" w:name="_Toc514853318"/>
      <w:r w:rsidRPr="002C3679">
        <w:rPr>
          <w:b/>
        </w:rPr>
        <w:t xml:space="preserve">Figure </w:t>
      </w:r>
      <w:r w:rsidRPr="002C3679">
        <w:rPr>
          <w:b/>
        </w:rPr>
        <w:fldChar w:fldCharType="begin"/>
      </w:r>
      <w:r w:rsidRPr="002C3679">
        <w:rPr>
          <w:b/>
        </w:rPr>
        <w:instrText xml:space="preserve"> SEQ Figure \* ARABIC </w:instrText>
      </w:r>
      <w:r w:rsidRPr="002C3679">
        <w:rPr>
          <w:b/>
        </w:rPr>
        <w:fldChar w:fldCharType="separate"/>
      </w:r>
      <w:r w:rsidR="00AD5AD0">
        <w:rPr>
          <w:b/>
          <w:noProof/>
        </w:rPr>
        <w:t>10</w:t>
      </w:r>
      <w:r w:rsidRPr="002C3679">
        <w:rPr>
          <w:b/>
        </w:rPr>
        <w:fldChar w:fldCharType="end"/>
      </w:r>
      <w:bookmarkEnd w:id="133"/>
      <w:r w:rsidRPr="002C3679">
        <w:rPr>
          <w:b/>
        </w:rPr>
        <w:t>.</w:t>
      </w:r>
      <w:r w:rsidR="00EA0AAE">
        <w:rPr>
          <w:b/>
        </w:rPr>
        <w:t xml:space="preserve"> </w:t>
      </w:r>
      <w:r w:rsidR="00EA0AAE">
        <w:t>Simulation statistics can be opened by clicking the download icon.</w:t>
      </w:r>
      <w:bookmarkEnd w:id="134"/>
    </w:p>
    <w:p w14:paraId="7C328649" w14:textId="77777777" w:rsidR="003B5CE5" w:rsidRDefault="003B5CE5" w:rsidP="003B5CE5">
      <w:pPr>
        <w:pStyle w:val="Pictures"/>
      </w:pPr>
      <w:r w:rsidRPr="00EE5E78">
        <w:drawing>
          <wp:inline distT="0" distB="0" distL="0" distR="0" wp14:anchorId="4A44FA44" wp14:editId="0D487EBD">
            <wp:extent cx="4846320" cy="686626"/>
            <wp:effectExtent l="0" t="0" r="0" b="0"/>
            <wp:docPr id="2929" name="Picture 2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1417" b="6648"/>
                    <a:stretch/>
                  </pic:blipFill>
                  <pic:spPr bwMode="auto">
                    <a:xfrm>
                      <a:off x="0" y="0"/>
                      <a:ext cx="4846320" cy="686626"/>
                    </a:xfrm>
                    <a:prstGeom prst="rect">
                      <a:avLst/>
                    </a:prstGeom>
                    <a:ln>
                      <a:noFill/>
                    </a:ln>
                    <a:extLst>
                      <a:ext uri="{53640926-AAD7-44D8-BBD7-CCE9431645EC}">
                        <a14:shadowObscured xmlns:a14="http://schemas.microsoft.com/office/drawing/2010/main"/>
                      </a:ext>
                    </a:extLst>
                  </pic:spPr>
                </pic:pic>
              </a:graphicData>
            </a:graphic>
          </wp:inline>
        </w:drawing>
      </w:r>
    </w:p>
    <w:p w14:paraId="02EE5C0C" w14:textId="66F03B87" w:rsidR="00A1431E" w:rsidRPr="00276987" w:rsidRDefault="003B5CE5" w:rsidP="00276987">
      <w:pPr>
        <w:pStyle w:val="Lgende"/>
      </w:pPr>
      <w:bookmarkStart w:id="135" w:name="_Ref510091257"/>
      <w:bookmarkStart w:id="136" w:name="_Toc510022241"/>
      <w:bookmarkStart w:id="137" w:name="_Toc514853319"/>
      <w:r w:rsidRPr="00BE1D67">
        <w:rPr>
          <w:b/>
        </w:rPr>
        <w:t xml:space="preserve">Figure </w:t>
      </w:r>
      <w:r w:rsidRPr="00BE1D67">
        <w:rPr>
          <w:b/>
        </w:rPr>
        <w:fldChar w:fldCharType="begin"/>
      </w:r>
      <w:r w:rsidRPr="00BE1D67">
        <w:rPr>
          <w:b/>
        </w:rPr>
        <w:instrText xml:space="preserve"> SEQ Figure \* ARABIC </w:instrText>
      </w:r>
      <w:r w:rsidRPr="00BE1D67">
        <w:rPr>
          <w:b/>
        </w:rPr>
        <w:fldChar w:fldCharType="separate"/>
      </w:r>
      <w:r w:rsidR="00AD5AD0">
        <w:rPr>
          <w:b/>
          <w:noProof/>
        </w:rPr>
        <w:t>11</w:t>
      </w:r>
      <w:r w:rsidRPr="00BE1D67">
        <w:rPr>
          <w:b/>
        </w:rPr>
        <w:fldChar w:fldCharType="end"/>
      </w:r>
      <w:bookmarkEnd w:id="135"/>
      <w:r w:rsidRPr="00BE1D67">
        <w:rPr>
          <w:b/>
        </w:rPr>
        <w:t>.</w:t>
      </w:r>
      <w:r>
        <w:t xml:space="preserve"> Simulation statistics are currently displayed </w:t>
      </w:r>
      <w:r w:rsidR="00EA0AAE">
        <w:t xml:space="preserve">in a new window </w:t>
      </w:r>
      <w:r>
        <w:t>as a HTML table.</w:t>
      </w:r>
      <w:bookmarkEnd w:id="136"/>
      <w:bookmarkEnd w:id="137"/>
    </w:p>
    <w:p w14:paraId="39D405B3" w14:textId="38E70C31" w:rsidR="000D3BE9" w:rsidRDefault="000D3BE9" w:rsidP="00320899">
      <w:pPr>
        <w:pStyle w:val="Titre4"/>
      </w:pPr>
      <w:r>
        <w:t>View</w:t>
      </w:r>
      <w:r w:rsidR="00DD12FD">
        <w:t xml:space="preserve"> statistics by</w:t>
      </w:r>
      <w:r>
        <w:t xml:space="preserve"> census tract</w:t>
      </w:r>
    </w:p>
    <w:p w14:paraId="732983AA" w14:textId="387F0103" w:rsidR="00295E51" w:rsidRPr="00295E51" w:rsidRDefault="00295E51" w:rsidP="00276987">
      <w:pPr>
        <w:spacing w:line="240" w:lineRule="auto"/>
      </w:pPr>
      <w:r>
        <w:t>The application can provide</w:t>
      </w:r>
      <w:r w:rsidR="008A36D0" w:rsidRPr="00295E51">
        <w:t xml:space="preserve"> detailed information for </w:t>
      </w:r>
      <w:r>
        <w:t xml:space="preserve">each </w:t>
      </w:r>
      <w:r w:rsidR="008A36D0" w:rsidRPr="00295E51">
        <w:t>affected census tract</w:t>
      </w:r>
      <w:r>
        <w:t>.</w:t>
      </w:r>
      <w:r w:rsidR="008A36D0" w:rsidRPr="00295E51">
        <w:t xml:space="preserve"> </w:t>
      </w:r>
      <w:r w:rsidR="00C0745E">
        <w:t xml:space="preserve">There are two ways for the user to view tract statistics: </w:t>
      </w:r>
    </w:p>
    <w:p w14:paraId="71F9C24B" w14:textId="66FDCE79" w:rsidR="00295E51" w:rsidRPr="002B26D3" w:rsidRDefault="00295E51" w:rsidP="008F698A">
      <w:pPr>
        <w:pStyle w:val="Paragraphedeliste"/>
        <w:numPr>
          <w:ilvl w:val="0"/>
          <w:numId w:val="11"/>
        </w:numPr>
        <w:ind w:left="641" w:hanging="357"/>
      </w:pPr>
      <w:r>
        <w:t xml:space="preserve">In the “toggle modes” drop-up menu, switch to “Select census tract” </w:t>
      </w:r>
      <w:r w:rsidRPr="00295E51">
        <w:t>(</w:t>
      </w:r>
      <w:r w:rsidRPr="00295E51">
        <w:fldChar w:fldCharType="begin"/>
      </w:r>
      <w:r w:rsidRPr="00295E51">
        <w:instrText xml:space="preserve"> REF _Ref510100324 \h  \* MERGEFORMAT </w:instrText>
      </w:r>
      <w:r w:rsidRPr="00295E51">
        <w:fldChar w:fldCharType="separate"/>
      </w:r>
      <w:r w:rsidR="00AD5AD0" w:rsidRPr="00AD5AD0">
        <w:t xml:space="preserve">Figure </w:t>
      </w:r>
      <w:r w:rsidR="00AD5AD0" w:rsidRPr="00AD5AD0">
        <w:rPr>
          <w:noProof/>
        </w:rPr>
        <w:t>12</w:t>
      </w:r>
      <w:r w:rsidRPr="00295E51">
        <w:fldChar w:fldCharType="end"/>
      </w:r>
      <w:r>
        <w:t>a</w:t>
      </w:r>
      <w:r w:rsidRPr="00295E51">
        <w:t>).</w:t>
      </w:r>
      <w:r>
        <w:t xml:space="preserve"> The cursor will change from crosshair to help. The user can then single click on a specific census tract.</w:t>
      </w:r>
    </w:p>
    <w:p w14:paraId="795E75E2" w14:textId="676C6E73" w:rsidR="00A169F7" w:rsidRPr="00295E51" w:rsidRDefault="00295E51" w:rsidP="008F698A">
      <w:pPr>
        <w:pStyle w:val="Paragraphedeliste"/>
        <w:numPr>
          <w:ilvl w:val="0"/>
          <w:numId w:val="11"/>
        </w:numPr>
        <w:ind w:left="641" w:hanging="357"/>
      </w:pPr>
      <w:r>
        <w:t>Right-click on the census tract</w:t>
      </w:r>
      <w:r w:rsidRPr="00B52E60">
        <w:t xml:space="preserve">, and then </w:t>
      </w:r>
      <w:r>
        <w:t>select</w:t>
      </w:r>
      <w:r w:rsidRPr="00B52E60">
        <w:t xml:space="preserve"> “</w:t>
      </w:r>
      <w:r>
        <w:t>Census tract statistics</w:t>
      </w:r>
      <w:r w:rsidRPr="00B52E60">
        <w:t xml:space="preserve">” in the context </w:t>
      </w:r>
      <w:r w:rsidRPr="00295E51">
        <w:t>menu (</w:t>
      </w:r>
      <w:r w:rsidRPr="00295E51">
        <w:fldChar w:fldCharType="begin"/>
      </w:r>
      <w:r w:rsidRPr="00295E51">
        <w:instrText xml:space="preserve"> REF _Ref510100324 \h  \* MERGEFORMAT </w:instrText>
      </w:r>
      <w:r w:rsidRPr="00295E51">
        <w:fldChar w:fldCharType="separate"/>
      </w:r>
      <w:r w:rsidR="00AD5AD0" w:rsidRPr="00AD5AD0">
        <w:t xml:space="preserve">Figure </w:t>
      </w:r>
      <w:r w:rsidR="00AD5AD0" w:rsidRPr="00AD5AD0">
        <w:rPr>
          <w:noProof/>
        </w:rPr>
        <w:t>12</w:t>
      </w:r>
      <w:r w:rsidRPr="00295E51">
        <w:fldChar w:fldCharType="end"/>
      </w:r>
      <w:r w:rsidRPr="00295E51">
        <w:t>b).</w:t>
      </w:r>
    </w:p>
    <w:p w14:paraId="4877B794" w14:textId="78AE8FDF" w:rsidR="00B43251" w:rsidRDefault="00B43251" w:rsidP="00A169F7">
      <w:pPr>
        <w:pStyle w:val="Pictures"/>
      </w:pPr>
      <w:r w:rsidRPr="00B43251">
        <w:drawing>
          <wp:inline distT="0" distB="0" distL="0" distR="0" wp14:anchorId="5BD24C4E" wp14:editId="3B1E0A2C">
            <wp:extent cx="2423160" cy="24815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23160" cy="2481549"/>
                    </a:xfrm>
                    <a:prstGeom prst="rect">
                      <a:avLst/>
                    </a:prstGeom>
                  </pic:spPr>
                </pic:pic>
              </a:graphicData>
            </a:graphic>
          </wp:inline>
        </w:drawing>
      </w:r>
    </w:p>
    <w:p w14:paraId="4C086CBC" w14:textId="2AB34058" w:rsidR="00295E51" w:rsidRDefault="00A169F7" w:rsidP="00295E51">
      <w:pPr>
        <w:pStyle w:val="Lgende"/>
      </w:pPr>
      <w:bookmarkStart w:id="138" w:name="_Ref510100324"/>
      <w:bookmarkStart w:id="139" w:name="_Toc510022242"/>
      <w:bookmarkStart w:id="140" w:name="_Toc514853320"/>
      <w:r w:rsidRPr="001B22A1">
        <w:rPr>
          <w:b/>
        </w:rPr>
        <w:t xml:space="preserve">Figure </w:t>
      </w:r>
      <w:r w:rsidRPr="001B22A1">
        <w:rPr>
          <w:b/>
        </w:rPr>
        <w:fldChar w:fldCharType="begin"/>
      </w:r>
      <w:r w:rsidRPr="001B22A1">
        <w:rPr>
          <w:b/>
        </w:rPr>
        <w:instrText xml:space="preserve"> SEQ Figure \* ARABIC </w:instrText>
      </w:r>
      <w:r w:rsidRPr="001B22A1">
        <w:rPr>
          <w:b/>
        </w:rPr>
        <w:fldChar w:fldCharType="separate"/>
      </w:r>
      <w:r w:rsidR="00AD5AD0">
        <w:rPr>
          <w:b/>
          <w:noProof/>
        </w:rPr>
        <w:t>12</w:t>
      </w:r>
      <w:r w:rsidRPr="001B22A1">
        <w:rPr>
          <w:b/>
        </w:rPr>
        <w:fldChar w:fldCharType="end"/>
      </w:r>
      <w:bookmarkEnd w:id="138"/>
      <w:r w:rsidRPr="001B22A1">
        <w:rPr>
          <w:b/>
        </w:rPr>
        <w:t xml:space="preserve">. </w:t>
      </w:r>
      <w:r>
        <w:t>There are two ways to access statistics for individual census tracts: (</w:t>
      </w:r>
      <w:r w:rsidR="00B43251">
        <w:t>a</w:t>
      </w:r>
      <w:r>
        <w:t xml:space="preserve">) by switching modes using the drop-up select; </w:t>
      </w:r>
      <w:r w:rsidR="00DC5B80">
        <w:t xml:space="preserve">or </w:t>
      </w:r>
      <w:r>
        <w:t>(</w:t>
      </w:r>
      <w:r w:rsidR="00B43251">
        <w:t>b</w:t>
      </w:r>
      <w:r>
        <w:t>) through the context-menu.</w:t>
      </w:r>
      <w:bookmarkEnd w:id="139"/>
      <w:bookmarkEnd w:id="140"/>
    </w:p>
    <w:p w14:paraId="758A09CA" w14:textId="5A518C3A" w:rsidR="00C0745E" w:rsidRPr="00C0745E" w:rsidRDefault="00C0745E" w:rsidP="00C0745E">
      <w:pPr>
        <w:rPr>
          <w:lang w:eastAsia="zh-CN" w:bidi="hi-IN"/>
        </w:rPr>
      </w:pPr>
      <w:r w:rsidRPr="00C0745E">
        <w:rPr>
          <w:lang w:eastAsia="zh-CN" w:bidi="hi-IN"/>
        </w:rPr>
        <w:t>The census tract statistics open in a dialog box that doe</w:t>
      </w:r>
      <w:r>
        <w:rPr>
          <w:lang w:eastAsia="zh-CN" w:bidi="hi-IN"/>
        </w:rPr>
        <w:t xml:space="preserve">s not obscure the selected tract (outlined in red) </w:t>
      </w:r>
      <w:r w:rsidRPr="00C0745E">
        <w:rPr>
          <w:lang w:eastAsia="zh-CN" w:bidi="hi-IN"/>
        </w:rPr>
        <w:t>from view (</w:t>
      </w:r>
      <w:r w:rsidRPr="00C0745E">
        <w:rPr>
          <w:lang w:eastAsia="zh-CN" w:bidi="hi-IN"/>
        </w:rPr>
        <w:fldChar w:fldCharType="begin"/>
      </w:r>
      <w:r w:rsidRPr="00C0745E">
        <w:rPr>
          <w:lang w:eastAsia="zh-CN" w:bidi="hi-IN"/>
        </w:rPr>
        <w:instrText xml:space="preserve"> REF _Ref510091343 \h  \* MERGEFORMAT </w:instrText>
      </w:r>
      <w:r w:rsidRPr="00C0745E">
        <w:rPr>
          <w:lang w:eastAsia="zh-CN" w:bidi="hi-IN"/>
        </w:rPr>
      </w:r>
      <w:r w:rsidRPr="00C0745E">
        <w:rPr>
          <w:lang w:eastAsia="zh-CN" w:bidi="hi-IN"/>
        </w:rPr>
        <w:fldChar w:fldCharType="separate"/>
      </w:r>
      <w:r w:rsidR="00AD5AD0" w:rsidRPr="00AD5AD0">
        <w:t xml:space="preserve">Figure </w:t>
      </w:r>
      <w:r w:rsidR="00AD5AD0" w:rsidRPr="00AD5AD0">
        <w:rPr>
          <w:noProof/>
        </w:rPr>
        <w:t>13</w:t>
      </w:r>
      <w:r w:rsidRPr="00C0745E">
        <w:rPr>
          <w:lang w:eastAsia="zh-CN" w:bidi="hi-IN"/>
        </w:rPr>
        <w:fldChar w:fldCharType="end"/>
      </w:r>
      <w:r w:rsidRPr="00C0745E">
        <w:rPr>
          <w:lang w:eastAsia="zh-CN" w:bidi="hi-IN"/>
        </w:rPr>
        <w:t xml:space="preserve">). </w:t>
      </w:r>
    </w:p>
    <w:p w14:paraId="415C1391" w14:textId="77777777" w:rsidR="00A169F7" w:rsidRDefault="00A169F7" w:rsidP="00A169F7">
      <w:pPr>
        <w:pStyle w:val="Pictures"/>
      </w:pPr>
      <w:r w:rsidRPr="00EE5E78">
        <w:drawing>
          <wp:inline distT="0" distB="0" distL="0" distR="0" wp14:anchorId="16320A11" wp14:editId="0C9D29F9">
            <wp:extent cx="4846320" cy="3755898"/>
            <wp:effectExtent l="0" t="0" r="0" b="0"/>
            <wp:docPr id="22" name="Picture 22" descr="C:\Users\ngibb\Downloads\w-stf-a128987.nrn.nrcan.gc.ca_8080_gfm_risk11_risk11.html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gibb\Downloads\w-stf-a128987.nrn.nrcan.gc.ca_8080_gfm_risk11_risk11.html (7).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6320" cy="3755898"/>
                    </a:xfrm>
                    <a:prstGeom prst="rect">
                      <a:avLst/>
                    </a:prstGeom>
                    <a:noFill/>
                    <a:ln>
                      <a:noFill/>
                    </a:ln>
                  </pic:spPr>
                </pic:pic>
              </a:graphicData>
            </a:graphic>
          </wp:inline>
        </w:drawing>
      </w:r>
    </w:p>
    <w:p w14:paraId="4191197D" w14:textId="0DA3DE78" w:rsidR="000C0B58" w:rsidRPr="000C0B58" w:rsidRDefault="00A169F7" w:rsidP="000C0B58">
      <w:pPr>
        <w:pStyle w:val="Lgende"/>
      </w:pPr>
      <w:bookmarkStart w:id="141" w:name="_Ref510091343"/>
      <w:bookmarkStart w:id="142" w:name="_Toc510022243"/>
      <w:bookmarkStart w:id="143" w:name="_Toc514853321"/>
      <w:r w:rsidRPr="001B22A1">
        <w:rPr>
          <w:b/>
        </w:rPr>
        <w:t xml:space="preserve">Figure </w:t>
      </w:r>
      <w:r w:rsidRPr="001B22A1">
        <w:rPr>
          <w:b/>
        </w:rPr>
        <w:fldChar w:fldCharType="begin"/>
      </w:r>
      <w:r w:rsidRPr="001B22A1">
        <w:rPr>
          <w:b/>
        </w:rPr>
        <w:instrText xml:space="preserve"> SEQ Figure \* ARABIC </w:instrText>
      </w:r>
      <w:r w:rsidRPr="001B22A1">
        <w:rPr>
          <w:b/>
        </w:rPr>
        <w:fldChar w:fldCharType="separate"/>
      </w:r>
      <w:r w:rsidR="00AD5AD0">
        <w:rPr>
          <w:b/>
          <w:noProof/>
        </w:rPr>
        <w:t>13</w:t>
      </w:r>
      <w:r w:rsidRPr="001B22A1">
        <w:rPr>
          <w:b/>
        </w:rPr>
        <w:fldChar w:fldCharType="end"/>
      </w:r>
      <w:bookmarkEnd w:id="141"/>
      <w:r w:rsidRPr="001B22A1">
        <w:rPr>
          <w:b/>
        </w:rPr>
        <w:t>.</w:t>
      </w:r>
      <w:r>
        <w:t xml:space="preserve"> Census tract statistics open in a dialog box. The associated census tract is outlined in red.</w:t>
      </w:r>
      <w:bookmarkEnd w:id="142"/>
      <w:bookmarkEnd w:id="143"/>
    </w:p>
    <w:p w14:paraId="61BFF3A4" w14:textId="4CE5E022" w:rsidR="000D3BE9" w:rsidRDefault="000D3BE9" w:rsidP="004A0F11">
      <w:pPr>
        <w:pStyle w:val="Titre3"/>
      </w:pPr>
      <w:bookmarkStart w:id="144" w:name="_Toc514854108"/>
      <w:r>
        <w:t>Conduct multiple simulations</w:t>
      </w:r>
      <w:bookmarkEnd w:id="144"/>
    </w:p>
    <w:p w14:paraId="2C7A276E" w14:textId="47D229B3" w:rsidR="00DD12FD" w:rsidRPr="00086169" w:rsidRDefault="00086169" w:rsidP="00086169">
      <w:r>
        <w:t>The user may conduct additional simulations by following the</w:t>
      </w:r>
      <w:r w:rsidR="008C7B54">
        <w:t xml:space="preserve"> same</w:t>
      </w:r>
      <w:r>
        <w:t xml:space="preserve"> steps detailed in </w:t>
      </w:r>
      <w:r w:rsidR="00DD6D98">
        <w:t xml:space="preserve">Section </w:t>
      </w:r>
      <w:r w:rsidR="00DD6D98">
        <w:fldChar w:fldCharType="begin"/>
      </w:r>
      <w:r w:rsidR="00DD6D98">
        <w:instrText xml:space="preserve"> REF _Ref510097086 \n \h </w:instrText>
      </w:r>
      <w:r w:rsidR="00DD6D98">
        <w:fldChar w:fldCharType="separate"/>
      </w:r>
      <w:r w:rsidR="00AD5AD0">
        <w:t>4.1.5</w:t>
      </w:r>
      <w:r w:rsidR="00DD6D98">
        <w:fldChar w:fldCharType="end"/>
      </w:r>
      <w:r w:rsidR="00DD6D98">
        <w:t>.</w:t>
      </w:r>
      <w:r>
        <w:t xml:space="preserve"> The layers resulting from these additional scenarios </w:t>
      </w:r>
      <w:r w:rsidRPr="00086169">
        <w:t xml:space="preserve">are stored and managed by the application. </w:t>
      </w:r>
      <w:r>
        <w:t xml:space="preserve">They can be retrieved and loaded through </w:t>
      </w:r>
      <w:r w:rsidRPr="00086169">
        <w:t>the “change layers” drop-up menu (</w:t>
      </w:r>
      <w:r w:rsidRPr="00086169">
        <w:fldChar w:fldCharType="begin"/>
      </w:r>
      <w:r w:rsidRPr="00086169">
        <w:instrText xml:space="preserve"> REF _Ref510097601 \h  \* MERGEFORMAT </w:instrText>
      </w:r>
      <w:r w:rsidRPr="00086169">
        <w:fldChar w:fldCharType="separate"/>
      </w:r>
      <w:r w:rsidR="00AD5AD0" w:rsidRPr="00AD5AD0">
        <w:t xml:space="preserve">Figure </w:t>
      </w:r>
      <w:r w:rsidR="00AD5AD0" w:rsidRPr="00AD5AD0">
        <w:rPr>
          <w:noProof/>
        </w:rPr>
        <w:t>14</w:t>
      </w:r>
      <w:r w:rsidRPr="00086169">
        <w:fldChar w:fldCharType="end"/>
      </w:r>
      <w:r w:rsidRPr="00086169">
        <w:t xml:space="preserve">). </w:t>
      </w:r>
    </w:p>
    <w:p w14:paraId="5681EA3A" w14:textId="77777777" w:rsidR="004A0F11" w:rsidRDefault="003B5CE5" w:rsidP="004A0F11">
      <w:pPr>
        <w:pStyle w:val="Pictures"/>
        <w:rPr>
          <w:b/>
        </w:rPr>
      </w:pPr>
      <w:r w:rsidRPr="004A0F11">
        <w:drawing>
          <wp:inline distT="0" distB="0" distL="0" distR="0" wp14:anchorId="2E08013B" wp14:editId="327E0A1A">
            <wp:extent cx="2423160" cy="3149563"/>
            <wp:effectExtent l="0" t="0" r="0" b="0"/>
            <wp:docPr id="2933" name="Picture 2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6562" t="38926" r="27153"/>
                    <a:stretch/>
                  </pic:blipFill>
                  <pic:spPr bwMode="auto">
                    <a:xfrm>
                      <a:off x="0" y="0"/>
                      <a:ext cx="2423160" cy="3149563"/>
                    </a:xfrm>
                    <a:prstGeom prst="rect">
                      <a:avLst/>
                    </a:prstGeom>
                    <a:ln>
                      <a:noFill/>
                    </a:ln>
                    <a:extLst>
                      <a:ext uri="{53640926-AAD7-44D8-BBD7-CCE9431645EC}">
                        <a14:shadowObscured xmlns:a14="http://schemas.microsoft.com/office/drawing/2010/main"/>
                      </a:ext>
                    </a:extLst>
                  </pic:spPr>
                </pic:pic>
              </a:graphicData>
            </a:graphic>
          </wp:inline>
        </w:drawing>
      </w:r>
    </w:p>
    <w:p w14:paraId="4B46B792" w14:textId="68FD65F8" w:rsidR="003B5CE5" w:rsidRPr="003B5CE5" w:rsidRDefault="003B5CE5" w:rsidP="004A0F11">
      <w:pPr>
        <w:pStyle w:val="Lgende"/>
      </w:pPr>
      <w:bookmarkStart w:id="145" w:name="_Ref510097601"/>
      <w:bookmarkStart w:id="146" w:name="_Toc510022245"/>
      <w:bookmarkStart w:id="147" w:name="_Toc514853322"/>
      <w:r w:rsidRPr="00031E17">
        <w:rPr>
          <w:b/>
        </w:rPr>
        <w:t xml:space="preserve">Figure </w:t>
      </w:r>
      <w:r w:rsidRPr="00031E17">
        <w:rPr>
          <w:b/>
        </w:rPr>
        <w:fldChar w:fldCharType="begin"/>
      </w:r>
      <w:r w:rsidRPr="00031E17">
        <w:rPr>
          <w:b/>
        </w:rPr>
        <w:instrText xml:space="preserve"> SEQ Figure \* ARABIC </w:instrText>
      </w:r>
      <w:r w:rsidRPr="00031E17">
        <w:rPr>
          <w:b/>
        </w:rPr>
        <w:fldChar w:fldCharType="separate"/>
      </w:r>
      <w:r w:rsidR="00AD5AD0">
        <w:rPr>
          <w:b/>
          <w:noProof/>
        </w:rPr>
        <w:t>14</w:t>
      </w:r>
      <w:r w:rsidRPr="00031E17">
        <w:rPr>
          <w:b/>
        </w:rPr>
        <w:fldChar w:fldCharType="end"/>
      </w:r>
      <w:bookmarkEnd w:id="145"/>
      <w:r w:rsidRPr="00031E17">
        <w:rPr>
          <w:b/>
        </w:rPr>
        <w:t>.</w:t>
      </w:r>
      <w:r>
        <w:t xml:space="preserve"> Simulations are stored for later retrieval and display on the map.</w:t>
      </w:r>
      <w:bookmarkEnd w:id="146"/>
      <w:bookmarkEnd w:id="147"/>
    </w:p>
    <w:p w14:paraId="2CFE1D77" w14:textId="77777777" w:rsidR="00DD12FD" w:rsidRPr="00DD12FD" w:rsidRDefault="000D3BE9" w:rsidP="00DD12FD">
      <w:pPr>
        <w:pStyle w:val="Titre3"/>
      </w:pPr>
      <w:bookmarkStart w:id="148" w:name="_Toc514854109"/>
      <w:r w:rsidRPr="00DD12FD">
        <w:t>Re-open introduction dialog box</w:t>
      </w:r>
      <w:bookmarkEnd w:id="148"/>
    </w:p>
    <w:p w14:paraId="254F5860" w14:textId="71AEC009" w:rsidR="00DD12FD" w:rsidRPr="00DC4B39" w:rsidRDefault="00DD12FD" w:rsidP="00BC0157">
      <w:r>
        <w:t xml:space="preserve">The user may want to </w:t>
      </w:r>
      <w:r w:rsidR="00DC4B39">
        <w:t>re</w:t>
      </w:r>
      <w:r>
        <w:t xml:space="preserve">view the </w:t>
      </w:r>
      <w:r w:rsidR="003F729D">
        <w:t xml:space="preserve">content provided in </w:t>
      </w:r>
      <w:r w:rsidR="00DC4B39">
        <w:t xml:space="preserve">the </w:t>
      </w:r>
      <w:r>
        <w:t xml:space="preserve">introduction </w:t>
      </w:r>
      <w:r w:rsidRPr="00DC4B39">
        <w:t xml:space="preserve">dialog box. </w:t>
      </w:r>
      <w:r w:rsidR="00DC4B39" w:rsidRPr="00DC4B39">
        <w:t xml:space="preserve">This dialog box can be re-opened by clicking the </w:t>
      </w:r>
      <w:r w:rsidRPr="00DC4B39">
        <w:t>information icon located at the bottom left</w:t>
      </w:r>
      <w:r w:rsidR="00DC4B39" w:rsidRPr="00DC4B39">
        <w:t xml:space="preserve"> (</w:t>
      </w:r>
      <w:r w:rsidR="00DC4B39" w:rsidRPr="00DC4B39">
        <w:fldChar w:fldCharType="begin"/>
      </w:r>
      <w:r w:rsidR="00DC4B39" w:rsidRPr="00DC4B39">
        <w:instrText xml:space="preserve"> REF _Ref510025066 \h  \* MERGEFORMAT </w:instrText>
      </w:r>
      <w:r w:rsidR="00DC4B39" w:rsidRPr="00DC4B39">
        <w:fldChar w:fldCharType="separate"/>
      </w:r>
      <w:r w:rsidR="00AD5AD0" w:rsidRPr="00AD5AD0">
        <w:t xml:space="preserve">Figure </w:t>
      </w:r>
      <w:r w:rsidR="00AD5AD0" w:rsidRPr="00AD5AD0">
        <w:rPr>
          <w:noProof/>
        </w:rPr>
        <w:t>15</w:t>
      </w:r>
      <w:r w:rsidR="00DC4B39" w:rsidRPr="00DC4B39">
        <w:fldChar w:fldCharType="end"/>
      </w:r>
      <w:r w:rsidR="00DC4B39" w:rsidRPr="00DC4B39">
        <w:t>).</w:t>
      </w:r>
      <w:r w:rsidRPr="00DC4B39">
        <w:t xml:space="preserve"> </w:t>
      </w:r>
    </w:p>
    <w:p w14:paraId="71CDB55F" w14:textId="77777777" w:rsidR="000D3BE9" w:rsidRDefault="000D3BE9" w:rsidP="00FE1626">
      <w:pPr>
        <w:pStyle w:val="Pictures"/>
      </w:pPr>
      <w:r w:rsidRPr="000D3BE9">
        <w:drawing>
          <wp:inline distT="0" distB="0" distL="0" distR="0" wp14:anchorId="49D27FFA" wp14:editId="1DB2DA9E">
            <wp:extent cx="1216152" cy="1022401"/>
            <wp:effectExtent l="0" t="0" r="3175" b="6350"/>
            <wp:docPr id="2936" name="Picture 2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1938"/>
                    <a:stretch/>
                  </pic:blipFill>
                  <pic:spPr bwMode="auto">
                    <a:xfrm>
                      <a:off x="0" y="0"/>
                      <a:ext cx="1216152" cy="1022401"/>
                    </a:xfrm>
                    <a:prstGeom prst="rect">
                      <a:avLst/>
                    </a:prstGeom>
                    <a:ln>
                      <a:noFill/>
                    </a:ln>
                    <a:extLst>
                      <a:ext uri="{53640926-AAD7-44D8-BBD7-CCE9431645EC}">
                        <a14:shadowObscured xmlns:a14="http://schemas.microsoft.com/office/drawing/2010/main"/>
                      </a:ext>
                    </a:extLst>
                  </pic:spPr>
                </pic:pic>
              </a:graphicData>
            </a:graphic>
          </wp:inline>
        </w:drawing>
      </w:r>
    </w:p>
    <w:p w14:paraId="11BFC93D" w14:textId="4C4A504F" w:rsidR="000D3BE9" w:rsidRPr="000D3BE9" w:rsidRDefault="000D3BE9" w:rsidP="000D3BE9">
      <w:pPr>
        <w:pStyle w:val="Lgende"/>
      </w:pPr>
      <w:bookmarkStart w:id="149" w:name="_Ref510025066"/>
      <w:bookmarkStart w:id="150" w:name="_Toc510022246"/>
      <w:bookmarkStart w:id="151" w:name="_Toc514853323"/>
      <w:r w:rsidRPr="000D3BE9">
        <w:rPr>
          <w:b/>
        </w:rPr>
        <w:t xml:space="preserve">Figure </w:t>
      </w:r>
      <w:r w:rsidRPr="000D3BE9">
        <w:rPr>
          <w:b/>
        </w:rPr>
        <w:fldChar w:fldCharType="begin"/>
      </w:r>
      <w:r w:rsidRPr="000D3BE9">
        <w:rPr>
          <w:b/>
        </w:rPr>
        <w:instrText xml:space="preserve"> SEQ Figure \* ARABIC </w:instrText>
      </w:r>
      <w:r w:rsidRPr="000D3BE9">
        <w:rPr>
          <w:b/>
        </w:rPr>
        <w:fldChar w:fldCharType="separate"/>
      </w:r>
      <w:r w:rsidR="00AD5AD0">
        <w:rPr>
          <w:b/>
          <w:noProof/>
        </w:rPr>
        <w:t>15</w:t>
      </w:r>
      <w:r w:rsidRPr="000D3BE9">
        <w:rPr>
          <w:b/>
        </w:rPr>
        <w:fldChar w:fldCharType="end"/>
      </w:r>
      <w:bookmarkEnd w:id="149"/>
      <w:r w:rsidRPr="000D3BE9">
        <w:rPr>
          <w:b/>
        </w:rPr>
        <w:t>.</w:t>
      </w:r>
      <w:r>
        <w:t xml:space="preserve"> Option to re-open the introduction dialog box.</w:t>
      </w:r>
      <w:bookmarkEnd w:id="150"/>
      <w:bookmarkEnd w:id="151"/>
    </w:p>
    <w:p w14:paraId="6258A509" w14:textId="3FEB2F45" w:rsidR="00FA707A" w:rsidRPr="002D7611" w:rsidRDefault="00FA707A">
      <w:pPr>
        <w:pStyle w:val="Titre2"/>
      </w:pPr>
      <w:bookmarkStart w:id="152" w:name="_Toc439994684"/>
      <w:bookmarkStart w:id="153" w:name="_Toc514854110"/>
      <w:r w:rsidRPr="002D7611">
        <w:t xml:space="preserve">Hardware </w:t>
      </w:r>
      <w:r w:rsidR="002F1DD5">
        <w:t>i</w:t>
      </w:r>
      <w:r w:rsidRPr="002D7611">
        <w:t>nterfaces</w:t>
      </w:r>
      <w:bookmarkEnd w:id="152"/>
      <w:bookmarkEnd w:id="153"/>
    </w:p>
    <w:p w14:paraId="7DC02CA6" w14:textId="70657779" w:rsidR="002D619D" w:rsidRPr="002D7611" w:rsidRDefault="00FF6A28" w:rsidP="00BC0157">
      <w:r w:rsidRPr="002D7611">
        <w:t xml:space="preserve">The system is intended as a web-based application </w:t>
      </w:r>
      <w:r w:rsidR="00157546" w:rsidRPr="002D7611">
        <w:t xml:space="preserve">for major web browsers </w:t>
      </w:r>
      <w:r w:rsidR="0057720D">
        <w:t xml:space="preserve">(i.e. Mozilla Firefox </w:t>
      </w:r>
      <w:r w:rsidR="00157546" w:rsidRPr="002D7611">
        <w:t>and Google Chrome</w:t>
      </w:r>
      <w:r w:rsidR="0057720D">
        <w:t>)</w:t>
      </w:r>
      <w:r w:rsidR="00157546" w:rsidRPr="002D7611">
        <w:t>.</w:t>
      </w:r>
      <w:r w:rsidRPr="002D7611">
        <w:t xml:space="preserve"> Application data is stored </w:t>
      </w:r>
      <w:r w:rsidR="00157546" w:rsidRPr="002D7611">
        <w:t>on a dedicated server for the basic functionalities of the first version of the application. Future releases will offer the possibility to download data and results from the server</w:t>
      </w:r>
      <w:r w:rsidRPr="002D7611">
        <w:t xml:space="preserve"> to a standard desktop or laptop system. </w:t>
      </w:r>
    </w:p>
    <w:p w14:paraId="0498BA66" w14:textId="13904456" w:rsidR="00FA707A" w:rsidRPr="002D7611" w:rsidRDefault="00FA707A">
      <w:pPr>
        <w:pStyle w:val="Titre2"/>
      </w:pPr>
      <w:bookmarkStart w:id="154" w:name="_Toc439994685"/>
      <w:bookmarkStart w:id="155" w:name="_Toc514854111"/>
      <w:r w:rsidRPr="002D7611">
        <w:t xml:space="preserve">Software </w:t>
      </w:r>
      <w:r w:rsidR="002F1DD5">
        <w:t>i</w:t>
      </w:r>
      <w:r w:rsidRPr="002D7611">
        <w:t>nterfaces</w:t>
      </w:r>
      <w:bookmarkEnd w:id="154"/>
      <w:bookmarkEnd w:id="155"/>
    </w:p>
    <w:p w14:paraId="72338742" w14:textId="77777777" w:rsidR="00A5519D" w:rsidRPr="002D7611" w:rsidRDefault="00A5519D" w:rsidP="00A5519D">
      <w:pPr>
        <w:pStyle w:val="Titre3"/>
      </w:pPr>
      <w:bookmarkStart w:id="156" w:name="_Toc514854112"/>
      <w:r w:rsidRPr="002D7611">
        <w:t>Incoming and outgoing items</w:t>
      </w:r>
      <w:bookmarkEnd w:id="156"/>
    </w:p>
    <w:p w14:paraId="3DD8F5A0" w14:textId="77777777" w:rsidR="002D619D" w:rsidRPr="002D7611" w:rsidRDefault="00157546" w:rsidP="00BC0157">
      <w:r w:rsidRPr="002D7611">
        <w:t xml:space="preserve">Incoming data will include default exposure database as well as a database with pre-calculated vulnerability curves for seismic hazard analysis. </w:t>
      </w:r>
    </w:p>
    <w:p w14:paraId="4753BE56" w14:textId="77777777" w:rsidR="00157546" w:rsidRPr="002D7611" w:rsidRDefault="00157546" w:rsidP="00BC0157">
      <w:r w:rsidRPr="002D7611">
        <w:t>Outgoing data with include analysis results and summary report generated from these results.</w:t>
      </w:r>
    </w:p>
    <w:p w14:paraId="72B9C075" w14:textId="77777777" w:rsidR="005727BD" w:rsidRPr="002D7611" w:rsidRDefault="005727BD" w:rsidP="005727BD">
      <w:pPr>
        <w:pStyle w:val="Titre3"/>
      </w:pPr>
      <w:bookmarkStart w:id="157" w:name="_Toc514854113"/>
      <w:r w:rsidRPr="002D7611">
        <w:t>Services and communication</w:t>
      </w:r>
      <w:bookmarkEnd w:id="157"/>
    </w:p>
    <w:p w14:paraId="5B1932D3" w14:textId="1FC06D52" w:rsidR="002D619D" w:rsidRPr="002D7611" w:rsidRDefault="00157546" w:rsidP="00BC0157">
      <w:r w:rsidRPr="002D7611">
        <w:t xml:space="preserve">The application </w:t>
      </w:r>
      <w:r w:rsidR="00BD0149" w:rsidRPr="002D7611">
        <w:t xml:space="preserve">will require access to WMS services to display the </w:t>
      </w:r>
      <w:proofErr w:type="spellStart"/>
      <w:r w:rsidR="00BD0149" w:rsidRPr="002D7611">
        <w:t>basemap</w:t>
      </w:r>
      <w:proofErr w:type="spellEnd"/>
      <w:r w:rsidR="00BD0149" w:rsidRPr="002D7611">
        <w:t xml:space="preserve"> </w:t>
      </w:r>
      <w:r w:rsidR="00A74469">
        <w:t>and the result layers.</w:t>
      </w:r>
    </w:p>
    <w:p w14:paraId="07195BCA" w14:textId="12FB62B5" w:rsidR="00FA707A" w:rsidRPr="002D7611" w:rsidRDefault="00FA707A">
      <w:pPr>
        <w:pStyle w:val="Titre2"/>
      </w:pPr>
      <w:bookmarkStart w:id="158" w:name="_Toc439994686"/>
      <w:bookmarkStart w:id="159" w:name="_Toc514854114"/>
      <w:r w:rsidRPr="002D7611">
        <w:t xml:space="preserve">Communications </w:t>
      </w:r>
      <w:r w:rsidR="002F1DD5">
        <w:t>i</w:t>
      </w:r>
      <w:r w:rsidRPr="002D7611">
        <w:t>nterfaces</w:t>
      </w:r>
      <w:bookmarkEnd w:id="158"/>
      <w:bookmarkEnd w:id="159"/>
    </w:p>
    <w:p w14:paraId="30456273" w14:textId="41F68EE1" w:rsidR="0031232C" w:rsidRDefault="00BD0149" w:rsidP="007C30F7">
      <w:r w:rsidRPr="002D7611">
        <w:t>As a web-based application, the system will function through web browsers and will have to communicate with data servers to perform risk analysis.</w:t>
      </w:r>
      <w:bookmarkStart w:id="160" w:name="_Toc439994690"/>
      <w:r w:rsidR="0031232C">
        <w:br w:type="page"/>
      </w:r>
    </w:p>
    <w:p w14:paraId="73B88B30" w14:textId="167C0E83" w:rsidR="00FA707A" w:rsidRPr="002D7611" w:rsidRDefault="00FA707A" w:rsidP="0031232C">
      <w:pPr>
        <w:pStyle w:val="Titre1"/>
      </w:pPr>
      <w:bookmarkStart w:id="161" w:name="_Toc514854115"/>
      <w:r w:rsidRPr="002D7611">
        <w:t xml:space="preserve">Other </w:t>
      </w:r>
      <w:r w:rsidR="002D7611" w:rsidRPr="002D7611">
        <w:t>nonfunctional requirements</w:t>
      </w:r>
      <w:bookmarkEnd w:id="161"/>
    </w:p>
    <w:p w14:paraId="09C0A7E0" w14:textId="7F24CBE6" w:rsidR="00FA707A" w:rsidRPr="002D7611" w:rsidRDefault="00FA707A">
      <w:pPr>
        <w:pStyle w:val="Titre2"/>
      </w:pPr>
      <w:bookmarkStart w:id="162" w:name="_Toc514854116"/>
      <w:r w:rsidRPr="002D7611">
        <w:t xml:space="preserve">Performance </w:t>
      </w:r>
      <w:bookmarkEnd w:id="160"/>
      <w:r w:rsidR="002D7611" w:rsidRPr="002D7611">
        <w:t>requirements</w:t>
      </w:r>
      <w:bookmarkEnd w:id="162"/>
    </w:p>
    <w:p w14:paraId="3EF50488" w14:textId="77777777" w:rsidR="00BD0149" w:rsidRPr="002D7611" w:rsidRDefault="00BD0149" w:rsidP="00271707">
      <w:pPr>
        <w:spacing w:after="0"/>
        <w:contextualSpacing/>
      </w:pPr>
      <w:r w:rsidRPr="002D7611">
        <w:t>The application performance should be evaluated against the following major criteria:</w:t>
      </w:r>
    </w:p>
    <w:p w14:paraId="58BBAC2C" w14:textId="742BA04D" w:rsidR="00BD0149" w:rsidRPr="004008B5" w:rsidRDefault="00BD0149" w:rsidP="00484453">
      <w:pPr>
        <w:pStyle w:val="Default"/>
        <w:numPr>
          <w:ilvl w:val="0"/>
          <w:numId w:val="5"/>
        </w:numPr>
        <w:spacing w:line="264" w:lineRule="auto"/>
        <w:rPr>
          <w:rFonts w:ascii="Garamond" w:hAnsi="Garamond" w:cs="Times New Roman"/>
          <w:sz w:val="22"/>
          <w:szCs w:val="22"/>
        </w:rPr>
      </w:pPr>
      <w:r w:rsidRPr="004008B5">
        <w:rPr>
          <w:rFonts w:ascii="Garamond" w:hAnsi="Garamond" w:cs="Times New Roman"/>
          <w:sz w:val="22"/>
          <w:szCs w:val="22"/>
        </w:rPr>
        <w:t xml:space="preserve">time required to perform risk assessment analysis </w:t>
      </w:r>
    </w:p>
    <w:p w14:paraId="32C8FADD" w14:textId="77777777" w:rsidR="00BD0149" w:rsidRPr="004008B5" w:rsidRDefault="00BD0149" w:rsidP="00484453">
      <w:pPr>
        <w:pStyle w:val="Default"/>
        <w:numPr>
          <w:ilvl w:val="0"/>
          <w:numId w:val="5"/>
        </w:numPr>
        <w:spacing w:line="264" w:lineRule="auto"/>
        <w:rPr>
          <w:rFonts w:ascii="Garamond" w:hAnsi="Garamond" w:cs="Times New Roman"/>
          <w:sz w:val="22"/>
          <w:szCs w:val="22"/>
        </w:rPr>
      </w:pPr>
      <w:r w:rsidRPr="004008B5">
        <w:rPr>
          <w:rFonts w:ascii="Garamond" w:hAnsi="Garamond" w:cs="Times New Roman"/>
          <w:sz w:val="22"/>
          <w:szCs w:val="22"/>
        </w:rPr>
        <w:t>quick and efficient access to and navigation between screens (no noticeable delay)</w:t>
      </w:r>
    </w:p>
    <w:p w14:paraId="634CB2D2" w14:textId="77777777" w:rsidR="002D619D" w:rsidRPr="004008B5" w:rsidRDefault="00BD0149" w:rsidP="00484453">
      <w:pPr>
        <w:pStyle w:val="Default"/>
        <w:numPr>
          <w:ilvl w:val="0"/>
          <w:numId w:val="5"/>
        </w:numPr>
        <w:spacing w:line="264" w:lineRule="auto"/>
        <w:rPr>
          <w:rFonts w:ascii="Garamond" w:hAnsi="Garamond" w:cs="Times New Roman"/>
          <w:sz w:val="22"/>
          <w:szCs w:val="22"/>
        </w:rPr>
      </w:pPr>
      <w:r w:rsidRPr="004008B5">
        <w:rPr>
          <w:rFonts w:ascii="Garamond" w:hAnsi="Garamond" w:cs="Times New Roman"/>
          <w:sz w:val="22"/>
          <w:szCs w:val="22"/>
        </w:rPr>
        <w:t>no system freeze at any time</w:t>
      </w:r>
    </w:p>
    <w:p w14:paraId="5B40BF2A" w14:textId="5591ED6F" w:rsidR="00FA707A" w:rsidRPr="002D7611" w:rsidRDefault="00FA707A">
      <w:pPr>
        <w:pStyle w:val="Titre2"/>
      </w:pPr>
      <w:bookmarkStart w:id="163" w:name="_Toc439994691"/>
      <w:bookmarkStart w:id="164" w:name="_Toc514854117"/>
      <w:r w:rsidRPr="002D7611">
        <w:t xml:space="preserve">Safety </w:t>
      </w:r>
      <w:r w:rsidR="002F1DD5">
        <w:t>r</w:t>
      </w:r>
      <w:r w:rsidRPr="002D7611">
        <w:t>equirements</w:t>
      </w:r>
      <w:bookmarkEnd w:id="163"/>
      <w:bookmarkEnd w:id="164"/>
    </w:p>
    <w:p w14:paraId="5DF28F23" w14:textId="391F6ECD" w:rsidR="00BD0149" w:rsidRPr="00F369E8" w:rsidRDefault="00BD0149" w:rsidP="007A4E4F">
      <w:pPr>
        <w:spacing w:after="0"/>
        <w:contextualSpacing/>
      </w:pPr>
      <w:r w:rsidRPr="00F369E8">
        <w:t>The system must not</w:t>
      </w:r>
    </w:p>
    <w:p w14:paraId="3D6A2C99" w14:textId="77777777" w:rsidR="00BD0149" w:rsidRPr="004008B5" w:rsidRDefault="00BD0149" w:rsidP="00484453">
      <w:pPr>
        <w:pStyle w:val="Default"/>
        <w:numPr>
          <w:ilvl w:val="0"/>
          <w:numId w:val="5"/>
        </w:numPr>
        <w:spacing w:line="264" w:lineRule="auto"/>
        <w:ind w:left="714" w:hanging="357"/>
        <w:rPr>
          <w:rFonts w:ascii="Garamond" w:hAnsi="Garamond" w:cs="Times New Roman"/>
          <w:sz w:val="22"/>
          <w:szCs w:val="22"/>
        </w:rPr>
      </w:pPr>
      <w:r w:rsidRPr="004008B5">
        <w:rPr>
          <w:rFonts w:ascii="Garamond" w:hAnsi="Garamond" w:cs="Times New Roman"/>
          <w:sz w:val="22"/>
          <w:szCs w:val="22"/>
        </w:rPr>
        <w:t>cause problems to the operating system</w:t>
      </w:r>
    </w:p>
    <w:p w14:paraId="2D3DBF3A" w14:textId="1E47A6D2" w:rsidR="002D619D" w:rsidRPr="004008B5" w:rsidRDefault="00BD0149" w:rsidP="00484453">
      <w:pPr>
        <w:pStyle w:val="Default"/>
        <w:numPr>
          <w:ilvl w:val="0"/>
          <w:numId w:val="5"/>
        </w:numPr>
        <w:spacing w:line="264" w:lineRule="auto"/>
        <w:ind w:left="714" w:hanging="357"/>
        <w:rPr>
          <w:rFonts w:ascii="Garamond" w:hAnsi="Garamond" w:cs="Times New Roman"/>
          <w:sz w:val="22"/>
          <w:szCs w:val="22"/>
        </w:rPr>
      </w:pPr>
      <w:r w:rsidRPr="004008B5">
        <w:rPr>
          <w:rFonts w:ascii="Garamond" w:hAnsi="Garamond" w:cs="Times New Roman"/>
          <w:sz w:val="22"/>
          <w:szCs w:val="22"/>
        </w:rPr>
        <w:t>cause problems or d</w:t>
      </w:r>
      <w:r w:rsidR="007063FB">
        <w:rPr>
          <w:rFonts w:ascii="Garamond" w:hAnsi="Garamond" w:cs="Times New Roman"/>
          <w:sz w:val="22"/>
          <w:szCs w:val="22"/>
        </w:rPr>
        <w:t>amage to device hardware (e.g. overheating</w:t>
      </w:r>
      <w:r w:rsidRPr="004008B5">
        <w:rPr>
          <w:rFonts w:ascii="Garamond" w:hAnsi="Garamond" w:cs="Times New Roman"/>
          <w:sz w:val="22"/>
          <w:szCs w:val="22"/>
        </w:rPr>
        <w:t>)</w:t>
      </w:r>
    </w:p>
    <w:p w14:paraId="6260E15A" w14:textId="48AF94E8" w:rsidR="00FA707A" w:rsidRPr="002D7611" w:rsidRDefault="00FA707A">
      <w:pPr>
        <w:pStyle w:val="Titre2"/>
      </w:pPr>
      <w:bookmarkStart w:id="165" w:name="_Toc439994692"/>
      <w:bookmarkStart w:id="166" w:name="_Toc514854118"/>
      <w:r w:rsidRPr="002D7611">
        <w:t xml:space="preserve">Security </w:t>
      </w:r>
      <w:r w:rsidR="002F1DD5">
        <w:t>r</w:t>
      </w:r>
      <w:r w:rsidRPr="002D7611">
        <w:t>equirements</w:t>
      </w:r>
      <w:bookmarkEnd w:id="165"/>
      <w:bookmarkEnd w:id="166"/>
    </w:p>
    <w:p w14:paraId="39B23135" w14:textId="2E3FAD21" w:rsidR="002D619D" w:rsidRPr="002D7611" w:rsidRDefault="009807A2" w:rsidP="00BC0157">
      <w:r w:rsidRPr="002D7611">
        <w:t>The application must meet the requirements specified in the Cyber Security Action Plan based on the documents published by the Open Web Application Security Project</w:t>
      </w:r>
      <w:r w:rsidR="00E429AA">
        <w:t xml:space="preserve"> </w:t>
      </w:r>
      <w:r w:rsidR="00E429AA">
        <w:fldChar w:fldCharType="begin"/>
      </w:r>
      <w:r w:rsidR="00E11A32">
        <w:instrText xml:space="preserve"> ADDIN EN.CITE &lt;EndNote&gt;&lt;Cite&gt;&lt;Author&gt;OWASP&lt;/Author&gt;&lt;Year&gt;2018&lt;/Year&gt;&lt;RecNum&gt;4&lt;/RecNum&gt;&lt;DisplayText&gt;(OWASP 2018)&lt;/DisplayText&gt;&lt;record&gt;&lt;rec-number&gt;4&lt;/rec-number&gt;&lt;foreign-keys&gt;&lt;key app="EN" db-id="xrp2sr0wasa9wgex9fl5fetqwep5pefepapf" timestamp="1519833503"&gt;4&lt;/key&gt;&lt;/foreign-keys&gt;&lt;ref-type name="Web Page"&gt;12&lt;/ref-type&gt;&lt;contributors&gt;&lt;authors&gt;&lt;author&gt;OWASP,&lt;/author&gt;&lt;/authors&gt;&lt;/contributors&gt;&lt;titles&gt;&lt;/titles&gt;&lt;volume&gt;2018&lt;/volume&gt;&lt;number&gt;February 28&lt;/number&gt;&lt;dates&gt;&lt;year&gt;2018&lt;/year&gt;&lt;/dates&gt;&lt;urls&gt;&lt;related-urls&gt;&lt;url&gt;https://www.owasp.org&lt;/url&gt;&lt;/related-urls&gt;&lt;/urls&gt;&lt;/record&gt;&lt;/Cite&gt;&lt;/EndNote&gt;</w:instrText>
      </w:r>
      <w:r w:rsidR="00E429AA">
        <w:fldChar w:fldCharType="separate"/>
      </w:r>
      <w:r w:rsidR="00E11A32">
        <w:rPr>
          <w:noProof/>
        </w:rPr>
        <w:t>(</w:t>
      </w:r>
      <w:hyperlink w:anchor="_ENREF_3" w:tooltip="OWASP, 2018 #4" w:history="1">
        <w:r w:rsidR="00642BC1">
          <w:rPr>
            <w:noProof/>
          </w:rPr>
          <w:t>OWASP 2018</w:t>
        </w:r>
      </w:hyperlink>
      <w:r w:rsidR="00E11A32">
        <w:rPr>
          <w:noProof/>
        </w:rPr>
        <w:t>)</w:t>
      </w:r>
      <w:r w:rsidR="00E429AA">
        <w:fldChar w:fldCharType="end"/>
      </w:r>
      <w:r w:rsidR="00CC2561">
        <w:fldChar w:fldCharType="begin"/>
      </w:r>
      <w:r w:rsidR="00CC2561">
        <w:instrText>EN.CITE &lt;EndNote&gt;&lt;Cite&gt;&lt;Author&gt;(OWASP)&amp;quot;&lt;/Author&gt;&lt;Year&gt;2018&lt;/Year&gt;&lt;RecNum&gt;4&lt;/RecNum&gt;&lt;record&gt;&lt;rec-number&gt;4&lt;/rec-number&gt;&lt;foreign-keys&gt;&lt;key app="EN" db-id="xrp2sr0wasa9wgex9fl5fetqwep5pefepapf" timestamp="1519833503"&gt;4&lt;/key&gt;&lt;/foreign-keys&gt;&lt;ref-type name="Web Page"&gt;12&lt;/ref-type&gt;&lt;contributors&gt;&lt;authors&gt;&lt;author&gt;&amp;quot;Open Web Application Security Project (OWASP)&amp;quot;&lt;/author&gt;&lt;/authors&gt;&lt;/contributors&gt;&lt;titles&gt;&lt;/titles&gt;&lt;volume&gt;2018&lt;/volume&gt;&lt;number&gt;February 28&lt;/number&gt;&lt;dates&gt;&lt;year&gt;2018&lt;/year&gt;&lt;/dates&gt;&lt;urls&gt;&lt;related-urls&gt;&lt;url&gt;https://www.owasp.org&lt;/url&gt;&lt;/related-urls&gt;&lt;/urls&gt;&lt;/record&gt;&lt;/Cite&gt;&lt;/EndNote&gt;</w:instrText>
      </w:r>
      <w:r w:rsidR="00CC2561">
        <w:fldChar w:fldCharType="separate"/>
      </w:r>
      <w:r w:rsidR="00CC2561">
        <w:rPr>
          <w:noProof/>
        </w:rPr>
        <w:t xml:space="preserve">{(OWASP),É#4} </w:t>
      </w:r>
      <w:r w:rsidR="00CC2561">
        <w:fldChar w:fldCharType="end"/>
      </w:r>
      <w:r w:rsidR="00CC2561">
        <w:fldChar w:fldCharType="begin"/>
      </w:r>
      <w:r w:rsidR="00CC2561">
        <w:instrText>EN.CITE &lt;EndNote&gt;&lt;Cite&gt;&lt;Author&gt;(OWASP)&lt;/Author&gt;&lt;Year&gt;2018&lt;/Year&gt;&lt;RecNum&gt;4&lt;/RecNum&gt;&lt;record&gt;&lt;rec-number&gt;4&lt;/rec-number&gt;&lt;foreign-keys&gt;&lt;key app="EN" db-id="xrp2sr0wasa9wgex9fl5fetqwep5pefepapf" timestamp="1519833503"&gt;4&lt;/key&gt;&lt;/foreign-keys&gt;&lt;ref-type name="Web Page"&gt;12&lt;/ref-type&gt;&lt;contributors&gt;&lt;authors&gt;&lt;author&gt;Open Web Application Security Project (OWASP)&lt;/author&gt;&lt;/authors&gt;&lt;/contributors&gt;&lt;titles&gt;&lt;/titles&gt;&lt;volume&gt;2018&lt;/volume&gt;&lt;number&gt;February 28&lt;/number&gt;&lt;dates&gt;&lt;year&gt;2018&lt;/year&gt;&lt;/dates&gt;&lt;urls&gt;&lt;related-urls&gt;&lt;url&gt;https://www.owasp.org&lt;/url&gt;&lt;/related-urls&gt;&lt;/urls&gt;&lt;/record&gt;&lt;/Cite&gt;&lt;/EndNote&gt;</w:instrText>
      </w:r>
      <w:r w:rsidR="00CC2561">
        <w:fldChar w:fldCharType="separate"/>
      </w:r>
      <w:r w:rsidR="00CC2561">
        <w:rPr>
          <w:noProof/>
        </w:rPr>
        <w:t>{(OWASP), 2018 #4}</w:t>
      </w:r>
      <w:r w:rsidR="00CC2561">
        <w:fldChar w:fldCharType="end"/>
      </w:r>
      <w:r w:rsidR="00CC2561">
        <w:fldChar w:fldCharType="begin"/>
      </w:r>
      <w:r w:rsidR="00CC2561">
        <w:instrText>EN.CITE &lt;EndNote&gt;&lt;Cite&gt;&lt;Author&gt;(OWASP)&lt;/Author&gt;&lt;Year&gt;2018&lt;/Year&gt;&lt;RecNum&gt;4&lt;/RecNum&gt;&lt;record&gt;&lt;rec-number&gt;4&lt;/rec-number&gt;&lt;foreign-keys&gt;&lt;key app="EN" db-id="xrp2sr0wasa9wgex9fl5fetqwep5pefepapf" timestamp="1519833503"&gt;4&lt;/key&gt;&lt;/foreign-keys&gt;&lt;ref-type name="Web Page"&gt;12&lt;/ref-type&gt;&lt;contributors&gt;&lt;authors&gt;&lt;author&gt;Open Web Application Security Project (OWASP)&lt;/author&gt;&lt;/authors&gt;&lt;/contributors&gt;&lt;titles&gt;&lt;/titles&gt;&lt;volume&gt;2018&lt;/volume&gt;&lt;number&gt;February 28&lt;/number&gt;&lt;dates&gt;&lt;year&gt;2018&lt;/year&gt;&lt;/dates&gt;&lt;urls&gt;&lt;related-urls&gt;&lt;url&gt;https://www.owasp.org&lt;/url&gt;&lt;/related-urls&gt;&lt;/urls&gt;&lt;/record&gt;&lt;/Cite&gt;&lt;/EndNote&gt;</w:instrText>
      </w:r>
      <w:r w:rsidR="00CC2561">
        <w:fldChar w:fldCharType="separate"/>
      </w:r>
      <w:r w:rsidR="00CC2561">
        <w:rPr>
          <w:noProof/>
        </w:rPr>
        <w:t>{(OWASP), 2018 #4}</w:t>
      </w:r>
      <w:r w:rsidR="00CC2561">
        <w:fldChar w:fldCharType="end"/>
      </w:r>
      <w:r w:rsidRPr="002D7611">
        <w:t xml:space="preserve"> </w:t>
      </w:r>
      <w:r w:rsidR="00CC2561">
        <w:fldChar w:fldCharType="begin"/>
      </w:r>
      <w:r w:rsidR="00CC2561">
        <w:instrText>EN.CITE &lt;EndNote&gt;&lt;Cite ExcludeAuth="1"&gt;&lt;Year&gt;2018&lt;/Year&gt;&lt;RecNum&gt;4&lt;/RecNum&gt;&lt;record&gt;&lt;rec-number&gt;4&lt;/rec-number&gt;&lt;foreign-keys&gt;&lt;key app="EN" db-id="xrp2sr0wasa9wgex9fl5fetqwep5pefepapf" timestamp="1519833503"&gt;4&lt;/key&gt;&lt;/foreign-keys&gt;&lt;ref-type name="Web Page"&gt;12&lt;/ref-type&gt;&lt;contributors&gt;&lt;/contributors&gt;&lt;titles&gt;&lt;title&gt;Open Web Application Security Project (OWASP)&lt;/title&gt;&lt;/titles&gt;&lt;volume&gt;2018&lt;/volume&gt;&lt;number&gt;February 28&lt;/number&gt;&lt;dates&gt;&lt;year&gt;2018&lt;/year&gt;&lt;/dates&gt;&lt;urls&gt;&lt;related-urls&gt;&lt;url&gt;https://www.owasp.org&lt;/url&gt;&lt;/related-urls&gt;&lt;/urls&gt;&lt;/record&gt;&lt;/Cite&gt;&lt;/EndNote&gt;</w:instrText>
      </w:r>
      <w:r w:rsidR="00CC2561">
        <w:fldChar w:fldCharType="separate"/>
      </w:r>
      <w:r w:rsidR="00CC2561">
        <w:rPr>
          <w:noProof/>
        </w:rPr>
        <w:t>{, 2018 #4}</w:t>
      </w:r>
      <w:r w:rsidR="00CC2561">
        <w:fldChar w:fldCharType="end"/>
      </w:r>
      <w:r w:rsidR="00CC2561">
        <w:t>.</w:t>
      </w:r>
    </w:p>
    <w:p w14:paraId="7034D524" w14:textId="7507E0A0" w:rsidR="00FA707A" w:rsidRPr="002D7611" w:rsidRDefault="00FA707A">
      <w:pPr>
        <w:pStyle w:val="Titre2"/>
      </w:pPr>
      <w:bookmarkStart w:id="167" w:name="_Toc439994693"/>
      <w:bookmarkStart w:id="168" w:name="_Toc514854119"/>
      <w:r w:rsidRPr="002D7611">
        <w:t xml:space="preserve">Software </w:t>
      </w:r>
      <w:r w:rsidR="002F1DD5">
        <w:t>q</w:t>
      </w:r>
      <w:r w:rsidRPr="002D7611">
        <w:t xml:space="preserve">uality </w:t>
      </w:r>
      <w:r w:rsidR="002F1DD5">
        <w:t>a</w:t>
      </w:r>
      <w:r w:rsidRPr="002D7611">
        <w:t>ttributes</w:t>
      </w:r>
      <w:bookmarkEnd w:id="167"/>
      <w:bookmarkEnd w:id="168"/>
    </w:p>
    <w:p w14:paraId="7D9D31F9" w14:textId="4FF5C941" w:rsidR="0031232C" w:rsidRDefault="00BB4AF2" w:rsidP="0031232C">
      <w:r w:rsidRPr="002D7611">
        <w:t xml:space="preserve">The </w:t>
      </w:r>
      <w:r w:rsidR="00DE364C">
        <w:t xml:space="preserve">design of the </w:t>
      </w:r>
      <w:r w:rsidRPr="002D7611">
        <w:t xml:space="preserve">graphical user interface </w:t>
      </w:r>
      <w:r w:rsidR="00DE364C">
        <w:t xml:space="preserve">is intended to be </w:t>
      </w:r>
      <w:r w:rsidRPr="002D7611">
        <w:t xml:space="preserve">intuitive. The </w:t>
      </w:r>
      <w:r w:rsidR="00DE364C">
        <w:t xml:space="preserve">presentation and organization of the </w:t>
      </w:r>
      <w:r w:rsidRPr="002D7611">
        <w:t xml:space="preserve">application </w:t>
      </w:r>
      <w:r w:rsidR="00DE364C">
        <w:t xml:space="preserve">is </w:t>
      </w:r>
      <w:r w:rsidRPr="002D7611">
        <w:t xml:space="preserve">visually appealing and easy for the user to navigate. </w:t>
      </w:r>
      <w:r w:rsidR="004E36FF">
        <w:t>Instructions are provided at the beginning, and t</w:t>
      </w:r>
      <w:r w:rsidR="00DE364C">
        <w:t>ooltips</w:t>
      </w:r>
      <w:r w:rsidR="004E36FF">
        <w:t xml:space="preserve"> are included to</w:t>
      </w:r>
      <w:r w:rsidR="00DE364C">
        <w:t xml:space="preserve"> indicate the functionalities of different buttons. </w:t>
      </w:r>
      <w:r w:rsidR="004E36FF">
        <w:t xml:space="preserve">If there are any errors, the user is notified with an alert message. </w:t>
      </w:r>
      <w:r w:rsidRPr="002D7611">
        <w:t>All this provide</w:t>
      </w:r>
      <w:r w:rsidR="00DE364C">
        <w:t>s</w:t>
      </w:r>
      <w:r w:rsidRPr="002D7611">
        <w:t xml:space="preserve"> convenience of operation and </w:t>
      </w:r>
      <w:r w:rsidR="00DE364C">
        <w:t xml:space="preserve">shortens </w:t>
      </w:r>
      <w:r w:rsidRPr="002D7611">
        <w:t>the learning curve for new users.</w:t>
      </w:r>
      <w:bookmarkStart w:id="169" w:name="_Toc439994695"/>
      <w:r w:rsidR="0031232C">
        <w:br w:type="page"/>
      </w:r>
    </w:p>
    <w:p w14:paraId="345C7DCA" w14:textId="5D7571D7" w:rsidR="00FA707A" w:rsidRPr="002D7611" w:rsidRDefault="00FA707A" w:rsidP="0031232C">
      <w:pPr>
        <w:pStyle w:val="Titre1"/>
      </w:pPr>
      <w:bookmarkStart w:id="170" w:name="_Toc514854120"/>
      <w:r w:rsidRPr="002D7611">
        <w:t xml:space="preserve">Other </w:t>
      </w:r>
      <w:bookmarkEnd w:id="169"/>
      <w:r w:rsidR="009E68F4" w:rsidRPr="002D7611">
        <w:t>requirements</w:t>
      </w:r>
      <w:bookmarkEnd w:id="170"/>
    </w:p>
    <w:p w14:paraId="5B528C31" w14:textId="77777777" w:rsidR="005438BF" w:rsidRPr="002D7611" w:rsidRDefault="005438BF" w:rsidP="005438BF">
      <w:pPr>
        <w:pStyle w:val="Titre2"/>
      </w:pPr>
      <w:bookmarkStart w:id="171" w:name="_Toc514854121"/>
      <w:r w:rsidRPr="002D7611">
        <w:t>Usability</w:t>
      </w:r>
      <w:bookmarkEnd w:id="171"/>
    </w:p>
    <w:p w14:paraId="08D91D87" w14:textId="77777777" w:rsidR="002D619D" w:rsidRPr="002D7611" w:rsidRDefault="00BB4AF2" w:rsidP="00BC0157">
      <w:r w:rsidRPr="002D7611">
        <w:t xml:space="preserve">Some of the application features and workflows have been designed based on existing risk assessment software in order to provide a more logical flow for the user. </w:t>
      </w:r>
    </w:p>
    <w:p w14:paraId="0C4E82D6" w14:textId="77777777" w:rsidR="005438BF" w:rsidRPr="002D7611" w:rsidRDefault="005438BF" w:rsidP="005438BF">
      <w:pPr>
        <w:pStyle w:val="Titre2"/>
      </w:pPr>
      <w:bookmarkStart w:id="172" w:name="_Toc514854122"/>
      <w:r w:rsidRPr="002D7611">
        <w:t>Customization</w:t>
      </w:r>
      <w:bookmarkEnd w:id="172"/>
    </w:p>
    <w:p w14:paraId="11B7C7D2" w14:textId="5E265898" w:rsidR="00A04008" w:rsidRPr="007C30F7" w:rsidRDefault="00413524" w:rsidP="00BC0157">
      <w:r>
        <w:t>For more advanced users, c</w:t>
      </w:r>
      <w:r w:rsidR="00BB4AF2" w:rsidRPr="002D7611">
        <w:t xml:space="preserve">ustom features </w:t>
      </w:r>
      <w:r>
        <w:t xml:space="preserve">may </w:t>
      </w:r>
      <w:r w:rsidR="00BB4AF2" w:rsidRPr="002D7611">
        <w:t>be implemented in future releases</w:t>
      </w:r>
      <w:r>
        <w:t xml:space="preserve"> of the application</w:t>
      </w:r>
      <w:r w:rsidR="00BB4AF2" w:rsidRPr="002D7611">
        <w:t>.</w:t>
      </w:r>
      <w:bookmarkStart w:id="173" w:name="_Toc439994696"/>
      <w:r w:rsidR="00A04008" w:rsidRPr="002D7611">
        <w:br w:type="page"/>
      </w:r>
    </w:p>
    <w:p w14:paraId="52796DFF" w14:textId="5682D152" w:rsidR="00FA707A" w:rsidRPr="002D7611" w:rsidRDefault="0031232C" w:rsidP="0031232C">
      <w:pPr>
        <w:pStyle w:val="Titre1"/>
        <w:numPr>
          <w:ilvl w:val="0"/>
          <w:numId w:val="0"/>
        </w:numPr>
      </w:pPr>
      <w:bookmarkStart w:id="174" w:name="_Toc514854123"/>
      <w:r>
        <w:t xml:space="preserve">Appendix A: </w:t>
      </w:r>
      <w:bookmarkEnd w:id="173"/>
      <w:r w:rsidR="00527661">
        <w:t>Glossary</w:t>
      </w:r>
      <w:bookmarkEnd w:id="174"/>
    </w:p>
    <w:tbl>
      <w:tblPr>
        <w:tblStyle w:val="Grilledutableau"/>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227"/>
        <w:gridCol w:w="5297"/>
      </w:tblGrid>
      <w:tr w:rsidR="00BB4AF2" w:rsidRPr="002D7611" w14:paraId="690105B4" w14:textId="77777777" w:rsidTr="004008B5">
        <w:tc>
          <w:tcPr>
            <w:tcW w:w="2694" w:type="dxa"/>
          </w:tcPr>
          <w:p w14:paraId="177DBE02" w14:textId="77777777" w:rsidR="00BB4AF2" w:rsidRPr="002D7611" w:rsidRDefault="00BB4AF2" w:rsidP="00BC0157">
            <w:pPr>
              <w:pStyle w:val="TableContent"/>
            </w:pPr>
            <w:r w:rsidRPr="002D7611">
              <w:t>Aggregated building data</w:t>
            </w:r>
          </w:p>
        </w:tc>
        <w:tc>
          <w:tcPr>
            <w:tcW w:w="6662" w:type="dxa"/>
            <w:vAlign w:val="center"/>
          </w:tcPr>
          <w:p w14:paraId="4DEF1B8E" w14:textId="77777777" w:rsidR="00BB4AF2" w:rsidRPr="002D7611" w:rsidRDefault="00BB4AF2" w:rsidP="00BC0157">
            <w:pPr>
              <w:pStyle w:val="TableContent"/>
            </w:pPr>
            <w:r w:rsidRPr="002D7611">
              <w:t>Data on all available building types, aggregated at the centroid of each census tract</w:t>
            </w:r>
          </w:p>
        </w:tc>
      </w:tr>
      <w:tr w:rsidR="00BB4AF2" w:rsidRPr="002D7611" w14:paraId="0D870F51" w14:textId="77777777" w:rsidTr="004008B5">
        <w:tc>
          <w:tcPr>
            <w:tcW w:w="2694" w:type="dxa"/>
          </w:tcPr>
          <w:p w14:paraId="6744B28A" w14:textId="77777777" w:rsidR="00BB4AF2" w:rsidRPr="002D7611" w:rsidRDefault="00BB4AF2" w:rsidP="00BC0157">
            <w:pPr>
              <w:pStyle w:val="TableContent"/>
            </w:pPr>
            <w:r w:rsidRPr="002D7611">
              <w:t>Building specific data</w:t>
            </w:r>
          </w:p>
        </w:tc>
        <w:tc>
          <w:tcPr>
            <w:tcW w:w="6662" w:type="dxa"/>
            <w:vAlign w:val="center"/>
          </w:tcPr>
          <w:p w14:paraId="51824467" w14:textId="77777777" w:rsidR="00BB4AF2" w:rsidRPr="002D7611" w:rsidRDefault="00BB4AF2" w:rsidP="00BC0157">
            <w:pPr>
              <w:pStyle w:val="TableContent"/>
            </w:pPr>
            <w:r w:rsidRPr="002D7611">
              <w:t>Data on individual buildings at specific locations (user-defined)</w:t>
            </w:r>
          </w:p>
        </w:tc>
      </w:tr>
      <w:tr w:rsidR="00BB4AF2" w:rsidRPr="002D7611" w14:paraId="7FE93EC1" w14:textId="77777777" w:rsidTr="004008B5">
        <w:tc>
          <w:tcPr>
            <w:tcW w:w="2694" w:type="dxa"/>
          </w:tcPr>
          <w:p w14:paraId="11635F7C" w14:textId="77777777" w:rsidR="00BB4AF2" w:rsidRPr="002D7611" w:rsidRDefault="00BB4AF2" w:rsidP="00BC0157">
            <w:pPr>
              <w:pStyle w:val="TableContent"/>
            </w:pPr>
            <w:r w:rsidRPr="002D7611">
              <w:t>Default exposure data</w:t>
            </w:r>
          </w:p>
        </w:tc>
        <w:tc>
          <w:tcPr>
            <w:tcW w:w="6662" w:type="dxa"/>
            <w:vAlign w:val="center"/>
          </w:tcPr>
          <w:p w14:paraId="2C52CF58" w14:textId="77777777" w:rsidR="00BB4AF2" w:rsidRPr="002D7611" w:rsidRDefault="00BB4AF2" w:rsidP="00BC0157">
            <w:pPr>
              <w:pStyle w:val="TableContent"/>
            </w:pPr>
            <w:r w:rsidRPr="002D7611">
              <w:t>Default exposure data corresponds to the aggregated building data inventory and/or essential facility inventory according to the application requirements</w:t>
            </w:r>
          </w:p>
        </w:tc>
      </w:tr>
      <w:tr w:rsidR="00901157" w:rsidRPr="002D7611" w14:paraId="359A48EA" w14:textId="77777777" w:rsidTr="004008B5">
        <w:tc>
          <w:tcPr>
            <w:tcW w:w="2694" w:type="dxa"/>
          </w:tcPr>
          <w:p w14:paraId="32195F82" w14:textId="77777777" w:rsidR="00901157" w:rsidRPr="002D7611" w:rsidRDefault="00901157" w:rsidP="00BC0157">
            <w:pPr>
              <w:pStyle w:val="TableContent"/>
            </w:pPr>
            <w:r w:rsidRPr="002D7611">
              <w:t>GUI</w:t>
            </w:r>
          </w:p>
        </w:tc>
        <w:tc>
          <w:tcPr>
            <w:tcW w:w="6662" w:type="dxa"/>
            <w:vAlign w:val="center"/>
          </w:tcPr>
          <w:p w14:paraId="1271DF90" w14:textId="77777777" w:rsidR="00901157" w:rsidRPr="002D7611" w:rsidRDefault="00901157" w:rsidP="00BC0157">
            <w:pPr>
              <w:pStyle w:val="TableContent"/>
            </w:pPr>
            <w:r w:rsidRPr="002D7611">
              <w:t>Graphical User Interface</w:t>
            </w:r>
          </w:p>
        </w:tc>
      </w:tr>
      <w:tr w:rsidR="00BB4AF2" w:rsidRPr="002D7611" w14:paraId="36A8AC7A" w14:textId="77777777" w:rsidTr="004008B5">
        <w:tc>
          <w:tcPr>
            <w:tcW w:w="2694" w:type="dxa"/>
          </w:tcPr>
          <w:p w14:paraId="7AEC1C49" w14:textId="77777777" w:rsidR="00BB4AF2" w:rsidRPr="002D7611" w:rsidRDefault="00BB4AF2" w:rsidP="00BC0157">
            <w:pPr>
              <w:pStyle w:val="TableContent"/>
            </w:pPr>
            <w:r w:rsidRPr="002D7611">
              <w:t>Hazard sub-type</w:t>
            </w:r>
          </w:p>
        </w:tc>
        <w:tc>
          <w:tcPr>
            <w:tcW w:w="6662" w:type="dxa"/>
            <w:vAlign w:val="center"/>
          </w:tcPr>
          <w:p w14:paraId="4F061035" w14:textId="77777777" w:rsidR="00BB4AF2" w:rsidRPr="002D7611" w:rsidRDefault="00BB4AF2" w:rsidP="00BC0157">
            <w:pPr>
              <w:pStyle w:val="TableContent"/>
            </w:pPr>
            <w:r w:rsidRPr="002D7611">
              <w:t>Type of seismic or flood hazard (e.g. deterministic, probabilistic, user-refined)</w:t>
            </w:r>
          </w:p>
        </w:tc>
      </w:tr>
      <w:tr w:rsidR="00BB4AF2" w:rsidRPr="002D7611" w14:paraId="1293B230" w14:textId="77777777" w:rsidTr="004008B5">
        <w:tc>
          <w:tcPr>
            <w:tcW w:w="2694" w:type="dxa"/>
          </w:tcPr>
          <w:p w14:paraId="7FED9B62" w14:textId="77777777" w:rsidR="00BB4AF2" w:rsidRPr="002D7611" w:rsidRDefault="00BB4AF2" w:rsidP="00BC0157">
            <w:pPr>
              <w:pStyle w:val="TableContent"/>
            </w:pPr>
            <w:r w:rsidRPr="002D7611">
              <w:t>Hazard type</w:t>
            </w:r>
          </w:p>
        </w:tc>
        <w:tc>
          <w:tcPr>
            <w:tcW w:w="6662" w:type="dxa"/>
            <w:vAlign w:val="center"/>
          </w:tcPr>
          <w:p w14:paraId="596F015A" w14:textId="77777777" w:rsidR="00BB4AF2" w:rsidRPr="002D7611" w:rsidRDefault="00BB4AF2" w:rsidP="00BC0157">
            <w:pPr>
              <w:pStyle w:val="TableContent"/>
            </w:pPr>
            <w:r w:rsidRPr="002D7611">
              <w:t>Type of hazard selected for risk assessment (e.g.: seismic or flood)</w:t>
            </w:r>
          </w:p>
        </w:tc>
      </w:tr>
      <w:tr w:rsidR="00BB4AF2" w:rsidRPr="002D7611" w14:paraId="41E021A0" w14:textId="77777777" w:rsidTr="004008B5">
        <w:tc>
          <w:tcPr>
            <w:tcW w:w="2694" w:type="dxa"/>
          </w:tcPr>
          <w:p w14:paraId="4727A2C5" w14:textId="77777777" w:rsidR="00BB4AF2" w:rsidRPr="002D7611" w:rsidRDefault="00BB4AF2" w:rsidP="00BC0157">
            <w:pPr>
              <w:pStyle w:val="TableContent"/>
            </w:pPr>
            <w:r w:rsidRPr="002D7611">
              <w:t>Site-specific data</w:t>
            </w:r>
          </w:p>
        </w:tc>
        <w:tc>
          <w:tcPr>
            <w:tcW w:w="6662" w:type="dxa"/>
            <w:vAlign w:val="center"/>
          </w:tcPr>
          <w:p w14:paraId="569C3668" w14:textId="77777777" w:rsidR="00BB4AF2" w:rsidRPr="002D7611" w:rsidRDefault="00BB4AF2" w:rsidP="00BC0157">
            <w:pPr>
              <w:pStyle w:val="TableContent"/>
            </w:pPr>
            <w:r w:rsidRPr="002D7611">
              <w:t>Data on facilities that provide services to the community and should be functional after a hazard (i.e. essential facilities such as hospitals, fire stations)</w:t>
            </w:r>
          </w:p>
        </w:tc>
      </w:tr>
      <w:tr w:rsidR="00901157" w:rsidRPr="002D7611" w14:paraId="48D65DD8" w14:textId="77777777" w:rsidTr="004008B5">
        <w:tc>
          <w:tcPr>
            <w:tcW w:w="2694" w:type="dxa"/>
          </w:tcPr>
          <w:p w14:paraId="4E76DBE7" w14:textId="77777777" w:rsidR="00901157" w:rsidRPr="002D7611" w:rsidRDefault="00901157" w:rsidP="00BC0157">
            <w:pPr>
              <w:pStyle w:val="TableContent"/>
            </w:pPr>
            <w:r w:rsidRPr="002D7611">
              <w:t>SRS</w:t>
            </w:r>
          </w:p>
        </w:tc>
        <w:tc>
          <w:tcPr>
            <w:tcW w:w="6662" w:type="dxa"/>
            <w:vAlign w:val="center"/>
          </w:tcPr>
          <w:p w14:paraId="40DF1285" w14:textId="77777777" w:rsidR="00901157" w:rsidRPr="002D7611" w:rsidRDefault="00901157" w:rsidP="00BC0157">
            <w:pPr>
              <w:pStyle w:val="TableContent"/>
            </w:pPr>
            <w:r w:rsidRPr="002D7611">
              <w:t>Software Requirements Specification</w:t>
            </w:r>
          </w:p>
        </w:tc>
      </w:tr>
      <w:tr w:rsidR="00BB4AF2" w:rsidRPr="002D7611" w14:paraId="4C04F603" w14:textId="77777777" w:rsidTr="004008B5">
        <w:tc>
          <w:tcPr>
            <w:tcW w:w="2694" w:type="dxa"/>
          </w:tcPr>
          <w:p w14:paraId="62DB0607" w14:textId="77777777" w:rsidR="00BB4AF2" w:rsidRPr="002D7611" w:rsidRDefault="00BB4AF2" w:rsidP="00BC0157">
            <w:pPr>
              <w:pStyle w:val="TableContent"/>
            </w:pPr>
            <w:r w:rsidRPr="002D7611">
              <w:t>WMS</w:t>
            </w:r>
          </w:p>
        </w:tc>
        <w:tc>
          <w:tcPr>
            <w:tcW w:w="6662" w:type="dxa"/>
            <w:vAlign w:val="center"/>
          </w:tcPr>
          <w:p w14:paraId="07831D3A" w14:textId="77777777" w:rsidR="00BB4AF2" w:rsidRPr="002D7611" w:rsidRDefault="00BB4AF2" w:rsidP="00BC0157">
            <w:pPr>
              <w:pStyle w:val="TableContent"/>
            </w:pPr>
            <w:r w:rsidRPr="002D7611">
              <w:t xml:space="preserve">Web Map Service </w:t>
            </w:r>
          </w:p>
        </w:tc>
      </w:tr>
    </w:tbl>
    <w:p w14:paraId="4D9C2971" w14:textId="77777777" w:rsidR="00A04008" w:rsidRPr="002D7611" w:rsidRDefault="00A04008" w:rsidP="0031232C">
      <w:pPr>
        <w:pStyle w:val="Titre1"/>
        <w:sectPr w:rsidR="00A04008" w:rsidRPr="002D7611" w:rsidSect="00660DC2">
          <w:headerReference w:type="default" r:id="rId36"/>
          <w:footerReference w:type="default" r:id="rId37"/>
          <w:pgSz w:w="12240" w:h="15840" w:code="1"/>
          <w:pgMar w:top="1440" w:right="2304" w:bottom="1800" w:left="2304" w:header="0" w:footer="1440" w:gutter="0"/>
          <w:pgNumType w:start="1"/>
          <w:cols w:space="720"/>
          <w:noEndnote/>
          <w:docGrid w:linePitch="299"/>
        </w:sectPr>
      </w:pPr>
      <w:bookmarkStart w:id="175" w:name="_Toc439994697"/>
    </w:p>
    <w:p w14:paraId="7AEEA665" w14:textId="59AF6476" w:rsidR="00FA707A" w:rsidRPr="002D7611" w:rsidRDefault="00FA707A" w:rsidP="0031232C">
      <w:pPr>
        <w:pStyle w:val="Titre1"/>
        <w:numPr>
          <w:ilvl w:val="0"/>
          <w:numId w:val="0"/>
        </w:numPr>
      </w:pPr>
      <w:bookmarkStart w:id="176" w:name="_Toc514854124"/>
      <w:r w:rsidRPr="002D7611">
        <w:t xml:space="preserve">Appendix B: </w:t>
      </w:r>
      <w:bookmarkEnd w:id="175"/>
      <w:r w:rsidR="00527661">
        <w:t>Flow diagram</w:t>
      </w:r>
      <w:bookmarkEnd w:id="176"/>
    </w:p>
    <w:p w14:paraId="1466E475" w14:textId="278EE03C" w:rsidR="002D619D" w:rsidRPr="002D7611" w:rsidRDefault="001262F1" w:rsidP="001262F1">
      <w:pPr>
        <w:pStyle w:val="StyletemplateTimesNewRoman12pt"/>
        <w:jc w:val="center"/>
      </w:pPr>
      <w:r>
        <w:rPr>
          <w:noProof/>
          <w:lang w:val="en-CA" w:eastAsia="en-CA"/>
        </w:rPr>
        <w:drawing>
          <wp:inline distT="0" distB="0" distL="0" distR="0" wp14:anchorId="53624178" wp14:editId="1CBD32B5">
            <wp:extent cx="4297680" cy="7732870"/>
            <wp:effectExtent l="0" t="0" r="7620" b="1905"/>
            <wp:docPr id="2914" name="Image 2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4" name="ER² Actvity Diagram (V1.02).jpg"/>
                    <pic:cNvPicPr/>
                  </pic:nvPicPr>
                  <pic:blipFill rotWithShape="1">
                    <a:blip r:embed="rId38" cstate="print">
                      <a:extLst>
                        <a:ext uri="{28A0092B-C50C-407E-A947-70E740481C1C}">
                          <a14:useLocalDpi xmlns:a14="http://schemas.microsoft.com/office/drawing/2010/main" val="0"/>
                        </a:ext>
                      </a:extLst>
                    </a:blip>
                    <a:srcRect l="1279" t="990" r="1638" b="703"/>
                    <a:stretch/>
                  </pic:blipFill>
                  <pic:spPr bwMode="auto">
                    <a:xfrm>
                      <a:off x="0" y="0"/>
                      <a:ext cx="4297680" cy="7732870"/>
                    </a:xfrm>
                    <a:prstGeom prst="rect">
                      <a:avLst/>
                    </a:prstGeom>
                    <a:ln>
                      <a:noFill/>
                    </a:ln>
                    <a:extLst>
                      <a:ext uri="{53640926-AAD7-44D8-BBD7-CCE9431645EC}">
                        <a14:shadowObscured xmlns:a14="http://schemas.microsoft.com/office/drawing/2010/main"/>
                      </a:ext>
                    </a:extLst>
                  </pic:spPr>
                </pic:pic>
              </a:graphicData>
            </a:graphic>
          </wp:inline>
        </w:drawing>
      </w:r>
    </w:p>
    <w:p w14:paraId="30E7E5E0" w14:textId="724B8777" w:rsidR="00FA707A" w:rsidRPr="002D7611" w:rsidRDefault="00FA707A" w:rsidP="0031232C">
      <w:pPr>
        <w:pStyle w:val="Titre1"/>
        <w:numPr>
          <w:ilvl w:val="0"/>
          <w:numId w:val="0"/>
        </w:numPr>
      </w:pPr>
      <w:bookmarkStart w:id="177" w:name="_Toc439994698"/>
      <w:bookmarkStart w:id="178" w:name="_Toc514854125"/>
      <w:r w:rsidRPr="00F369E8">
        <w:t xml:space="preserve">Appendix C: </w:t>
      </w:r>
      <w:r w:rsidR="00527661">
        <w:t>Issues list</w:t>
      </w:r>
      <w:bookmarkEnd w:id="177"/>
      <w:bookmarkEnd w:id="178"/>
    </w:p>
    <w:p w14:paraId="3438725F" w14:textId="2406676D" w:rsidR="00966AF3" w:rsidRDefault="00966AF3" w:rsidP="00966AF3">
      <w:pPr>
        <w:pStyle w:val="Tablecaption"/>
      </w:pPr>
      <w:bookmarkStart w:id="179" w:name="_Toc514853308"/>
      <w:r w:rsidRPr="00966AF3">
        <w:rPr>
          <w:b/>
        </w:rPr>
        <w:t xml:space="preserve">Table </w:t>
      </w:r>
      <w:r w:rsidRPr="00966AF3">
        <w:rPr>
          <w:b/>
        </w:rPr>
        <w:fldChar w:fldCharType="begin"/>
      </w:r>
      <w:r w:rsidRPr="00966AF3">
        <w:rPr>
          <w:b/>
        </w:rPr>
        <w:instrText xml:space="preserve"> SEQ Table \* ARABIC </w:instrText>
      </w:r>
      <w:r w:rsidRPr="00966AF3">
        <w:rPr>
          <w:b/>
        </w:rPr>
        <w:fldChar w:fldCharType="separate"/>
      </w:r>
      <w:r w:rsidR="00AD5AD0">
        <w:rPr>
          <w:b/>
          <w:noProof/>
        </w:rPr>
        <w:t>4</w:t>
      </w:r>
      <w:r w:rsidRPr="00966AF3">
        <w:rPr>
          <w:b/>
        </w:rPr>
        <w:fldChar w:fldCharType="end"/>
      </w:r>
      <w:r w:rsidRPr="00966AF3">
        <w:rPr>
          <w:b/>
        </w:rPr>
        <w:t>.</w:t>
      </w:r>
      <w:r>
        <w:t xml:space="preserve"> List of issues.</w:t>
      </w:r>
      <w:bookmarkEnd w:id="179"/>
    </w:p>
    <w:tbl>
      <w:tblPr>
        <w:tblStyle w:val="Grilledutableau"/>
        <w:tblW w:w="0" w:type="auto"/>
        <w:tblCellMar>
          <w:top w:w="57" w:type="dxa"/>
          <w:bottom w:w="57" w:type="dxa"/>
        </w:tblCellMar>
        <w:tblLook w:val="01E0" w:firstRow="1" w:lastRow="1" w:firstColumn="1" w:lastColumn="1" w:noHBand="0" w:noVBand="0"/>
      </w:tblPr>
      <w:tblGrid>
        <w:gridCol w:w="1236"/>
        <w:gridCol w:w="3897"/>
        <w:gridCol w:w="1390"/>
        <w:gridCol w:w="1109"/>
      </w:tblGrid>
      <w:tr w:rsidR="00470CBB" w:rsidRPr="002D7611" w14:paraId="0298386E" w14:textId="77777777" w:rsidTr="004008B5">
        <w:tc>
          <w:tcPr>
            <w:tcW w:w="1526" w:type="dxa"/>
            <w:tcBorders>
              <w:top w:val="single" w:sz="8" w:space="0" w:color="auto"/>
              <w:left w:val="nil"/>
              <w:bottom w:val="single" w:sz="8" w:space="0" w:color="auto"/>
              <w:right w:val="nil"/>
            </w:tcBorders>
          </w:tcPr>
          <w:p w14:paraId="4B6A856F" w14:textId="77777777" w:rsidR="00470CBB" w:rsidRPr="00F47FA6" w:rsidRDefault="00470CBB" w:rsidP="00BC0157">
            <w:pPr>
              <w:pStyle w:val="TableContent"/>
              <w:rPr>
                <w:caps/>
                <w:spacing w:val="10"/>
              </w:rPr>
            </w:pPr>
            <w:r w:rsidRPr="00F47FA6">
              <w:rPr>
                <w:caps/>
                <w:spacing w:val="10"/>
              </w:rPr>
              <w:t>Issue ID</w:t>
            </w:r>
          </w:p>
        </w:tc>
        <w:tc>
          <w:tcPr>
            <w:tcW w:w="5245" w:type="dxa"/>
            <w:tcBorders>
              <w:top w:val="single" w:sz="8" w:space="0" w:color="auto"/>
              <w:left w:val="nil"/>
              <w:bottom w:val="single" w:sz="8" w:space="0" w:color="auto"/>
              <w:right w:val="nil"/>
            </w:tcBorders>
          </w:tcPr>
          <w:p w14:paraId="508DE2F7" w14:textId="77777777" w:rsidR="00470CBB" w:rsidRPr="00F47FA6" w:rsidRDefault="00470CBB" w:rsidP="00BC0157">
            <w:pPr>
              <w:pStyle w:val="TableContent"/>
              <w:rPr>
                <w:caps/>
                <w:spacing w:val="10"/>
              </w:rPr>
            </w:pPr>
            <w:r w:rsidRPr="00F47FA6">
              <w:rPr>
                <w:caps/>
                <w:spacing w:val="10"/>
              </w:rPr>
              <w:t>Description</w:t>
            </w:r>
          </w:p>
        </w:tc>
        <w:tc>
          <w:tcPr>
            <w:tcW w:w="1559" w:type="dxa"/>
            <w:tcBorders>
              <w:top w:val="single" w:sz="8" w:space="0" w:color="auto"/>
              <w:left w:val="nil"/>
              <w:bottom w:val="single" w:sz="8" w:space="0" w:color="auto"/>
              <w:right w:val="nil"/>
            </w:tcBorders>
          </w:tcPr>
          <w:p w14:paraId="6E49104B" w14:textId="77777777" w:rsidR="00470CBB" w:rsidRPr="00F47FA6" w:rsidRDefault="00470CBB" w:rsidP="00BC0157">
            <w:pPr>
              <w:pStyle w:val="TableContent"/>
              <w:rPr>
                <w:caps/>
                <w:spacing w:val="10"/>
              </w:rPr>
            </w:pPr>
            <w:r w:rsidRPr="00F47FA6">
              <w:rPr>
                <w:caps/>
                <w:spacing w:val="10"/>
              </w:rPr>
              <w:t>Owner</w:t>
            </w:r>
          </w:p>
        </w:tc>
        <w:tc>
          <w:tcPr>
            <w:tcW w:w="1276" w:type="dxa"/>
            <w:tcBorders>
              <w:top w:val="single" w:sz="8" w:space="0" w:color="auto"/>
              <w:left w:val="nil"/>
              <w:bottom w:val="single" w:sz="8" w:space="0" w:color="auto"/>
              <w:right w:val="nil"/>
            </w:tcBorders>
          </w:tcPr>
          <w:p w14:paraId="0403030A" w14:textId="77777777" w:rsidR="00470CBB" w:rsidRPr="00F47FA6" w:rsidRDefault="00470CBB" w:rsidP="00BC0157">
            <w:pPr>
              <w:pStyle w:val="TableContent"/>
              <w:rPr>
                <w:caps/>
                <w:spacing w:val="10"/>
              </w:rPr>
            </w:pPr>
            <w:r w:rsidRPr="00F47FA6">
              <w:rPr>
                <w:caps/>
                <w:spacing w:val="10"/>
              </w:rPr>
              <w:t>Due Date</w:t>
            </w:r>
          </w:p>
        </w:tc>
      </w:tr>
      <w:tr w:rsidR="00470CBB" w:rsidRPr="002D7611" w14:paraId="15FB4F50" w14:textId="77777777" w:rsidTr="004008B5">
        <w:tc>
          <w:tcPr>
            <w:tcW w:w="1526" w:type="dxa"/>
            <w:tcBorders>
              <w:top w:val="single" w:sz="8" w:space="0" w:color="auto"/>
              <w:left w:val="nil"/>
              <w:bottom w:val="single" w:sz="8" w:space="0" w:color="auto"/>
              <w:right w:val="nil"/>
            </w:tcBorders>
          </w:tcPr>
          <w:p w14:paraId="24B9845E" w14:textId="77777777" w:rsidR="00470CBB" w:rsidRPr="00BC0157" w:rsidRDefault="00470CBB" w:rsidP="00BC0157">
            <w:pPr>
              <w:pStyle w:val="TableContent"/>
            </w:pPr>
          </w:p>
        </w:tc>
        <w:tc>
          <w:tcPr>
            <w:tcW w:w="5245" w:type="dxa"/>
            <w:tcBorders>
              <w:top w:val="single" w:sz="8" w:space="0" w:color="auto"/>
              <w:left w:val="nil"/>
              <w:bottom w:val="single" w:sz="8" w:space="0" w:color="auto"/>
              <w:right w:val="nil"/>
            </w:tcBorders>
          </w:tcPr>
          <w:p w14:paraId="7C17CAA9" w14:textId="77777777" w:rsidR="00470CBB" w:rsidRPr="00BC0157" w:rsidRDefault="00470CBB" w:rsidP="00BC0157">
            <w:pPr>
              <w:pStyle w:val="TableContent"/>
            </w:pPr>
            <w:r w:rsidRPr="00BC0157">
              <w:t xml:space="preserve">Potential user feedback is required to refine and review the workflows for custom analyses. </w:t>
            </w:r>
          </w:p>
        </w:tc>
        <w:tc>
          <w:tcPr>
            <w:tcW w:w="1559" w:type="dxa"/>
            <w:tcBorders>
              <w:top w:val="single" w:sz="8" w:space="0" w:color="auto"/>
              <w:left w:val="nil"/>
              <w:bottom w:val="single" w:sz="8" w:space="0" w:color="auto"/>
              <w:right w:val="nil"/>
            </w:tcBorders>
          </w:tcPr>
          <w:p w14:paraId="37C6B54C" w14:textId="77777777" w:rsidR="00470CBB" w:rsidRPr="00BC0157" w:rsidRDefault="00470CBB" w:rsidP="00BC0157">
            <w:pPr>
              <w:pStyle w:val="TableContent"/>
            </w:pPr>
          </w:p>
        </w:tc>
        <w:tc>
          <w:tcPr>
            <w:tcW w:w="1276" w:type="dxa"/>
            <w:tcBorders>
              <w:top w:val="single" w:sz="8" w:space="0" w:color="auto"/>
              <w:left w:val="nil"/>
              <w:bottom w:val="single" w:sz="8" w:space="0" w:color="auto"/>
              <w:right w:val="nil"/>
            </w:tcBorders>
          </w:tcPr>
          <w:p w14:paraId="5D2600D8" w14:textId="77777777" w:rsidR="00470CBB" w:rsidRPr="00BC0157" w:rsidRDefault="00470CBB" w:rsidP="00BC0157">
            <w:pPr>
              <w:pStyle w:val="TableContent"/>
            </w:pPr>
          </w:p>
        </w:tc>
      </w:tr>
    </w:tbl>
    <w:p w14:paraId="31D87A73" w14:textId="77777777" w:rsidR="0031232C" w:rsidRDefault="0031232C" w:rsidP="0031232C">
      <w:pPr>
        <w:pStyle w:val="Titre1"/>
        <w:numPr>
          <w:ilvl w:val="0"/>
          <w:numId w:val="0"/>
        </w:numPr>
      </w:pPr>
      <w:r>
        <w:br w:type="page"/>
      </w:r>
    </w:p>
    <w:p w14:paraId="2C89077A" w14:textId="2817BDC8" w:rsidR="00E429AA" w:rsidRDefault="00A16BBB" w:rsidP="0031232C">
      <w:pPr>
        <w:pStyle w:val="Titre1"/>
        <w:numPr>
          <w:ilvl w:val="0"/>
          <w:numId w:val="0"/>
        </w:numPr>
      </w:pPr>
      <w:bookmarkStart w:id="180" w:name="_Toc514854126"/>
      <w:r w:rsidRPr="002D7611">
        <w:t>References</w:t>
      </w:r>
      <w:bookmarkEnd w:id="180"/>
    </w:p>
    <w:p w14:paraId="1ACFD383" w14:textId="77777777" w:rsidR="00AE3459" w:rsidRDefault="00AE3459" w:rsidP="00AE3459">
      <w:pPr>
        <w:pStyle w:val="EndNoteBibliography"/>
        <w:ind w:left="840" w:hanging="840"/>
      </w:pPr>
      <w:r>
        <w:t>Journeay, J. M., F. Dercole, D. Mason, M. Westin, J. A. Prieto, C. L. Wagner, N. L. Hastings, S. E. Chang, A. Lotze &amp; C. E. Ventura (2015) A profile of earthquake risk for the district of North Vancouver, British Columbia. Geological Survey of Canada, Open File, 7677.</w:t>
      </w:r>
    </w:p>
    <w:p w14:paraId="31F205A8" w14:textId="77777777" w:rsidR="00AE3459" w:rsidRDefault="00AE3459" w:rsidP="00AE3459">
      <w:pPr>
        <w:pStyle w:val="EndNoteBibliography"/>
        <w:ind w:left="840" w:hanging="840"/>
      </w:pPr>
      <w:r>
        <w:t>Nastev, M., M.-J. Nollet, A. Abo El Ezz, A. Smirnoff, S. K. Ploeger, H. McGrath, M. Sawada, E. Stefanakis &amp; M. Parent (2015) Methods and tools for natural hazard risk analysis in eastern Canada: Using knowledge to understand vulnerability and implement mitigation measures. Natural Hazards Review, 18, B4015002.</w:t>
      </w:r>
    </w:p>
    <w:p w14:paraId="2CCFD94C" w14:textId="446BDD82" w:rsidR="00AE3459" w:rsidRDefault="00AE3459" w:rsidP="00AE3459">
      <w:pPr>
        <w:pStyle w:val="EndNoteBibliography"/>
        <w:ind w:left="840" w:hanging="840"/>
      </w:pPr>
      <w:r w:rsidRPr="00AE3459">
        <w:t>Open Web Application Security Project (OWASP).</w:t>
      </w:r>
      <w:r>
        <w:t xml:space="preserve"> 2018. https://www.owasp.org</w:t>
      </w:r>
    </w:p>
    <w:p w14:paraId="3CF06ED1" w14:textId="3CCFF53A" w:rsidR="00AE3459" w:rsidRPr="00C47D78" w:rsidRDefault="00AE3459" w:rsidP="00AE3459">
      <w:pPr>
        <w:pStyle w:val="EndNoteBibliography"/>
        <w:ind w:left="840" w:hanging="840"/>
      </w:pPr>
      <w:r>
        <w:t>Smirnoff, A., A. Abo El Ezz, M. Nollet &amp; M. Nastev. 2015. Towards a Rapid Seismic Risk Assessment Tool for Canada. In The 11th Canadian Conference on Earthquake Engineering. Victoria,</w:t>
      </w:r>
      <w:bookmarkStart w:id="181" w:name="_GoBack"/>
      <w:bookmarkEnd w:id="181"/>
      <w:r>
        <w:t xml:space="preserve"> Canada.</w:t>
      </w:r>
    </w:p>
    <w:sectPr w:rsidR="00AE3459" w:rsidRPr="00C47D78" w:rsidSect="004C5569">
      <w:headerReference w:type="default" r:id="rId39"/>
      <w:footerReference w:type="default" r:id="rId40"/>
      <w:pgSz w:w="12240" w:h="15840" w:code="1"/>
      <w:pgMar w:top="1440" w:right="2304" w:bottom="1800" w:left="2304" w:header="720" w:footer="720" w:gutter="0"/>
      <w:cols w:space="720"/>
      <w:noEndnote/>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351100" w16cid:durableId="1E6E7F1D"/>
  <w16cid:commentId w16cid:paraId="3725660A" w16cid:durableId="1E651D22"/>
  <w16cid:commentId w16cid:paraId="7A5E4D00" w16cid:durableId="1E651D23"/>
  <w16cid:commentId w16cid:paraId="69D656E0" w16cid:durableId="1E651D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56366" w14:textId="77777777" w:rsidR="00AD5AD0" w:rsidRDefault="00AD5AD0">
      <w:r>
        <w:separator/>
      </w:r>
    </w:p>
  </w:endnote>
  <w:endnote w:type="continuationSeparator" w:id="0">
    <w:p w14:paraId="098C2207" w14:textId="77777777" w:rsidR="00AD5AD0" w:rsidRDefault="00AD5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EF366" w14:textId="6E599A27" w:rsidR="00AD5AD0" w:rsidRPr="00555F17" w:rsidRDefault="00AD5AD0" w:rsidP="00172BB4">
    <w:pPr>
      <w:pStyle w:val="Pieddepage"/>
      <w:rPr>
        <w:rFonts w:ascii="Gill Sans MT" w:hAnsi="Gill Sans MT"/>
        <w:b w:val="0"/>
        <w:i w:val="0"/>
        <w:lang w:val="en-CA"/>
      </w:rPr>
    </w:pPr>
    <w:r w:rsidRPr="00555F17">
      <w:rPr>
        <w:rFonts w:ascii="Gill Sans MT" w:hAnsi="Gill Sans MT"/>
        <w:b w:val="0"/>
        <w:i w:val="0"/>
        <w:lang w:val="en-CA"/>
      </w:rPr>
      <w:fldChar w:fldCharType="begin"/>
    </w:r>
    <w:r w:rsidRPr="00555F17">
      <w:rPr>
        <w:rFonts w:ascii="Gill Sans MT" w:hAnsi="Gill Sans MT"/>
        <w:b w:val="0"/>
        <w:i w:val="0"/>
        <w:lang w:val="en-CA"/>
      </w:rPr>
      <w:instrText xml:space="preserve"> FILENAME </w:instrText>
    </w:r>
    <w:r w:rsidRPr="00555F17">
      <w:rPr>
        <w:rFonts w:ascii="Gill Sans MT" w:hAnsi="Gill Sans MT"/>
        <w:b w:val="0"/>
        <w:i w:val="0"/>
        <w:lang w:val="en-CA"/>
      </w:rPr>
      <w:fldChar w:fldCharType="separate"/>
    </w:r>
    <w:r>
      <w:rPr>
        <w:rFonts w:ascii="Gill Sans MT" w:hAnsi="Gill Sans MT"/>
        <w:b w:val="0"/>
        <w:i w:val="0"/>
        <w:noProof/>
        <w:lang w:val="en-CA"/>
      </w:rPr>
      <w:t>SRS_ER2_revNG</w:t>
    </w:r>
    <w:r w:rsidRPr="00555F17">
      <w:rPr>
        <w:rFonts w:ascii="Gill Sans MT" w:hAnsi="Gill Sans MT"/>
        <w:b w:val="0"/>
        <w:i w:val="0"/>
        <w:lang w:val="en-C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6BC6E" w14:textId="6A7C4A8F" w:rsidR="00AD5AD0" w:rsidRPr="000A350E" w:rsidRDefault="00AD5AD0" w:rsidP="004008B5">
    <w:pPr>
      <w:pStyle w:val="Pieddepage"/>
      <w:pBdr>
        <w:top w:val="single" w:sz="4" w:space="1" w:color="auto"/>
      </w:pBdr>
      <w:rPr>
        <w:rFonts w:ascii="Gill Sans MT" w:hAnsi="Gill Sans MT"/>
        <w:b w:val="0"/>
        <w:i w:val="0"/>
        <w:caps/>
        <w:spacing w:val="8"/>
        <w:sz w:val="16"/>
        <w:lang w:val="fr-FR"/>
      </w:rPr>
    </w:pPr>
    <w:r>
      <w:rPr>
        <w:rFonts w:ascii="Gill Sans MT" w:hAnsi="Gill Sans MT"/>
        <w:b w:val="0"/>
        <w:i w:val="0"/>
        <w:caps/>
        <w:spacing w:val="8"/>
        <w:sz w:val="16"/>
        <w:lang w:val="en-CA"/>
      </w:rPr>
      <w:t>er</w:t>
    </w:r>
    <w:r w:rsidRPr="00A67F13">
      <w:rPr>
        <w:rFonts w:ascii="Gill Sans MT" w:hAnsi="Gill Sans MT"/>
        <w:b w:val="0"/>
        <w:i w:val="0"/>
        <w:caps/>
        <w:spacing w:val="8"/>
        <w:sz w:val="16"/>
        <w:vertAlign w:val="superscript"/>
        <w:lang w:val="en-CA"/>
      </w:rPr>
      <w:t>2</w:t>
    </w:r>
    <w:r>
      <w:rPr>
        <w:rFonts w:ascii="Gill Sans MT" w:hAnsi="Gill Sans MT"/>
        <w:b w:val="0"/>
        <w:i w:val="0"/>
        <w:caps/>
        <w:spacing w:val="8"/>
        <w:sz w:val="16"/>
        <w:lang w:val="en-CA"/>
      </w:rPr>
      <w:t xml:space="preserve"> earthquake — software requirement specifications</w:t>
    </w:r>
    <w:r w:rsidRPr="000A350E">
      <w:rPr>
        <w:rFonts w:ascii="Gill Sans MT" w:hAnsi="Gill Sans MT"/>
        <w:b w:val="0"/>
        <w:i w:val="0"/>
        <w:caps/>
        <w:spacing w:val="8"/>
        <w:sz w:val="16"/>
        <w:lang w:val="en-CA"/>
      </w:rPr>
      <w:ptab w:relativeTo="margin" w:alignment="right" w:leader="none"/>
    </w:r>
    <w:r>
      <w:rPr>
        <w:rFonts w:ascii="Gill Sans MT" w:hAnsi="Gill Sans MT"/>
        <w:b w:val="0"/>
        <w:i w:val="0"/>
        <w:spacing w:val="8"/>
        <w:sz w:val="16"/>
        <w:lang w:val="en-CA"/>
      </w:rPr>
      <w:fldChar w:fldCharType="begin"/>
    </w:r>
    <w:r>
      <w:rPr>
        <w:rFonts w:ascii="Gill Sans MT" w:hAnsi="Gill Sans MT"/>
        <w:b w:val="0"/>
        <w:i w:val="0"/>
        <w:spacing w:val="8"/>
        <w:sz w:val="16"/>
        <w:lang w:val="en-CA"/>
      </w:rPr>
      <w:instrText xml:space="preserve"> PAGE  \* roman </w:instrText>
    </w:r>
    <w:r>
      <w:rPr>
        <w:rFonts w:ascii="Gill Sans MT" w:hAnsi="Gill Sans MT"/>
        <w:b w:val="0"/>
        <w:i w:val="0"/>
        <w:spacing w:val="8"/>
        <w:sz w:val="16"/>
        <w:lang w:val="en-CA"/>
      </w:rPr>
      <w:fldChar w:fldCharType="separate"/>
    </w:r>
    <w:r w:rsidR="00221DAD">
      <w:rPr>
        <w:rFonts w:ascii="Gill Sans MT" w:hAnsi="Gill Sans MT"/>
        <w:b w:val="0"/>
        <w:i w:val="0"/>
        <w:noProof/>
        <w:spacing w:val="8"/>
        <w:sz w:val="16"/>
        <w:lang w:val="en-CA"/>
      </w:rPr>
      <w:t>v</w:t>
    </w:r>
    <w:r>
      <w:rPr>
        <w:rFonts w:ascii="Gill Sans MT" w:hAnsi="Gill Sans MT"/>
        <w:b w:val="0"/>
        <w:i w:val="0"/>
        <w:spacing w:val="8"/>
        <w:sz w:val="16"/>
        <w:lang w:val="en-C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9D6314" w14:textId="077A4F7F" w:rsidR="00AD5AD0" w:rsidRPr="003C3816" w:rsidRDefault="00AD5AD0" w:rsidP="007F2957">
    <w:pPr>
      <w:pStyle w:val="Pieddepage"/>
      <w:pBdr>
        <w:top w:val="single" w:sz="4" w:space="1" w:color="auto"/>
      </w:pBdr>
      <w:spacing w:after="0" w:line="240" w:lineRule="auto"/>
      <w:rPr>
        <w:rFonts w:ascii="Gill Sans MT" w:hAnsi="Gill Sans MT"/>
        <w:b w:val="0"/>
        <w:i w:val="0"/>
        <w:caps/>
        <w:spacing w:val="10"/>
        <w:sz w:val="16"/>
        <w:lang w:val="en-CA"/>
      </w:rPr>
    </w:pPr>
    <w:r w:rsidRPr="003C3816">
      <w:rPr>
        <w:rFonts w:ascii="Gill Sans MT" w:hAnsi="Gill Sans MT"/>
        <w:b w:val="0"/>
        <w:i w:val="0"/>
        <w:caps/>
        <w:spacing w:val="10"/>
        <w:sz w:val="16"/>
        <w:lang w:val="en-CA"/>
      </w:rPr>
      <w:t>ER</w:t>
    </w:r>
    <w:r w:rsidRPr="003C3816">
      <w:rPr>
        <w:rFonts w:ascii="Gill Sans MT" w:hAnsi="Gill Sans MT"/>
        <w:b w:val="0"/>
        <w:i w:val="0"/>
        <w:caps/>
        <w:spacing w:val="10"/>
        <w:sz w:val="16"/>
        <w:vertAlign w:val="superscript"/>
        <w:lang w:val="en-CA"/>
      </w:rPr>
      <w:t>2</w:t>
    </w:r>
    <w:r w:rsidRPr="003C3816">
      <w:rPr>
        <w:rFonts w:ascii="Gill Sans MT" w:hAnsi="Gill Sans MT"/>
        <w:b w:val="0"/>
        <w:i w:val="0"/>
        <w:caps/>
        <w:spacing w:val="10"/>
        <w:sz w:val="16"/>
        <w:lang w:val="en-CA"/>
      </w:rPr>
      <w:t xml:space="preserve"> </w:t>
    </w:r>
    <w:r>
      <w:rPr>
        <w:rFonts w:ascii="Gill Sans MT" w:hAnsi="Gill Sans MT"/>
        <w:b w:val="0"/>
        <w:i w:val="0"/>
        <w:caps/>
        <w:spacing w:val="10"/>
        <w:sz w:val="16"/>
        <w:lang w:val="en-CA"/>
      </w:rPr>
      <w:t xml:space="preserve">earthquake — </w:t>
    </w:r>
    <w:r w:rsidRPr="003C3816">
      <w:rPr>
        <w:rFonts w:ascii="Gill Sans MT" w:hAnsi="Gill Sans MT"/>
        <w:b w:val="0"/>
        <w:i w:val="0"/>
        <w:caps/>
        <w:spacing w:val="10"/>
        <w:sz w:val="16"/>
        <w:lang w:val="en-CA"/>
      </w:rPr>
      <w:t xml:space="preserve">Software Requirements Specification       </w:t>
    </w:r>
    <w:r>
      <w:rPr>
        <w:rFonts w:ascii="Gill Sans MT" w:hAnsi="Gill Sans MT"/>
        <w:b w:val="0"/>
        <w:i w:val="0"/>
        <w:caps/>
        <w:spacing w:val="10"/>
        <w:sz w:val="16"/>
        <w:lang w:val="en-CA"/>
      </w:rPr>
      <w:t xml:space="preserve">                </w:t>
    </w:r>
    <w:r w:rsidRPr="003C3816">
      <w:rPr>
        <w:rFonts w:ascii="Gill Sans MT" w:hAnsi="Gill Sans MT"/>
        <w:b w:val="0"/>
        <w:i w:val="0"/>
        <w:caps/>
        <w:spacing w:val="10"/>
        <w:sz w:val="16"/>
        <w:lang w:val="en-CA"/>
      </w:rPr>
      <w:t xml:space="preserve">page </w:t>
    </w:r>
    <w:r w:rsidRPr="003C3816">
      <w:rPr>
        <w:rFonts w:ascii="Gill Sans MT" w:hAnsi="Gill Sans MT"/>
        <w:b w:val="0"/>
        <w:i w:val="0"/>
        <w:caps/>
        <w:spacing w:val="10"/>
        <w:sz w:val="16"/>
        <w:lang w:val="en-CA"/>
      </w:rPr>
      <w:fldChar w:fldCharType="begin"/>
    </w:r>
    <w:r w:rsidRPr="003C3816">
      <w:rPr>
        <w:rFonts w:ascii="Gill Sans MT" w:hAnsi="Gill Sans MT"/>
        <w:b w:val="0"/>
        <w:i w:val="0"/>
        <w:caps/>
        <w:spacing w:val="10"/>
        <w:sz w:val="16"/>
        <w:lang w:val="en-CA"/>
      </w:rPr>
      <w:instrText xml:space="preserve"> PAGE  \* Arabic  \* MERGEFORMAT </w:instrText>
    </w:r>
    <w:r w:rsidRPr="003C3816">
      <w:rPr>
        <w:rFonts w:ascii="Gill Sans MT" w:hAnsi="Gill Sans MT"/>
        <w:b w:val="0"/>
        <w:i w:val="0"/>
        <w:caps/>
        <w:spacing w:val="10"/>
        <w:sz w:val="16"/>
        <w:lang w:val="en-CA"/>
      </w:rPr>
      <w:fldChar w:fldCharType="separate"/>
    </w:r>
    <w:r w:rsidR="00221DAD">
      <w:rPr>
        <w:rFonts w:ascii="Gill Sans MT" w:hAnsi="Gill Sans MT"/>
        <w:b w:val="0"/>
        <w:i w:val="0"/>
        <w:caps/>
        <w:noProof/>
        <w:spacing w:val="10"/>
        <w:sz w:val="16"/>
        <w:lang w:val="en-CA"/>
      </w:rPr>
      <w:t>29</w:t>
    </w:r>
    <w:r w:rsidRPr="003C3816">
      <w:rPr>
        <w:rFonts w:ascii="Gill Sans MT" w:hAnsi="Gill Sans MT"/>
        <w:b w:val="0"/>
        <w:i w:val="0"/>
        <w:caps/>
        <w:spacing w:val="10"/>
        <w:sz w:val="16"/>
        <w:lang w:val="en-CA"/>
      </w:rPr>
      <w:fldChar w:fldCharType="end"/>
    </w:r>
    <w:r w:rsidRPr="003C3816">
      <w:rPr>
        <w:rFonts w:ascii="Gill Sans MT" w:hAnsi="Gill Sans MT"/>
        <w:b w:val="0"/>
        <w:i w:val="0"/>
        <w:caps/>
        <w:spacing w:val="10"/>
        <w:sz w:val="16"/>
        <w:lang w:val="en-CA"/>
      </w:rPr>
      <w:t xml:space="preserve"> of </w:t>
    </w:r>
    <w:r>
      <w:rPr>
        <w:rFonts w:ascii="Gill Sans MT" w:hAnsi="Gill Sans MT"/>
        <w:b w:val="0"/>
        <w:i w:val="0"/>
        <w:caps/>
        <w:spacing w:val="10"/>
        <w:sz w:val="16"/>
        <w:lang w:val="en-CA"/>
      </w:rPr>
      <w:t>32</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AFD1F" w14:textId="5038835E" w:rsidR="00AD5AD0" w:rsidRPr="003C3816" w:rsidRDefault="00AD5AD0" w:rsidP="007C30F7">
    <w:pPr>
      <w:pStyle w:val="Pieddepage"/>
      <w:pBdr>
        <w:top w:val="single" w:sz="4" w:space="1" w:color="auto"/>
      </w:pBdr>
      <w:spacing w:after="0" w:line="240" w:lineRule="auto"/>
      <w:rPr>
        <w:rFonts w:ascii="Gill Sans MT" w:hAnsi="Gill Sans MT"/>
        <w:b w:val="0"/>
        <w:i w:val="0"/>
        <w:caps/>
        <w:spacing w:val="10"/>
        <w:sz w:val="16"/>
        <w:lang w:val="en-CA"/>
      </w:rPr>
    </w:pPr>
    <w:r w:rsidRPr="003C3816">
      <w:rPr>
        <w:rFonts w:ascii="Gill Sans MT" w:hAnsi="Gill Sans MT"/>
        <w:b w:val="0"/>
        <w:i w:val="0"/>
        <w:caps/>
        <w:spacing w:val="10"/>
        <w:sz w:val="16"/>
        <w:lang w:val="en-CA"/>
      </w:rPr>
      <w:t>ER</w:t>
    </w:r>
    <w:r w:rsidRPr="003C3816">
      <w:rPr>
        <w:rFonts w:ascii="Gill Sans MT" w:hAnsi="Gill Sans MT"/>
        <w:b w:val="0"/>
        <w:i w:val="0"/>
        <w:caps/>
        <w:spacing w:val="10"/>
        <w:sz w:val="16"/>
        <w:vertAlign w:val="superscript"/>
        <w:lang w:val="en-CA"/>
      </w:rPr>
      <w:t>2</w:t>
    </w:r>
    <w:r w:rsidRPr="003C3816">
      <w:rPr>
        <w:rFonts w:ascii="Gill Sans MT" w:hAnsi="Gill Sans MT"/>
        <w:b w:val="0"/>
        <w:i w:val="0"/>
        <w:caps/>
        <w:spacing w:val="10"/>
        <w:sz w:val="16"/>
        <w:lang w:val="en-CA"/>
      </w:rPr>
      <w:t xml:space="preserve"> </w:t>
    </w:r>
    <w:r>
      <w:rPr>
        <w:rFonts w:ascii="Gill Sans MT" w:hAnsi="Gill Sans MT"/>
        <w:b w:val="0"/>
        <w:i w:val="0"/>
        <w:caps/>
        <w:spacing w:val="10"/>
        <w:sz w:val="16"/>
        <w:lang w:val="en-CA"/>
      </w:rPr>
      <w:t xml:space="preserve">earthquake — </w:t>
    </w:r>
    <w:r w:rsidRPr="003C3816">
      <w:rPr>
        <w:rFonts w:ascii="Gill Sans MT" w:hAnsi="Gill Sans MT"/>
        <w:b w:val="0"/>
        <w:i w:val="0"/>
        <w:caps/>
        <w:spacing w:val="10"/>
        <w:sz w:val="16"/>
        <w:lang w:val="en-CA"/>
      </w:rPr>
      <w:t xml:space="preserve">Software Requirements Specification       </w:t>
    </w:r>
    <w:r>
      <w:rPr>
        <w:rFonts w:ascii="Gill Sans MT" w:hAnsi="Gill Sans MT"/>
        <w:b w:val="0"/>
        <w:i w:val="0"/>
        <w:caps/>
        <w:spacing w:val="10"/>
        <w:sz w:val="16"/>
        <w:lang w:val="en-CA"/>
      </w:rPr>
      <w:t xml:space="preserve">                </w:t>
    </w:r>
    <w:r w:rsidRPr="003C3816">
      <w:rPr>
        <w:rFonts w:ascii="Gill Sans MT" w:hAnsi="Gill Sans MT"/>
        <w:b w:val="0"/>
        <w:i w:val="0"/>
        <w:caps/>
        <w:spacing w:val="10"/>
        <w:sz w:val="16"/>
        <w:lang w:val="en-CA"/>
      </w:rPr>
      <w:ptab w:relativeTo="margin" w:alignment="right" w:leader="none"/>
    </w:r>
    <w:r w:rsidRPr="003C3816">
      <w:rPr>
        <w:rFonts w:ascii="Gill Sans MT" w:hAnsi="Gill Sans MT"/>
        <w:b w:val="0"/>
        <w:i w:val="0"/>
        <w:caps/>
        <w:spacing w:val="10"/>
        <w:sz w:val="16"/>
        <w:lang w:val="en-CA"/>
      </w:rPr>
      <w:t xml:space="preserve">page </w:t>
    </w:r>
    <w:r w:rsidRPr="003C3816">
      <w:rPr>
        <w:rFonts w:ascii="Gill Sans MT" w:hAnsi="Gill Sans MT"/>
        <w:b w:val="0"/>
        <w:i w:val="0"/>
        <w:caps/>
        <w:spacing w:val="10"/>
        <w:sz w:val="16"/>
        <w:lang w:val="en-CA"/>
      </w:rPr>
      <w:fldChar w:fldCharType="begin"/>
    </w:r>
    <w:r w:rsidRPr="003C3816">
      <w:rPr>
        <w:rFonts w:ascii="Gill Sans MT" w:hAnsi="Gill Sans MT"/>
        <w:b w:val="0"/>
        <w:i w:val="0"/>
        <w:caps/>
        <w:spacing w:val="10"/>
        <w:sz w:val="16"/>
        <w:lang w:val="en-CA"/>
      </w:rPr>
      <w:instrText xml:space="preserve"> PAGE  \* Arabic  \* MERGEFORMAT </w:instrText>
    </w:r>
    <w:r w:rsidRPr="003C3816">
      <w:rPr>
        <w:rFonts w:ascii="Gill Sans MT" w:hAnsi="Gill Sans MT"/>
        <w:b w:val="0"/>
        <w:i w:val="0"/>
        <w:caps/>
        <w:spacing w:val="10"/>
        <w:sz w:val="16"/>
        <w:lang w:val="en-CA"/>
      </w:rPr>
      <w:fldChar w:fldCharType="separate"/>
    </w:r>
    <w:r w:rsidR="00221DAD">
      <w:rPr>
        <w:rFonts w:ascii="Gill Sans MT" w:hAnsi="Gill Sans MT"/>
        <w:b w:val="0"/>
        <w:i w:val="0"/>
        <w:caps/>
        <w:noProof/>
        <w:spacing w:val="10"/>
        <w:sz w:val="16"/>
        <w:lang w:val="en-CA"/>
      </w:rPr>
      <w:t>32</w:t>
    </w:r>
    <w:r w:rsidRPr="003C3816">
      <w:rPr>
        <w:rFonts w:ascii="Gill Sans MT" w:hAnsi="Gill Sans MT"/>
        <w:b w:val="0"/>
        <w:i w:val="0"/>
        <w:caps/>
        <w:spacing w:val="10"/>
        <w:sz w:val="16"/>
        <w:lang w:val="en-CA"/>
      </w:rPr>
      <w:fldChar w:fldCharType="end"/>
    </w:r>
    <w:r w:rsidRPr="003C3816">
      <w:rPr>
        <w:rFonts w:ascii="Gill Sans MT" w:hAnsi="Gill Sans MT"/>
        <w:b w:val="0"/>
        <w:i w:val="0"/>
        <w:caps/>
        <w:spacing w:val="10"/>
        <w:sz w:val="16"/>
        <w:lang w:val="en-CA"/>
      </w:rPr>
      <w:t xml:space="preserve"> of </w:t>
    </w:r>
    <w:r>
      <w:rPr>
        <w:rFonts w:ascii="Gill Sans MT" w:hAnsi="Gill Sans MT"/>
        <w:b w:val="0"/>
        <w:i w:val="0"/>
        <w:caps/>
        <w:spacing w:val="10"/>
        <w:sz w:val="16"/>
        <w:lang w:val="en-CA"/>
      </w:rPr>
      <w:t>32</w:t>
    </w:r>
    <w:r>
      <w:rPr>
        <w:rFonts w:ascii="Gill Sans MT" w:hAnsi="Gill Sans MT"/>
        <w:b w:val="0"/>
        <w:i w:val="0"/>
        <w:caps/>
        <w:spacing w:val="10"/>
        <w:sz w:val="16"/>
        <w:lang w:val="en-CA"/>
      </w:rPr>
      <w:fldChar w:fldCharType="begin"/>
    </w:r>
    <w:r>
      <w:rPr>
        <w:rFonts w:ascii="Gill Sans MT" w:hAnsi="Gill Sans MT"/>
        <w:b w:val="0"/>
        <w:i w:val="0"/>
        <w:caps/>
        <w:spacing w:val="10"/>
        <w:sz w:val="16"/>
        <w:lang w:val="en-CA"/>
      </w:rPr>
      <w:instrText xml:space="preserve"> NUMPAGES-5  \* Arabic  \* MERGEFORMAT </w:instrText>
    </w:r>
    <w:r>
      <w:rPr>
        <w:rFonts w:ascii="Gill Sans MT" w:hAnsi="Gill Sans MT"/>
        <w:b w:val="0"/>
        <w:i w:val="0"/>
        <w:caps/>
        <w:spacing w:val="10"/>
        <w:sz w:val="16"/>
        <w:lang w:val="en-CA"/>
      </w:rPr>
      <w:fldChar w:fldCharType="end"/>
    </w:r>
  </w:p>
  <w:p w14:paraId="0B376492" w14:textId="77777777" w:rsidR="00AD5AD0" w:rsidRPr="007C30F7" w:rsidRDefault="00AD5AD0">
    <w:pPr>
      <w:pStyle w:val="Pieddepage"/>
      <w:rPr>
        <w:lang w:val="en-CA"/>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32F66" w14:textId="77777777" w:rsidR="00AD5AD0" w:rsidRDefault="00AD5AD0">
      <w:r>
        <w:separator/>
      </w:r>
    </w:p>
  </w:footnote>
  <w:footnote w:type="continuationSeparator" w:id="0">
    <w:p w14:paraId="35656F5C" w14:textId="77777777" w:rsidR="00AD5AD0" w:rsidRDefault="00AD5A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8048E" w14:textId="7B0B52C5" w:rsidR="00AD5AD0" w:rsidRPr="004C5569" w:rsidRDefault="00AD5AD0" w:rsidP="004C556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18377" w14:textId="146C94B0" w:rsidR="00AD5AD0" w:rsidRPr="004008B5" w:rsidRDefault="00AD5AD0">
    <w:pPr>
      <w:pStyle w:val="En-tte"/>
      <w:tabs>
        <w:tab w:val="clear" w:pos="9360"/>
        <w:tab w:val="right" w:pos="9630"/>
      </w:tabs>
      <w:rPr>
        <w:i w:val="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21845" w14:textId="0B99FE89" w:rsidR="00AD5AD0" w:rsidRPr="007C30F7" w:rsidRDefault="00AD5AD0" w:rsidP="007C30F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0854E86C"/>
    <w:lvl w:ilvl="0">
      <w:start w:val="1"/>
      <w:numFmt w:val="decimal"/>
      <w:pStyle w:val="Titre1"/>
      <w:lvlText w:val="%1"/>
      <w:lvlJc w:val="left"/>
      <w:pPr>
        <w:ind w:left="360" w:hanging="360"/>
      </w:pPr>
      <w:rPr>
        <w:rFonts w:hint="default"/>
      </w:rPr>
    </w:lvl>
    <w:lvl w:ilvl="1">
      <w:start w:val="1"/>
      <w:numFmt w:val="decimal"/>
      <w:pStyle w:val="Titre2"/>
      <w:lvlText w:val="%1.%2"/>
      <w:legacy w:legacy="1" w:legacySpace="144" w:legacyIndent="0"/>
      <w:lvlJc w:val="left"/>
    </w:lvl>
    <w:lvl w:ilvl="2">
      <w:start w:val="1"/>
      <w:numFmt w:val="decimal"/>
      <w:pStyle w:val="Titre3"/>
      <w:lvlText w:val="%1.%2.%3"/>
      <w:legacy w:legacy="1" w:legacySpace="144" w:legacyIndent="0"/>
      <w:lvlJc w:val="left"/>
    </w:lvl>
    <w:lvl w:ilvl="3">
      <w:start w:val="1"/>
      <w:numFmt w:val="decimal"/>
      <w:lvlText w:val="%1.%2.%3.%4"/>
      <w:legacy w:legacy="1" w:legacySpace="144" w:legacyIndent="0"/>
      <w:lvlJc w:val="left"/>
    </w:lvl>
    <w:lvl w:ilvl="4">
      <w:start w:val="1"/>
      <w:numFmt w:val="decimal"/>
      <w:pStyle w:val="Titre5"/>
      <w:lvlText w:val="%1.%2.%3.%4.%5"/>
      <w:legacy w:legacy="1" w:legacySpace="144" w:legacyIndent="0"/>
      <w:lvlJc w:val="left"/>
    </w:lvl>
    <w:lvl w:ilvl="5">
      <w:start w:val="1"/>
      <w:numFmt w:val="decimal"/>
      <w:pStyle w:val="Titre6"/>
      <w:lvlText w:val="%1.%2.%3.%4.%5.%6"/>
      <w:legacy w:legacy="1" w:legacySpace="144" w:legacyIndent="0"/>
      <w:lvlJc w:val="left"/>
    </w:lvl>
    <w:lvl w:ilvl="6">
      <w:start w:val="1"/>
      <w:numFmt w:val="decimal"/>
      <w:pStyle w:val="Titre7"/>
      <w:lvlText w:val="%1.%2.%3.%4.%5.%6.%7"/>
      <w:legacy w:legacy="1" w:legacySpace="144" w:legacyIndent="0"/>
      <w:lvlJc w:val="left"/>
    </w:lvl>
    <w:lvl w:ilvl="7">
      <w:start w:val="1"/>
      <w:numFmt w:val="decimal"/>
      <w:pStyle w:val="Titre8"/>
      <w:lvlText w:val="%1.%2.%3.%4.%5.%6.%7.%8"/>
      <w:legacy w:legacy="1" w:legacySpace="144" w:legacyIndent="0"/>
      <w:lvlJc w:val="left"/>
    </w:lvl>
    <w:lvl w:ilvl="8">
      <w:start w:val="1"/>
      <w:numFmt w:val="decimal"/>
      <w:pStyle w:val="Titre9"/>
      <w:lvlText w:val="%1.%2.%3.%4.%5.%6.%7.%8.%9"/>
      <w:legacy w:legacy="1" w:legacySpace="144" w:legacyIndent="0"/>
      <w:lvlJc w:val="left"/>
    </w:lvl>
  </w:abstractNum>
  <w:abstractNum w:abstractNumId="1" w15:restartNumberingAfterBreak="0">
    <w:nsid w:val="033838BA"/>
    <w:multiLevelType w:val="hybridMultilevel"/>
    <w:tmpl w:val="00F03CC0"/>
    <w:lvl w:ilvl="0" w:tplc="AB127BB2">
      <w:start w:val="3"/>
      <w:numFmt w:val="decimal"/>
      <w:pStyle w:val="HazardCoreFeatures2"/>
      <w:lvlText w:val="EQ.F.%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05DE40B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7D0A3C"/>
    <w:multiLevelType w:val="multilevel"/>
    <w:tmpl w:val="C2E4348E"/>
    <w:lvl w:ilvl="0">
      <w:start w:val="1"/>
      <w:numFmt w:val="decimal"/>
      <w:lvlText w:val="%1."/>
      <w:lvlJc w:val="left"/>
      <w:pPr>
        <w:ind w:left="1080" w:hanging="360"/>
      </w:pPr>
      <w:rPr>
        <w:rFonts w:hint="default"/>
      </w:rPr>
    </w:lvl>
    <w:lvl w:ilvl="1">
      <w:start w:val="1"/>
      <w:numFmt w:val="decimal"/>
      <w:isLgl/>
      <w:lvlText w:val="%1.%2."/>
      <w:lvlJc w:val="left"/>
      <w:pPr>
        <w:ind w:left="1152" w:hanging="576"/>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4" w15:restartNumberingAfterBreak="0">
    <w:nsid w:val="0C0418D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431679"/>
    <w:multiLevelType w:val="multilevel"/>
    <w:tmpl w:val="C2E4348E"/>
    <w:lvl w:ilvl="0">
      <w:start w:val="1"/>
      <w:numFmt w:val="decimal"/>
      <w:lvlText w:val="%1."/>
      <w:lvlJc w:val="left"/>
      <w:pPr>
        <w:ind w:left="1080" w:hanging="360"/>
      </w:pPr>
      <w:rPr>
        <w:rFonts w:hint="default"/>
      </w:rPr>
    </w:lvl>
    <w:lvl w:ilvl="1">
      <w:start w:val="1"/>
      <w:numFmt w:val="decimal"/>
      <w:isLgl/>
      <w:lvlText w:val="%1.%2."/>
      <w:lvlJc w:val="left"/>
      <w:pPr>
        <w:ind w:left="1152" w:hanging="576"/>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6" w15:restartNumberingAfterBreak="0">
    <w:nsid w:val="0F2942FD"/>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44B3AF4"/>
    <w:multiLevelType w:val="multilevel"/>
    <w:tmpl w:val="B23E6DEE"/>
    <w:lvl w:ilvl="0">
      <w:start w:val="1"/>
      <w:numFmt w:val="decimal"/>
      <w:lvlText w:val="%1."/>
      <w:lvlJc w:val="left"/>
      <w:pPr>
        <w:ind w:left="1080" w:hanging="360"/>
      </w:pPr>
      <w:rPr>
        <w:rFonts w:hint="default"/>
      </w:rPr>
    </w:lvl>
    <w:lvl w:ilvl="1">
      <w:start w:val="1"/>
      <w:numFmt w:val="decimal"/>
      <w:isLgl/>
      <w:lvlText w:val="%1.%2."/>
      <w:lvlJc w:val="left"/>
      <w:pPr>
        <w:ind w:left="2160" w:hanging="742"/>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8" w15:restartNumberingAfterBreak="0">
    <w:nsid w:val="19352A1F"/>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A7109B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AC416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970DE1"/>
    <w:multiLevelType w:val="hybridMultilevel"/>
    <w:tmpl w:val="72F45EBA"/>
    <w:lvl w:ilvl="0" w:tplc="5420BC54">
      <w:start w:val="3"/>
      <w:numFmt w:val="decimal"/>
      <w:pStyle w:val="HazardCoreFeatures1"/>
      <w:lvlText w:val="FL.F.%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2A7F02A2"/>
    <w:multiLevelType w:val="multilevel"/>
    <w:tmpl w:val="1009001F"/>
    <w:lvl w:ilvl="0">
      <w:start w:val="1"/>
      <w:numFmt w:val="decimal"/>
      <w:lvlText w:val="%1."/>
      <w:lvlJc w:val="left"/>
      <w:pPr>
        <w:ind w:left="-776" w:hanging="360"/>
      </w:pPr>
      <w:rPr>
        <w:rFonts w:hint="default"/>
      </w:rPr>
    </w:lvl>
    <w:lvl w:ilvl="1">
      <w:start w:val="1"/>
      <w:numFmt w:val="decimal"/>
      <w:lvlText w:val="%1.%2."/>
      <w:lvlJc w:val="left"/>
      <w:pPr>
        <w:ind w:left="-344" w:hanging="432"/>
      </w:pPr>
    </w:lvl>
    <w:lvl w:ilvl="2">
      <w:start w:val="1"/>
      <w:numFmt w:val="decimal"/>
      <w:lvlText w:val="%1.%2.%3."/>
      <w:lvlJc w:val="left"/>
      <w:pPr>
        <w:ind w:left="88" w:hanging="504"/>
      </w:pPr>
    </w:lvl>
    <w:lvl w:ilvl="3">
      <w:start w:val="1"/>
      <w:numFmt w:val="decimal"/>
      <w:lvlText w:val="%1.%2.%3.%4."/>
      <w:lvlJc w:val="left"/>
      <w:pPr>
        <w:ind w:left="592" w:hanging="648"/>
      </w:pPr>
    </w:lvl>
    <w:lvl w:ilvl="4">
      <w:start w:val="1"/>
      <w:numFmt w:val="decimal"/>
      <w:lvlText w:val="%1.%2.%3.%4.%5."/>
      <w:lvlJc w:val="left"/>
      <w:pPr>
        <w:ind w:left="1096" w:hanging="792"/>
      </w:pPr>
    </w:lvl>
    <w:lvl w:ilvl="5">
      <w:start w:val="1"/>
      <w:numFmt w:val="decimal"/>
      <w:lvlText w:val="%1.%2.%3.%4.%5.%6."/>
      <w:lvlJc w:val="left"/>
      <w:pPr>
        <w:ind w:left="1600" w:hanging="936"/>
      </w:pPr>
    </w:lvl>
    <w:lvl w:ilvl="6">
      <w:start w:val="1"/>
      <w:numFmt w:val="decimal"/>
      <w:lvlText w:val="%1.%2.%3.%4.%5.%6.%7."/>
      <w:lvlJc w:val="left"/>
      <w:pPr>
        <w:ind w:left="2104" w:hanging="1080"/>
      </w:pPr>
    </w:lvl>
    <w:lvl w:ilvl="7">
      <w:start w:val="1"/>
      <w:numFmt w:val="decimal"/>
      <w:lvlText w:val="%1.%2.%3.%4.%5.%6.%7.%8."/>
      <w:lvlJc w:val="left"/>
      <w:pPr>
        <w:ind w:left="2608" w:hanging="1224"/>
      </w:pPr>
    </w:lvl>
    <w:lvl w:ilvl="8">
      <w:start w:val="1"/>
      <w:numFmt w:val="decimal"/>
      <w:lvlText w:val="%1.%2.%3.%4.%5.%6.%7.%8.%9."/>
      <w:lvlJc w:val="left"/>
      <w:pPr>
        <w:ind w:left="3184" w:hanging="1440"/>
      </w:pPr>
    </w:lvl>
  </w:abstractNum>
  <w:abstractNum w:abstractNumId="13" w15:restartNumberingAfterBreak="0">
    <w:nsid w:val="2DEE3E10"/>
    <w:multiLevelType w:val="multilevel"/>
    <w:tmpl w:val="D50844C0"/>
    <w:lvl w:ilvl="0">
      <w:start w:val="1"/>
      <w:numFmt w:val="decimal"/>
      <w:lvlText w:val="%1."/>
      <w:lvlJc w:val="left"/>
      <w:pPr>
        <w:ind w:left="1080" w:hanging="360"/>
      </w:pPr>
      <w:rPr>
        <w:rFonts w:hint="default"/>
      </w:rPr>
    </w:lvl>
    <w:lvl w:ilvl="1">
      <w:start w:val="1"/>
      <w:numFmt w:val="decimal"/>
      <w:isLgl/>
      <w:lvlText w:val="%1.%2."/>
      <w:lvlJc w:val="left"/>
      <w:pPr>
        <w:ind w:left="1860" w:hanging="996"/>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4" w15:restartNumberingAfterBreak="0">
    <w:nsid w:val="35F12543"/>
    <w:multiLevelType w:val="hybridMultilevel"/>
    <w:tmpl w:val="ACE2F64E"/>
    <w:lvl w:ilvl="0" w:tplc="4D368B0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36CB58F1"/>
    <w:multiLevelType w:val="hybridMultilevel"/>
    <w:tmpl w:val="4AD8B592"/>
    <w:lvl w:ilvl="0" w:tplc="C5CEEEC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370D2512"/>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9F662E9"/>
    <w:multiLevelType w:val="hybridMultilevel"/>
    <w:tmpl w:val="BFE41A94"/>
    <w:lvl w:ilvl="0" w:tplc="C5E0A6A0">
      <w:start w:val="4"/>
      <w:numFmt w:val="decimal"/>
      <w:pStyle w:val="SeismicCoreFeatures"/>
      <w:suff w:val="space"/>
      <w:lvlText w:val="EQ.F.%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8" w15:restartNumberingAfterBreak="0">
    <w:nsid w:val="4677103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6F3120D"/>
    <w:multiLevelType w:val="hybridMultilevel"/>
    <w:tmpl w:val="80EA0D60"/>
    <w:lvl w:ilvl="0" w:tplc="10090001">
      <w:start w:val="1"/>
      <w:numFmt w:val="bullet"/>
      <w:lvlText w:val=""/>
      <w:lvlJc w:val="left"/>
      <w:pPr>
        <w:tabs>
          <w:tab w:val="num" w:pos="720"/>
        </w:tabs>
        <w:ind w:left="720" w:hanging="360"/>
      </w:pPr>
      <w:rPr>
        <w:rFonts w:ascii="Symbol" w:hAnsi="Symbol" w:hint="default"/>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CAE6728"/>
    <w:multiLevelType w:val="multilevel"/>
    <w:tmpl w:val="7A72F75A"/>
    <w:lvl w:ilvl="0">
      <w:start w:val="1"/>
      <w:numFmt w:val="decimal"/>
      <w:lvlText w:val="%1."/>
      <w:lvlJc w:val="left"/>
      <w:pPr>
        <w:ind w:left="1080" w:hanging="360"/>
      </w:pPr>
      <w:rPr>
        <w:rFonts w:hint="default"/>
      </w:rPr>
    </w:lvl>
    <w:lvl w:ilvl="1">
      <w:start w:val="1"/>
      <w:numFmt w:val="decimal"/>
      <w:isLgl/>
      <w:lvlText w:val="%1.%2."/>
      <w:lvlJc w:val="left"/>
      <w:pPr>
        <w:ind w:left="576" w:firstLine="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21" w15:restartNumberingAfterBreak="0">
    <w:nsid w:val="54A34AB3"/>
    <w:multiLevelType w:val="hybridMultilevel"/>
    <w:tmpl w:val="0FAEEDDC"/>
    <w:lvl w:ilvl="0" w:tplc="4D368B0C">
      <w:start w:val="1"/>
      <w:numFmt w:val="decimal"/>
      <w:lvlText w:val="%1."/>
      <w:lvlJc w:val="left"/>
      <w:pPr>
        <w:ind w:left="108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C834BE6"/>
    <w:multiLevelType w:val="hybridMultilevel"/>
    <w:tmpl w:val="DE38897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3866A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4B2580D"/>
    <w:multiLevelType w:val="multilevel"/>
    <w:tmpl w:val="C2E4348E"/>
    <w:lvl w:ilvl="0">
      <w:start w:val="1"/>
      <w:numFmt w:val="decimal"/>
      <w:lvlText w:val="%1."/>
      <w:lvlJc w:val="left"/>
      <w:pPr>
        <w:ind w:left="1080" w:hanging="360"/>
      </w:pPr>
      <w:rPr>
        <w:rFonts w:hint="default"/>
      </w:rPr>
    </w:lvl>
    <w:lvl w:ilvl="1">
      <w:start w:val="1"/>
      <w:numFmt w:val="decimal"/>
      <w:isLgl/>
      <w:lvlText w:val="%1.%2."/>
      <w:lvlJc w:val="left"/>
      <w:pPr>
        <w:ind w:left="1152" w:hanging="576"/>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25" w15:restartNumberingAfterBreak="0">
    <w:nsid w:val="6634280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EE58D0"/>
    <w:multiLevelType w:val="multilevel"/>
    <w:tmpl w:val="42A6698C"/>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27" w15:restartNumberingAfterBreak="0">
    <w:nsid w:val="688634D7"/>
    <w:multiLevelType w:val="hybridMultilevel"/>
    <w:tmpl w:val="ACE2F64E"/>
    <w:lvl w:ilvl="0" w:tplc="4D368B0C">
      <w:start w:val="1"/>
      <w:numFmt w:val="decimal"/>
      <w:lvlText w:val="%1."/>
      <w:lvlJc w:val="left"/>
      <w:pPr>
        <w:ind w:left="648" w:hanging="360"/>
      </w:pPr>
      <w:rPr>
        <w:rFonts w:hint="default"/>
      </w:rPr>
    </w:lvl>
    <w:lvl w:ilvl="1" w:tplc="10090019" w:tentative="1">
      <w:start w:val="1"/>
      <w:numFmt w:val="lowerLetter"/>
      <w:lvlText w:val="%2."/>
      <w:lvlJc w:val="left"/>
      <w:pPr>
        <w:ind w:left="1368" w:hanging="360"/>
      </w:pPr>
    </w:lvl>
    <w:lvl w:ilvl="2" w:tplc="1009001B" w:tentative="1">
      <w:start w:val="1"/>
      <w:numFmt w:val="lowerRoman"/>
      <w:lvlText w:val="%3."/>
      <w:lvlJc w:val="right"/>
      <w:pPr>
        <w:ind w:left="2088" w:hanging="180"/>
      </w:pPr>
    </w:lvl>
    <w:lvl w:ilvl="3" w:tplc="1009000F" w:tentative="1">
      <w:start w:val="1"/>
      <w:numFmt w:val="decimal"/>
      <w:lvlText w:val="%4."/>
      <w:lvlJc w:val="left"/>
      <w:pPr>
        <w:ind w:left="2808" w:hanging="360"/>
      </w:pPr>
    </w:lvl>
    <w:lvl w:ilvl="4" w:tplc="10090019" w:tentative="1">
      <w:start w:val="1"/>
      <w:numFmt w:val="lowerLetter"/>
      <w:lvlText w:val="%5."/>
      <w:lvlJc w:val="left"/>
      <w:pPr>
        <w:ind w:left="3528" w:hanging="360"/>
      </w:pPr>
    </w:lvl>
    <w:lvl w:ilvl="5" w:tplc="1009001B" w:tentative="1">
      <w:start w:val="1"/>
      <w:numFmt w:val="lowerRoman"/>
      <w:lvlText w:val="%6."/>
      <w:lvlJc w:val="right"/>
      <w:pPr>
        <w:ind w:left="4248" w:hanging="180"/>
      </w:pPr>
    </w:lvl>
    <w:lvl w:ilvl="6" w:tplc="1009000F" w:tentative="1">
      <w:start w:val="1"/>
      <w:numFmt w:val="decimal"/>
      <w:lvlText w:val="%7."/>
      <w:lvlJc w:val="left"/>
      <w:pPr>
        <w:ind w:left="4968" w:hanging="360"/>
      </w:pPr>
    </w:lvl>
    <w:lvl w:ilvl="7" w:tplc="10090019" w:tentative="1">
      <w:start w:val="1"/>
      <w:numFmt w:val="lowerLetter"/>
      <w:lvlText w:val="%8."/>
      <w:lvlJc w:val="left"/>
      <w:pPr>
        <w:ind w:left="5688" w:hanging="360"/>
      </w:pPr>
    </w:lvl>
    <w:lvl w:ilvl="8" w:tplc="1009001B" w:tentative="1">
      <w:start w:val="1"/>
      <w:numFmt w:val="lowerRoman"/>
      <w:lvlText w:val="%9."/>
      <w:lvlJc w:val="right"/>
      <w:pPr>
        <w:ind w:left="6408" w:hanging="180"/>
      </w:pPr>
    </w:lvl>
  </w:abstractNum>
  <w:abstractNum w:abstractNumId="28" w15:restartNumberingAfterBreak="0">
    <w:nsid w:val="6AF16E2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D2A33C6"/>
    <w:multiLevelType w:val="multilevel"/>
    <w:tmpl w:val="D44280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07F094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B07DF9"/>
    <w:multiLevelType w:val="hybridMultilevel"/>
    <w:tmpl w:val="2BA817D0"/>
    <w:lvl w:ilvl="0" w:tplc="1009000F">
      <w:start w:val="1"/>
      <w:numFmt w:val="decimal"/>
      <w:lvlText w:val="%1."/>
      <w:lvlJc w:val="left"/>
      <w:pPr>
        <w:ind w:left="780" w:hanging="360"/>
      </w:p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32" w15:restartNumberingAfterBreak="0">
    <w:nsid w:val="7FD72F6A"/>
    <w:multiLevelType w:val="multilevel"/>
    <w:tmpl w:val="C2E4348E"/>
    <w:lvl w:ilvl="0">
      <w:start w:val="1"/>
      <w:numFmt w:val="decimal"/>
      <w:lvlText w:val="%1."/>
      <w:lvlJc w:val="left"/>
      <w:pPr>
        <w:ind w:left="1080" w:hanging="360"/>
      </w:pPr>
      <w:rPr>
        <w:rFonts w:hint="default"/>
      </w:rPr>
    </w:lvl>
    <w:lvl w:ilvl="1">
      <w:start w:val="1"/>
      <w:numFmt w:val="decimal"/>
      <w:isLgl/>
      <w:lvlText w:val="%1.%2."/>
      <w:lvlJc w:val="left"/>
      <w:pPr>
        <w:ind w:left="1152" w:hanging="576"/>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num w:numId="1">
    <w:abstractNumId w:val="0"/>
  </w:num>
  <w:num w:numId="2">
    <w:abstractNumId w:val="17"/>
  </w:num>
  <w:num w:numId="3">
    <w:abstractNumId w:val="11"/>
  </w:num>
  <w:num w:numId="4">
    <w:abstractNumId w:val="1"/>
  </w:num>
  <w:num w:numId="5">
    <w:abstractNumId w:val="19"/>
  </w:num>
  <w:num w:numId="6">
    <w:abstractNumId w:val="26"/>
  </w:num>
  <w:num w:numId="7">
    <w:abstractNumId w:val="15"/>
  </w:num>
  <w:num w:numId="8">
    <w:abstractNumId w:val="14"/>
  </w:num>
  <w:num w:numId="9">
    <w:abstractNumId w:val="3"/>
  </w:num>
  <w:num w:numId="10">
    <w:abstractNumId w:val="22"/>
  </w:num>
  <w:num w:numId="11">
    <w:abstractNumId w:val="31"/>
  </w:num>
  <w:num w:numId="12">
    <w:abstractNumId w:val="7"/>
  </w:num>
  <w:num w:numId="13">
    <w:abstractNumId w:val="12"/>
  </w:num>
  <w:num w:numId="14">
    <w:abstractNumId w:val="13"/>
  </w:num>
  <w:num w:numId="15">
    <w:abstractNumId w:val="32"/>
  </w:num>
  <w:num w:numId="16">
    <w:abstractNumId w:val="27"/>
  </w:num>
  <w:num w:numId="17">
    <w:abstractNumId w:val="21"/>
  </w:num>
  <w:num w:numId="18">
    <w:abstractNumId w:val="20"/>
  </w:num>
  <w:num w:numId="19">
    <w:abstractNumId w:val="5"/>
  </w:num>
  <w:num w:numId="20">
    <w:abstractNumId w:val="16"/>
  </w:num>
  <w:num w:numId="21">
    <w:abstractNumId w:val="2"/>
  </w:num>
  <w:num w:numId="22">
    <w:abstractNumId w:val="29"/>
  </w:num>
  <w:num w:numId="23">
    <w:abstractNumId w:val="9"/>
  </w:num>
  <w:num w:numId="24">
    <w:abstractNumId w:val="18"/>
  </w:num>
  <w:num w:numId="25">
    <w:abstractNumId w:val="24"/>
  </w:num>
  <w:num w:numId="26">
    <w:abstractNumId w:val="4"/>
  </w:num>
  <w:num w:numId="27">
    <w:abstractNumId w:val="25"/>
  </w:num>
  <w:num w:numId="28">
    <w:abstractNumId w:val="10"/>
  </w:num>
  <w:num w:numId="29">
    <w:abstractNumId w:val="8"/>
  </w:num>
  <w:num w:numId="30">
    <w:abstractNumId w:val="28"/>
  </w:num>
  <w:num w:numId="31">
    <w:abstractNumId w:val="6"/>
  </w:num>
  <w:num w:numId="32">
    <w:abstractNumId w:val="23"/>
  </w:num>
  <w:num w:numId="33">
    <w:abstractNumId w:val="3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6"/>
  <w:drawingGridVerticalSpacing w:val="6"/>
  <w:displayHorizontalDrawingGridEvery w:val="0"/>
  <w:displayVerticalDrawingGridEvery w:val="0"/>
  <w:doNotUseMarginsForDrawingGridOrigin/>
  <w:drawingGridVerticalOrigin w:val="1985"/>
  <w:noPunctuationKerning/>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CC74E0D-E94F-445A-8743-4FB3C5B198CA}"/>
    <w:docVar w:name="dgnword-eventsink" w:val="22325624"/>
    <w:docVar w:name="EN.InstantFormat" w:val="&lt;ENInstantFormat&gt;&lt;Enabled&gt;1&lt;/Enabled&gt;&lt;ScanUnformatted&gt;1&lt;/ScanUnformatted&gt;&lt;ScanChanges&gt;1&lt;/ScanChanges&gt;&lt;Suspended&gt;0&lt;/Suspended&gt;&lt;/ENInstantFormat&gt;"/>
    <w:docVar w:name="EN.Layout" w:val="&lt;ENLayout&gt;&lt;Style&gt;AAG Style Guide Copy&lt;/Style&gt;&lt;LeftDelim&gt;{&lt;/LeftDelim&gt;&lt;RightDelim&gt;}&lt;/RightDelim&gt;&lt;FontName&gt;Garamond&lt;/FontName&gt;&lt;FontSize&gt;11&lt;/FontSize&gt;&lt;ReflistTitle&gt;&lt;/ReflistTitle&gt;&lt;StartingRefnum&gt;1&lt;/StartingRefnum&gt;&lt;FirstLineIndent&gt;0&lt;/FirstLineIndent&gt;&lt;HangingIndent&gt;849&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rp2sr0wasa9wgex9fl5fetqwep5pefepapf&quot;&gt;My EndNote Library&lt;record-ids&gt;&lt;item&gt;1&lt;/item&gt;&lt;item&gt;2&lt;/item&gt;&lt;item&gt;3&lt;/item&gt;&lt;item&gt;4&lt;/item&gt;&lt;/record-ids&gt;&lt;/item&gt;&lt;/Libraries&gt;"/>
  </w:docVars>
  <w:rsids>
    <w:rsidRoot w:val="00773F77"/>
    <w:rsid w:val="00001E67"/>
    <w:rsid w:val="00001E6E"/>
    <w:rsid w:val="000025B7"/>
    <w:rsid w:val="00003490"/>
    <w:rsid w:val="00004174"/>
    <w:rsid w:val="000042E7"/>
    <w:rsid w:val="00005CEB"/>
    <w:rsid w:val="00006F30"/>
    <w:rsid w:val="00013838"/>
    <w:rsid w:val="00014106"/>
    <w:rsid w:val="00017601"/>
    <w:rsid w:val="00017B33"/>
    <w:rsid w:val="00017D2E"/>
    <w:rsid w:val="00020390"/>
    <w:rsid w:val="0002252A"/>
    <w:rsid w:val="0002517B"/>
    <w:rsid w:val="000258FB"/>
    <w:rsid w:val="00025F96"/>
    <w:rsid w:val="000273E1"/>
    <w:rsid w:val="00027D3E"/>
    <w:rsid w:val="0003134E"/>
    <w:rsid w:val="00031E17"/>
    <w:rsid w:val="00032FB2"/>
    <w:rsid w:val="00033C0C"/>
    <w:rsid w:val="00034048"/>
    <w:rsid w:val="0003507F"/>
    <w:rsid w:val="00041BBD"/>
    <w:rsid w:val="00042605"/>
    <w:rsid w:val="00042C91"/>
    <w:rsid w:val="00044E86"/>
    <w:rsid w:val="00047A5D"/>
    <w:rsid w:val="00050009"/>
    <w:rsid w:val="000520AC"/>
    <w:rsid w:val="000574C4"/>
    <w:rsid w:val="00057CF0"/>
    <w:rsid w:val="000633E8"/>
    <w:rsid w:val="00065BBE"/>
    <w:rsid w:val="000673A9"/>
    <w:rsid w:val="00071AEB"/>
    <w:rsid w:val="00073E55"/>
    <w:rsid w:val="00073FB4"/>
    <w:rsid w:val="000764D8"/>
    <w:rsid w:val="00076B21"/>
    <w:rsid w:val="000801D1"/>
    <w:rsid w:val="000817F8"/>
    <w:rsid w:val="00082384"/>
    <w:rsid w:val="0008240F"/>
    <w:rsid w:val="00082A71"/>
    <w:rsid w:val="000833C2"/>
    <w:rsid w:val="00083CB6"/>
    <w:rsid w:val="00083F5B"/>
    <w:rsid w:val="00085647"/>
    <w:rsid w:val="000857B0"/>
    <w:rsid w:val="000858D3"/>
    <w:rsid w:val="000860CD"/>
    <w:rsid w:val="00086169"/>
    <w:rsid w:val="00087020"/>
    <w:rsid w:val="000908D6"/>
    <w:rsid w:val="00091578"/>
    <w:rsid w:val="0009253E"/>
    <w:rsid w:val="00096B97"/>
    <w:rsid w:val="000A03B4"/>
    <w:rsid w:val="000A0487"/>
    <w:rsid w:val="000A0B3E"/>
    <w:rsid w:val="000A350E"/>
    <w:rsid w:val="000A6333"/>
    <w:rsid w:val="000A6FEB"/>
    <w:rsid w:val="000B1AB8"/>
    <w:rsid w:val="000B21E4"/>
    <w:rsid w:val="000B2923"/>
    <w:rsid w:val="000B4D3F"/>
    <w:rsid w:val="000C0417"/>
    <w:rsid w:val="000C08C7"/>
    <w:rsid w:val="000C0B58"/>
    <w:rsid w:val="000C24F4"/>
    <w:rsid w:val="000C2645"/>
    <w:rsid w:val="000C33B7"/>
    <w:rsid w:val="000C5720"/>
    <w:rsid w:val="000C6FA5"/>
    <w:rsid w:val="000D142E"/>
    <w:rsid w:val="000D2D5B"/>
    <w:rsid w:val="000D2F9D"/>
    <w:rsid w:val="000D3BE9"/>
    <w:rsid w:val="000D7E3F"/>
    <w:rsid w:val="000E37E4"/>
    <w:rsid w:val="000E424E"/>
    <w:rsid w:val="000E47D8"/>
    <w:rsid w:val="000E67E4"/>
    <w:rsid w:val="000E6901"/>
    <w:rsid w:val="000F2A56"/>
    <w:rsid w:val="000F3E2D"/>
    <w:rsid w:val="000F4D5C"/>
    <w:rsid w:val="00103128"/>
    <w:rsid w:val="00103BE5"/>
    <w:rsid w:val="00105C19"/>
    <w:rsid w:val="001104AE"/>
    <w:rsid w:val="00111C2F"/>
    <w:rsid w:val="00112F46"/>
    <w:rsid w:val="001144F6"/>
    <w:rsid w:val="00114A12"/>
    <w:rsid w:val="00115BAA"/>
    <w:rsid w:val="001224B0"/>
    <w:rsid w:val="00124EBF"/>
    <w:rsid w:val="001262F1"/>
    <w:rsid w:val="00130FDD"/>
    <w:rsid w:val="00131E9F"/>
    <w:rsid w:val="00135EAB"/>
    <w:rsid w:val="00141C65"/>
    <w:rsid w:val="00141CD2"/>
    <w:rsid w:val="00142614"/>
    <w:rsid w:val="00144AF3"/>
    <w:rsid w:val="001451B1"/>
    <w:rsid w:val="00145A17"/>
    <w:rsid w:val="001461A5"/>
    <w:rsid w:val="001465E5"/>
    <w:rsid w:val="00147E6C"/>
    <w:rsid w:val="00150946"/>
    <w:rsid w:val="00152206"/>
    <w:rsid w:val="00152C92"/>
    <w:rsid w:val="0015585A"/>
    <w:rsid w:val="001560E7"/>
    <w:rsid w:val="00157073"/>
    <w:rsid w:val="001574FB"/>
    <w:rsid w:val="00157546"/>
    <w:rsid w:val="00157E1B"/>
    <w:rsid w:val="0016096B"/>
    <w:rsid w:val="00160BF5"/>
    <w:rsid w:val="00163169"/>
    <w:rsid w:val="001633CF"/>
    <w:rsid w:val="00166FEA"/>
    <w:rsid w:val="00167D26"/>
    <w:rsid w:val="00171B2B"/>
    <w:rsid w:val="001725FB"/>
    <w:rsid w:val="00172BB4"/>
    <w:rsid w:val="00172DCF"/>
    <w:rsid w:val="00174CD2"/>
    <w:rsid w:val="00180345"/>
    <w:rsid w:val="00181D3F"/>
    <w:rsid w:val="00181DE2"/>
    <w:rsid w:val="00182CE8"/>
    <w:rsid w:val="00187504"/>
    <w:rsid w:val="00187F39"/>
    <w:rsid w:val="001913D2"/>
    <w:rsid w:val="00191EA6"/>
    <w:rsid w:val="0019205B"/>
    <w:rsid w:val="00192819"/>
    <w:rsid w:val="001931D1"/>
    <w:rsid w:val="00193C91"/>
    <w:rsid w:val="00194F34"/>
    <w:rsid w:val="0019589D"/>
    <w:rsid w:val="001962A4"/>
    <w:rsid w:val="00197BF7"/>
    <w:rsid w:val="001A224D"/>
    <w:rsid w:val="001A343B"/>
    <w:rsid w:val="001A3B56"/>
    <w:rsid w:val="001A4415"/>
    <w:rsid w:val="001A7175"/>
    <w:rsid w:val="001A791C"/>
    <w:rsid w:val="001B2031"/>
    <w:rsid w:val="001B22A1"/>
    <w:rsid w:val="001B2D85"/>
    <w:rsid w:val="001B3119"/>
    <w:rsid w:val="001B3747"/>
    <w:rsid w:val="001B3E99"/>
    <w:rsid w:val="001B465A"/>
    <w:rsid w:val="001B61DD"/>
    <w:rsid w:val="001C208E"/>
    <w:rsid w:val="001C2606"/>
    <w:rsid w:val="001C4A80"/>
    <w:rsid w:val="001C7527"/>
    <w:rsid w:val="001D0CA5"/>
    <w:rsid w:val="001D3E0D"/>
    <w:rsid w:val="001D51DC"/>
    <w:rsid w:val="001D5C6F"/>
    <w:rsid w:val="001D6A88"/>
    <w:rsid w:val="001E00CE"/>
    <w:rsid w:val="001E1E41"/>
    <w:rsid w:val="001E21A2"/>
    <w:rsid w:val="001E6BD6"/>
    <w:rsid w:val="001F0F8C"/>
    <w:rsid w:val="001F1065"/>
    <w:rsid w:val="001F2AFD"/>
    <w:rsid w:val="001F30B0"/>
    <w:rsid w:val="001F4260"/>
    <w:rsid w:val="001F6716"/>
    <w:rsid w:val="001F6957"/>
    <w:rsid w:val="001F6B21"/>
    <w:rsid w:val="00202543"/>
    <w:rsid w:val="00202ABF"/>
    <w:rsid w:val="002038CC"/>
    <w:rsid w:val="00207452"/>
    <w:rsid w:val="00221DAD"/>
    <w:rsid w:val="002243DD"/>
    <w:rsid w:val="00227CB0"/>
    <w:rsid w:val="0023109F"/>
    <w:rsid w:val="002320FF"/>
    <w:rsid w:val="00233648"/>
    <w:rsid w:val="0023398D"/>
    <w:rsid w:val="00234373"/>
    <w:rsid w:val="00235601"/>
    <w:rsid w:val="002357F1"/>
    <w:rsid w:val="0023787E"/>
    <w:rsid w:val="002401F0"/>
    <w:rsid w:val="002405DE"/>
    <w:rsid w:val="0024080C"/>
    <w:rsid w:val="00242F46"/>
    <w:rsid w:val="002433A9"/>
    <w:rsid w:val="00243487"/>
    <w:rsid w:val="00243A4A"/>
    <w:rsid w:val="00243B02"/>
    <w:rsid w:val="002515B3"/>
    <w:rsid w:val="00254EFC"/>
    <w:rsid w:val="002563A3"/>
    <w:rsid w:val="00257171"/>
    <w:rsid w:val="0026000E"/>
    <w:rsid w:val="0026024A"/>
    <w:rsid w:val="00260CE3"/>
    <w:rsid w:val="00261689"/>
    <w:rsid w:val="00262557"/>
    <w:rsid w:val="0026695F"/>
    <w:rsid w:val="00271707"/>
    <w:rsid w:val="002720A2"/>
    <w:rsid w:val="00274FF4"/>
    <w:rsid w:val="00276987"/>
    <w:rsid w:val="00276D40"/>
    <w:rsid w:val="002776A6"/>
    <w:rsid w:val="00280E16"/>
    <w:rsid w:val="00282AB3"/>
    <w:rsid w:val="00282E57"/>
    <w:rsid w:val="002852B1"/>
    <w:rsid w:val="00287265"/>
    <w:rsid w:val="002879BB"/>
    <w:rsid w:val="00293897"/>
    <w:rsid w:val="00295E51"/>
    <w:rsid w:val="00296038"/>
    <w:rsid w:val="002965BA"/>
    <w:rsid w:val="00297A25"/>
    <w:rsid w:val="00297C75"/>
    <w:rsid w:val="002A03EF"/>
    <w:rsid w:val="002A1878"/>
    <w:rsid w:val="002A2ED8"/>
    <w:rsid w:val="002A30E4"/>
    <w:rsid w:val="002A6FC2"/>
    <w:rsid w:val="002B0CDD"/>
    <w:rsid w:val="002B2465"/>
    <w:rsid w:val="002B2683"/>
    <w:rsid w:val="002B26D3"/>
    <w:rsid w:val="002B5DCA"/>
    <w:rsid w:val="002B5FDF"/>
    <w:rsid w:val="002C0729"/>
    <w:rsid w:val="002C3101"/>
    <w:rsid w:val="002C3679"/>
    <w:rsid w:val="002C3A3F"/>
    <w:rsid w:val="002C4429"/>
    <w:rsid w:val="002C5636"/>
    <w:rsid w:val="002C5F1A"/>
    <w:rsid w:val="002C623C"/>
    <w:rsid w:val="002C66CD"/>
    <w:rsid w:val="002D10FA"/>
    <w:rsid w:val="002D1352"/>
    <w:rsid w:val="002D217E"/>
    <w:rsid w:val="002D619D"/>
    <w:rsid w:val="002D7611"/>
    <w:rsid w:val="002E04F4"/>
    <w:rsid w:val="002E399B"/>
    <w:rsid w:val="002E6A9D"/>
    <w:rsid w:val="002F164B"/>
    <w:rsid w:val="002F1939"/>
    <w:rsid w:val="002F1DD5"/>
    <w:rsid w:val="002F4B59"/>
    <w:rsid w:val="002F7DDF"/>
    <w:rsid w:val="00301CB2"/>
    <w:rsid w:val="003042A6"/>
    <w:rsid w:val="00304C0A"/>
    <w:rsid w:val="0030600A"/>
    <w:rsid w:val="00306ACB"/>
    <w:rsid w:val="00312275"/>
    <w:rsid w:val="0031232C"/>
    <w:rsid w:val="00313D66"/>
    <w:rsid w:val="00315190"/>
    <w:rsid w:val="003161B7"/>
    <w:rsid w:val="00317A96"/>
    <w:rsid w:val="00320899"/>
    <w:rsid w:val="00320DE6"/>
    <w:rsid w:val="00322CD9"/>
    <w:rsid w:val="003242AC"/>
    <w:rsid w:val="00326525"/>
    <w:rsid w:val="00330169"/>
    <w:rsid w:val="003331C7"/>
    <w:rsid w:val="0033474E"/>
    <w:rsid w:val="0033523F"/>
    <w:rsid w:val="00336EE7"/>
    <w:rsid w:val="00341B8C"/>
    <w:rsid w:val="00343345"/>
    <w:rsid w:val="00343A3C"/>
    <w:rsid w:val="00343C78"/>
    <w:rsid w:val="00344AA4"/>
    <w:rsid w:val="00345E30"/>
    <w:rsid w:val="00346126"/>
    <w:rsid w:val="00346536"/>
    <w:rsid w:val="00346566"/>
    <w:rsid w:val="003473BA"/>
    <w:rsid w:val="00351664"/>
    <w:rsid w:val="00352161"/>
    <w:rsid w:val="00353460"/>
    <w:rsid w:val="00354151"/>
    <w:rsid w:val="00354CEB"/>
    <w:rsid w:val="0035589A"/>
    <w:rsid w:val="00355B72"/>
    <w:rsid w:val="00360F49"/>
    <w:rsid w:val="003622BE"/>
    <w:rsid w:val="00364A33"/>
    <w:rsid w:val="00366826"/>
    <w:rsid w:val="00366C43"/>
    <w:rsid w:val="003725A2"/>
    <w:rsid w:val="00373B75"/>
    <w:rsid w:val="00374D40"/>
    <w:rsid w:val="00374FA4"/>
    <w:rsid w:val="00375635"/>
    <w:rsid w:val="00375B6D"/>
    <w:rsid w:val="00380CE9"/>
    <w:rsid w:val="0038556E"/>
    <w:rsid w:val="00385CE1"/>
    <w:rsid w:val="00387B5B"/>
    <w:rsid w:val="00391AC1"/>
    <w:rsid w:val="00391C71"/>
    <w:rsid w:val="003938CF"/>
    <w:rsid w:val="00394A04"/>
    <w:rsid w:val="00395071"/>
    <w:rsid w:val="0039552E"/>
    <w:rsid w:val="003A20CE"/>
    <w:rsid w:val="003A43FC"/>
    <w:rsid w:val="003A537B"/>
    <w:rsid w:val="003A69B4"/>
    <w:rsid w:val="003A71D6"/>
    <w:rsid w:val="003B09A3"/>
    <w:rsid w:val="003B137E"/>
    <w:rsid w:val="003B2C82"/>
    <w:rsid w:val="003B4741"/>
    <w:rsid w:val="003B4B54"/>
    <w:rsid w:val="003B5176"/>
    <w:rsid w:val="003B592F"/>
    <w:rsid w:val="003B5CE5"/>
    <w:rsid w:val="003B730F"/>
    <w:rsid w:val="003C0E95"/>
    <w:rsid w:val="003C1551"/>
    <w:rsid w:val="003C2A48"/>
    <w:rsid w:val="003C3816"/>
    <w:rsid w:val="003C4811"/>
    <w:rsid w:val="003C49C8"/>
    <w:rsid w:val="003C5D90"/>
    <w:rsid w:val="003C796E"/>
    <w:rsid w:val="003C7D09"/>
    <w:rsid w:val="003C7DC8"/>
    <w:rsid w:val="003D083A"/>
    <w:rsid w:val="003D3E9A"/>
    <w:rsid w:val="003D48A2"/>
    <w:rsid w:val="003E0A69"/>
    <w:rsid w:val="003E39DA"/>
    <w:rsid w:val="003E5520"/>
    <w:rsid w:val="003E5F25"/>
    <w:rsid w:val="003E7904"/>
    <w:rsid w:val="003F0C7F"/>
    <w:rsid w:val="003F0ED4"/>
    <w:rsid w:val="003F3FD3"/>
    <w:rsid w:val="003F3FE0"/>
    <w:rsid w:val="003F4D1A"/>
    <w:rsid w:val="003F50A4"/>
    <w:rsid w:val="003F55AB"/>
    <w:rsid w:val="003F6408"/>
    <w:rsid w:val="003F729D"/>
    <w:rsid w:val="003F72FE"/>
    <w:rsid w:val="003F7A06"/>
    <w:rsid w:val="004008B5"/>
    <w:rsid w:val="004032A2"/>
    <w:rsid w:val="00404F33"/>
    <w:rsid w:val="00405B91"/>
    <w:rsid w:val="00407089"/>
    <w:rsid w:val="004070BA"/>
    <w:rsid w:val="00411318"/>
    <w:rsid w:val="00413524"/>
    <w:rsid w:val="00415342"/>
    <w:rsid w:val="0041784F"/>
    <w:rsid w:val="00417EBE"/>
    <w:rsid w:val="0042196C"/>
    <w:rsid w:val="00422A58"/>
    <w:rsid w:val="00422D4B"/>
    <w:rsid w:val="00423294"/>
    <w:rsid w:val="004232A6"/>
    <w:rsid w:val="004235EA"/>
    <w:rsid w:val="00424107"/>
    <w:rsid w:val="00427A4A"/>
    <w:rsid w:val="00431C5F"/>
    <w:rsid w:val="00433C92"/>
    <w:rsid w:val="004356E7"/>
    <w:rsid w:val="00442FA5"/>
    <w:rsid w:val="0044359E"/>
    <w:rsid w:val="00443815"/>
    <w:rsid w:val="004455CA"/>
    <w:rsid w:val="004464CD"/>
    <w:rsid w:val="004524A0"/>
    <w:rsid w:val="00452CA0"/>
    <w:rsid w:val="00454E83"/>
    <w:rsid w:val="00461342"/>
    <w:rsid w:val="00462917"/>
    <w:rsid w:val="00462F9C"/>
    <w:rsid w:val="00462FD1"/>
    <w:rsid w:val="00463779"/>
    <w:rsid w:val="0046496F"/>
    <w:rsid w:val="0046628C"/>
    <w:rsid w:val="0046672B"/>
    <w:rsid w:val="00467637"/>
    <w:rsid w:val="00467D12"/>
    <w:rsid w:val="00467E12"/>
    <w:rsid w:val="00467F17"/>
    <w:rsid w:val="004705EA"/>
    <w:rsid w:val="00470CBB"/>
    <w:rsid w:val="00472808"/>
    <w:rsid w:val="00473755"/>
    <w:rsid w:val="00476069"/>
    <w:rsid w:val="00476C64"/>
    <w:rsid w:val="00477366"/>
    <w:rsid w:val="004813BB"/>
    <w:rsid w:val="00483070"/>
    <w:rsid w:val="00484453"/>
    <w:rsid w:val="00484E17"/>
    <w:rsid w:val="0048700D"/>
    <w:rsid w:val="00487597"/>
    <w:rsid w:val="00494402"/>
    <w:rsid w:val="0049654E"/>
    <w:rsid w:val="00496A4D"/>
    <w:rsid w:val="00496CAC"/>
    <w:rsid w:val="00496F62"/>
    <w:rsid w:val="004A0823"/>
    <w:rsid w:val="004A096C"/>
    <w:rsid w:val="004A0F11"/>
    <w:rsid w:val="004A1327"/>
    <w:rsid w:val="004A28B0"/>
    <w:rsid w:val="004A300C"/>
    <w:rsid w:val="004A5A7B"/>
    <w:rsid w:val="004A5A9E"/>
    <w:rsid w:val="004A746F"/>
    <w:rsid w:val="004B05B2"/>
    <w:rsid w:val="004B2BBC"/>
    <w:rsid w:val="004B590A"/>
    <w:rsid w:val="004B6F9D"/>
    <w:rsid w:val="004C0702"/>
    <w:rsid w:val="004C2138"/>
    <w:rsid w:val="004C4537"/>
    <w:rsid w:val="004C5569"/>
    <w:rsid w:val="004C5991"/>
    <w:rsid w:val="004D1046"/>
    <w:rsid w:val="004D1327"/>
    <w:rsid w:val="004D3623"/>
    <w:rsid w:val="004D3E9C"/>
    <w:rsid w:val="004D521A"/>
    <w:rsid w:val="004E0099"/>
    <w:rsid w:val="004E0FD2"/>
    <w:rsid w:val="004E36FF"/>
    <w:rsid w:val="004E37A9"/>
    <w:rsid w:val="004E40F3"/>
    <w:rsid w:val="004F3057"/>
    <w:rsid w:val="004F5CCC"/>
    <w:rsid w:val="0050239E"/>
    <w:rsid w:val="00503355"/>
    <w:rsid w:val="005037DA"/>
    <w:rsid w:val="00503854"/>
    <w:rsid w:val="00503AA5"/>
    <w:rsid w:val="00504D71"/>
    <w:rsid w:val="005072E3"/>
    <w:rsid w:val="005078BE"/>
    <w:rsid w:val="005078C4"/>
    <w:rsid w:val="005112FC"/>
    <w:rsid w:val="00512E0D"/>
    <w:rsid w:val="00512E70"/>
    <w:rsid w:val="00513EF4"/>
    <w:rsid w:val="00515474"/>
    <w:rsid w:val="005157EF"/>
    <w:rsid w:val="00515A4F"/>
    <w:rsid w:val="0051616B"/>
    <w:rsid w:val="00516586"/>
    <w:rsid w:val="00517451"/>
    <w:rsid w:val="0052066E"/>
    <w:rsid w:val="00521994"/>
    <w:rsid w:val="0052228F"/>
    <w:rsid w:val="005224BC"/>
    <w:rsid w:val="00523C88"/>
    <w:rsid w:val="00523F09"/>
    <w:rsid w:val="005266EC"/>
    <w:rsid w:val="005267CA"/>
    <w:rsid w:val="00527661"/>
    <w:rsid w:val="0053106C"/>
    <w:rsid w:val="00532881"/>
    <w:rsid w:val="00532F91"/>
    <w:rsid w:val="005350D3"/>
    <w:rsid w:val="005376F6"/>
    <w:rsid w:val="00540A35"/>
    <w:rsid w:val="00543767"/>
    <w:rsid w:val="005438BF"/>
    <w:rsid w:val="00543FB8"/>
    <w:rsid w:val="00544940"/>
    <w:rsid w:val="00544F7F"/>
    <w:rsid w:val="00546EEB"/>
    <w:rsid w:val="00547EBC"/>
    <w:rsid w:val="00550A93"/>
    <w:rsid w:val="00550CDF"/>
    <w:rsid w:val="00555F17"/>
    <w:rsid w:val="005560FD"/>
    <w:rsid w:val="0055720C"/>
    <w:rsid w:val="00557635"/>
    <w:rsid w:val="00561676"/>
    <w:rsid w:val="00562321"/>
    <w:rsid w:val="00562330"/>
    <w:rsid w:val="0056509D"/>
    <w:rsid w:val="0056663D"/>
    <w:rsid w:val="00566BF3"/>
    <w:rsid w:val="0056708B"/>
    <w:rsid w:val="005710F9"/>
    <w:rsid w:val="00571422"/>
    <w:rsid w:val="005718BB"/>
    <w:rsid w:val="00571EF7"/>
    <w:rsid w:val="005727BD"/>
    <w:rsid w:val="00572FBB"/>
    <w:rsid w:val="00574E85"/>
    <w:rsid w:val="00575D9B"/>
    <w:rsid w:val="0057720D"/>
    <w:rsid w:val="00580DEC"/>
    <w:rsid w:val="00581FA3"/>
    <w:rsid w:val="00582C8E"/>
    <w:rsid w:val="005861EA"/>
    <w:rsid w:val="0058624E"/>
    <w:rsid w:val="00591C6F"/>
    <w:rsid w:val="00591DDC"/>
    <w:rsid w:val="00592685"/>
    <w:rsid w:val="00597B2E"/>
    <w:rsid w:val="005A6D85"/>
    <w:rsid w:val="005A7223"/>
    <w:rsid w:val="005B0EE0"/>
    <w:rsid w:val="005B1676"/>
    <w:rsid w:val="005B239D"/>
    <w:rsid w:val="005B5229"/>
    <w:rsid w:val="005B5464"/>
    <w:rsid w:val="005B7823"/>
    <w:rsid w:val="005C1DB4"/>
    <w:rsid w:val="005C2562"/>
    <w:rsid w:val="005C3023"/>
    <w:rsid w:val="005C5762"/>
    <w:rsid w:val="005C72B2"/>
    <w:rsid w:val="005D2272"/>
    <w:rsid w:val="005D2794"/>
    <w:rsid w:val="005D2A78"/>
    <w:rsid w:val="005D321F"/>
    <w:rsid w:val="005D3EC3"/>
    <w:rsid w:val="005D5A80"/>
    <w:rsid w:val="005D62CD"/>
    <w:rsid w:val="005D6E9B"/>
    <w:rsid w:val="005E15AE"/>
    <w:rsid w:val="005E421A"/>
    <w:rsid w:val="005E48E2"/>
    <w:rsid w:val="005E4913"/>
    <w:rsid w:val="005E6793"/>
    <w:rsid w:val="005F78AB"/>
    <w:rsid w:val="00600FD6"/>
    <w:rsid w:val="00603A1A"/>
    <w:rsid w:val="00605C52"/>
    <w:rsid w:val="00610DF3"/>
    <w:rsid w:val="006131FC"/>
    <w:rsid w:val="00613A1E"/>
    <w:rsid w:val="006149F3"/>
    <w:rsid w:val="00616028"/>
    <w:rsid w:val="00616622"/>
    <w:rsid w:val="0061709B"/>
    <w:rsid w:val="00617975"/>
    <w:rsid w:val="00620590"/>
    <w:rsid w:val="00620EEC"/>
    <w:rsid w:val="00621A4A"/>
    <w:rsid w:val="00622554"/>
    <w:rsid w:val="006227C0"/>
    <w:rsid w:val="00622AFF"/>
    <w:rsid w:val="00623966"/>
    <w:rsid w:val="00623E76"/>
    <w:rsid w:val="00624C66"/>
    <w:rsid w:val="00627600"/>
    <w:rsid w:val="0063285E"/>
    <w:rsid w:val="00635AFB"/>
    <w:rsid w:val="00635E7B"/>
    <w:rsid w:val="0064062B"/>
    <w:rsid w:val="00642101"/>
    <w:rsid w:val="00642BC1"/>
    <w:rsid w:val="00643A86"/>
    <w:rsid w:val="00644021"/>
    <w:rsid w:val="00646CB7"/>
    <w:rsid w:val="0065125E"/>
    <w:rsid w:val="00655E22"/>
    <w:rsid w:val="00656397"/>
    <w:rsid w:val="006563CE"/>
    <w:rsid w:val="00660320"/>
    <w:rsid w:val="00660DC2"/>
    <w:rsid w:val="0066359B"/>
    <w:rsid w:val="00664A2C"/>
    <w:rsid w:val="006652C3"/>
    <w:rsid w:val="00665BB8"/>
    <w:rsid w:val="00666004"/>
    <w:rsid w:val="00667E3F"/>
    <w:rsid w:val="006703FD"/>
    <w:rsid w:val="006719AE"/>
    <w:rsid w:val="00674B2E"/>
    <w:rsid w:val="006751BD"/>
    <w:rsid w:val="006803AC"/>
    <w:rsid w:val="00680CBD"/>
    <w:rsid w:val="0068110D"/>
    <w:rsid w:val="00681555"/>
    <w:rsid w:val="00681F6E"/>
    <w:rsid w:val="00684508"/>
    <w:rsid w:val="0068722D"/>
    <w:rsid w:val="0068745B"/>
    <w:rsid w:val="006915DB"/>
    <w:rsid w:val="00691E6A"/>
    <w:rsid w:val="00692292"/>
    <w:rsid w:val="006961D2"/>
    <w:rsid w:val="00696A8B"/>
    <w:rsid w:val="006A3637"/>
    <w:rsid w:val="006A3A31"/>
    <w:rsid w:val="006A3FF8"/>
    <w:rsid w:val="006A7FAF"/>
    <w:rsid w:val="006B010D"/>
    <w:rsid w:val="006B13F1"/>
    <w:rsid w:val="006B1B3A"/>
    <w:rsid w:val="006B2254"/>
    <w:rsid w:val="006B3DAA"/>
    <w:rsid w:val="006B4602"/>
    <w:rsid w:val="006B5482"/>
    <w:rsid w:val="006B5AA7"/>
    <w:rsid w:val="006B6E71"/>
    <w:rsid w:val="006B771D"/>
    <w:rsid w:val="006C33F3"/>
    <w:rsid w:val="006C3B61"/>
    <w:rsid w:val="006C3DF3"/>
    <w:rsid w:val="006C78CD"/>
    <w:rsid w:val="006C7C5E"/>
    <w:rsid w:val="006D1C64"/>
    <w:rsid w:val="006D1CE9"/>
    <w:rsid w:val="006D3AFD"/>
    <w:rsid w:val="006D4CB9"/>
    <w:rsid w:val="006D72E7"/>
    <w:rsid w:val="006D75B2"/>
    <w:rsid w:val="006E1102"/>
    <w:rsid w:val="006E2675"/>
    <w:rsid w:val="006E3568"/>
    <w:rsid w:val="006E3954"/>
    <w:rsid w:val="006E4048"/>
    <w:rsid w:val="006E6646"/>
    <w:rsid w:val="006E7924"/>
    <w:rsid w:val="006F0963"/>
    <w:rsid w:val="006F3466"/>
    <w:rsid w:val="006F471B"/>
    <w:rsid w:val="006F5F6B"/>
    <w:rsid w:val="006F7975"/>
    <w:rsid w:val="00700AB8"/>
    <w:rsid w:val="00704D8E"/>
    <w:rsid w:val="00705206"/>
    <w:rsid w:val="00705D70"/>
    <w:rsid w:val="00705DD7"/>
    <w:rsid w:val="007063FB"/>
    <w:rsid w:val="0071146D"/>
    <w:rsid w:val="00711C5E"/>
    <w:rsid w:val="007121A2"/>
    <w:rsid w:val="007149CF"/>
    <w:rsid w:val="0071559C"/>
    <w:rsid w:val="00715801"/>
    <w:rsid w:val="00716CB1"/>
    <w:rsid w:val="007205CB"/>
    <w:rsid w:val="00720A93"/>
    <w:rsid w:val="00721240"/>
    <w:rsid w:val="007223AB"/>
    <w:rsid w:val="00723880"/>
    <w:rsid w:val="007246A8"/>
    <w:rsid w:val="007273EF"/>
    <w:rsid w:val="0072752E"/>
    <w:rsid w:val="0072782B"/>
    <w:rsid w:val="00727E51"/>
    <w:rsid w:val="00730162"/>
    <w:rsid w:val="0073307C"/>
    <w:rsid w:val="0073378E"/>
    <w:rsid w:val="00735462"/>
    <w:rsid w:val="00735D80"/>
    <w:rsid w:val="007360AF"/>
    <w:rsid w:val="00736197"/>
    <w:rsid w:val="0074005A"/>
    <w:rsid w:val="00740757"/>
    <w:rsid w:val="00745258"/>
    <w:rsid w:val="00745BF9"/>
    <w:rsid w:val="00745C38"/>
    <w:rsid w:val="00747915"/>
    <w:rsid w:val="0075026C"/>
    <w:rsid w:val="00751AC3"/>
    <w:rsid w:val="00752AE0"/>
    <w:rsid w:val="00752EB1"/>
    <w:rsid w:val="00756107"/>
    <w:rsid w:val="00756855"/>
    <w:rsid w:val="0076056B"/>
    <w:rsid w:val="00760634"/>
    <w:rsid w:val="007608FA"/>
    <w:rsid w:val="00761C12"/>
    <w:rsid w:val="00762674"/>
    <w:rsid w:val="007629BF"/>
    <w:rsid w:val="00763E6A"/>
    <w:rsid w:val="007657F8"/>
    <w:rsid w:val="00766AAB"/>
    <w:rsid w:val="0077160B"/>
    <w:rsid w:val="0077189C"/>
    <w:rsid w:val="00771D10"/>
    <w:rsid w:val="00773966"/>
    <w:rsid w:val="00773F77"/>
    <w:rsid w:val="00777770"/>
    <w:rsid w:val="007814DB"/>
    <w:rsid w:val="007844A4"/>
    <w:rsid w:val="00784AA2"/>
    <w:rsid w:val="00784AD2"/>
    <w:rsid w:val="0078593C"/>
    <w:rsid w:val="00786590"/>
    <w:rsid w:val="00787450"/>
    <w:rsid w:val="00790DA7"/>
    <w:rsid w:val="007929A3"/>
    <w:rsid w:val="00792CE1"/>
    <w:rsid w:val="00793004"/>
    <w:rsid w:val="007931AB"/>
    <w:rsid w:val="0079373F"/>
    <w:rsid w:val="00793A78"/>
    <w:rsid w:val="007952E1"/>
    <w:rsid w:val="00796B66"/>
    <w:rsid w:val="007A01EE"/>
    <w:rsid w:val="007A4E4F"/>
    <w:rsid w:val="007A66C9"/>
    <w:rsid w:val="007A6804"/>
    <w:rsid w:val="007B0F28"/>
    <w:rsid w:val="007B31AA"/>
    <w:rsid w:val="007B38E2"/>
    <w:rsid w:val="007B50CC"/>
    <w:rsid w:val="007B6D13"/>
    <w:rsid w:val="007B6FA1"/>
    <w:rsid w:val="007C30F7"/>
    <w:rsid w:val="007C3C77"/>
    <w:rsid w:val="007C54BF"/>
    <w:rsid w:val="007C5685"/>
    <w:rsid w:val="007C6C82"/>
    <w:rsid w:val="007D1806"/>
    <w:rsid w:val="007D2189"/>
    <w:rsid w:val="007D3F2A"/>
    <w:rsid w:val="007D463F"/>
    <w:rsid w:val="007D5B8B"/>
    <w:rsid w:val="007D669D"/>
    <w:rsid w:val="007E03DC"/>
    <w:rsid w:val="007E19C3"/>
    <w:rsid w:val="007E2BDF"/>
    <w:rsid w:val="007E4DC2"/>
    <w:rsid w:val="007E6FC8"/>
    <w:rsid w:val="007F253F"/>
    <w:rsid w:val="007F2957"/>
    <w:rsid w:val="007F38D1"/>
    <w:rsid w:val="007F3925"/>
    <w:rsid w:val="007F4D85"/>
    <w:rsid w:val="007F5EC3"/>
    <w:rsid w:val="007F5FE2"/>
    <w:rsid w:val="007F6B0F"/>
    <w:rsid w:val="007F705C"/>
    <w:rsid w:val="00801705"/>
    <w:rsid w:val="008017C0"/>
    <w:rsid w:val="00801B3F"/>
    <w:rsid w:val="00811A7A"/>
    <w:rsid w:val="00812076"/>
    <w:rsid w:val="008129B8"/>
    <w:rsid w:val="0081556D"/>
    <w:rsid w:val="008156DA"/>
    <w:rsid w:val="00815794"/>
    <w:rsid w:val="00815FED"/>
    <w:rsid w:val="00816758"/>
    <w:rsid w:val="00817504"/>
    <w:rsid w:val="00821971"/>
    <w:rsid w:val="008234E2"/>
    <w:rsid w:val="00823A6B"/>
    <w:rsid w:val="008312A4"/>
    <w:rsid w:val="008334B3"/>
    <w:rsid w:val="00836A6B"/>
    <w:rsid w:val="00837C37"/>
    <w:rsid w:val="00840343"/>
    <w:rsid w:val="00841F0D"/>
    <w:rsid w:val="008426BF"/>
    <w:rsid w:val="00843CEC"/>
    <w:rsid w:val="00844FBC"/>
    <w:rsid w:val="0084550E"/>
    <w:rsid w:val="008460FB"/>
    <w:rsid w:val="00846A74"/>
    <w:rsid w:val="00847918"/>
    <w:rsid w:val="008516E3"/>
    <w:rsid w:val="0085461A"/>
    <w:rsid w:val="008563F3"/>
    <w:rsid w:val="00860029"/>
    <w:rsid w:val="00860200"/>
    <w:rsid w:val="00861B60"/>
    <w:rsid w:val="008636FB"/>
    <w:rsid w:val="008659BC"/>
    <w:rsid w:val="00866AF4"/>
    <w:rsid w:val="00871B66"/>
    <w:rsid w:val="00871DA2"/>
    <w:rsid w:val="008733A2"/>
    <w:rsid w:val="00874943"/>
    <w:rsid w:val="00874E4B"/>
    <w:rsid w:val="00881E47"/>
    <w:rsid w:val="00884649"/>
    <w:rsid w:val="00887852"/>
    <w:rsid w:val="008901F4"/>
    <w:rsid w:val="008926B4"/>
    <w:rsid w:val="00897956"/>
    <w:rsid w:val="008A0346"/>
    <w:rsid w:val="008A1D3A"/>
    <w:rsid w:val="008A36D0"/>
    <w:rsid w:val="008A54E7"/>
    <w:rsid w:val="008A59C0"/>
    <w:rsid w:val="008A5EFD"/>
    <w:rsid w:val="008B0BB0"/>
    <w:rsid w:val="008B13E8"/>
    <w:rsid w:val="008B1CE0"/>
    <w:rsid w:val="008B24B1"/>
    <w:rsid w:val="008B297F"/>
    <w:rsid w:val="008B793A"/>
    <w:rsid w:val="008B7A03"/>
    <w:rsid w:val="008C2154"/>
    <w:rsid w:val="008C586B"/>
    <w:rsid w:val="008C68AD"/>
    <w:rsid w:val="008C7B54"/>
    <w:rsid w:val="008D2509"/>
    <w:rsid w:val="008D36E3"/>
    <w:rsid w:val="008D7B0A"/>
    <w:rsid w:val="008E1BA9"/>
    <w:rsid w:val="008E509E"/>
    <w:rsid w:val="008E7C37"/>
    <w:rsid w:val="008F08B3"/>
    <w:rsid w:val="008F3A41"/>
    <w:rsid w:val="008F57FC"/>
    <w:rsid w:val="008F68FB"/>
    <w:rsid w:val="008F698A"/>
    <w:rsid w:val="00900BBA"/>
    <w:rsid w:val="00901157"/>
    <w:rsid w:val="009016E3"/>
    <w:rsid w:val="009023F6"/>
    <w:rsid w:val="009025A9"/>
    <w:rsid w:val="00904475"/>
    <w:rsid w:val="00905F84"/>
    <w:rsid w:val="009108CE"/>
    <w:rsid w:val="00911036"/>
    <w:rsid w:val="00915D1B"/>
    <w:rsid w:val="009164B5"/>
    <w:rsid w:val="00920661"/>
    <w:rsid w:val="009206A3"/>
    <w:rsid w:val="00920A66"/>
    <w:rsid w:val="00920DAA"/>
    <w:rsid w:val="00921C03"/>
    <w:rsid w:val="00922BC0"/>
    <w:rsid w:val="009237BD"/>
    <w:rsid w:val="00923BFD"/>
    <w:rsid w:val="0092411F"/>
    <w:rsid w:val="0092475B"/>
    <w:rsid w:val="00930CD9"/>
    <w:rsid w:val="00931192"/>
    <w:rsid w:val="00931FD0"/>
    <w:rsid w:val="00932A6A"/>
    <w:rsid w:val="00932D7C"/>
    <w:rsid w:val="00935F6C"/>
    <w:rsid w:val="00936595"/>
    <w:rsid w:val="0094023E"/>
    <w:rsid w:val="00940C4A"/>
    <w:rsid w:val="00941EFA"/>
    <w:rsid w:val="009422EC"/>
    <w:rsid w:val="0094447D"/>
    <w:rsid w:val="009455D6"/>
    <w:rsid w:val="00945F6F"/>
    <w:rsid w:val="00951069"/>
    <w:rsid w:val="00953F7D"/>
    <w:rsid w:val="009549E4"/>
    <w:rsid w:val="00955F7A"/>
    <w:rsid w:val="009560A9"/>
    <w:rsid w:val="00962002"/>
    <w:rsid w:val="00962BD0"/>
    <w:rsid w:val="009639F6"/>
    <w:rsid w:val="00963E04"/>
    <w:rsid w:val="009647FC"/>
    <w:rsid w:val="00965244"/>
    <w:rsid w:val="0096561E"/>
    <w:rsid w:val="0096672B"/>
    <w:rsid w:val="00966AF3"/>
    <w:rsid w:val="009677DE"/>
    <w:rsid w:val="00967D56"/>
    <w:rsid w:val="009716AB"/>
    <w:rsid w:val="009741D7"/>
    <w:rsid w:val="00974CDA"/>
    <w:rsid w:val="009768EB"/>
    <w:rsid w:val="00977964"/>
    <w:rsid w:val="009807A2"/>
    <w:rsid w:val="00982705"/>
    <w:rsid w:val="009835B3"/>
    <w:rsid w:val="0098364D"/>
    <w:rsid w:val="00984652"/>
    <w:rsid w:val="00984963"/>
    <w:rsid w:val="00994BA9"/>
    <w:rsid w:val="00995DD0"/>
    <w:rsid w:val="009A041F"/>
    <w:rsid w:val="009A42EA"/>
    <w:rsid w:val="009A4845"/>
    <w:rsid w:val="009A6C3E"/>
    <w:rsid w:val="009A76D9"/>
    <w:rsid w:val="009B0130"/>
    <w:rsid w:val="009B0C2A"/>
    <w:rsid w:val="009B0D84"/>
    <w:rsid w:val="009B254A"/>
    <w:rsid w:val="009B2847"/>
    <w:rsid w:val="009B507F"/>
    <w:rsid w:val="009C05EA"/>
    <w:rsid w:val="009C0A4F"/>
    <w:rsid w:val="009C2493"/>
    <w:rsid w:val="009C2BF9"/>
    <w:rsid w:val="009C35AB"/>
    <w:rsid w:val="009C384E"/>
    <w:rsid w:val="009C5BB8"/>
    <w:rsid w:val="009C6E4C"/>
    <w:rsid w:val="009D0FB7"/>
    <w:rsid w:val="009D2076"/>
    <w:rsid w:val="009D2E47"/>
    <w:rsid w:val="009D4F49"/>
    <w:rsid w:val="009D54E0"/>
    <w:rsid w:val="009D6496"/>
    <w:rsid w:val="009D691E"/>
    <w:rsid w:val="009D6D0F"/>
    <w:rsid w:val="009E2E29"/>
    <w:rsid w:val="009E40D2"/>
    <w:rsid w:val="009E52EE"/>
    <w:rsid w:val="009E68F4"/>
    <w:rsid w:val="009F17A9"/>
    <w:rsid w:val="009F3506"/>
    <w:rsid w:val="009F40B5"/>
    <w:rsid w:val="009F4CCF"/>
    <w:rsid w:val="009F6958"/>
    <w:rsid w:val="00A02184"/>
    <w:rsid w:val="00A036B8"/>
    <w:rsid w:val="00A03E24"/>
    <w:rsid w:val="00A04008"/>
    <w:rsid w:val="00A04A0D"/>
    <w:rsid w:val="00A0519D"/>
    <w:rsid w:val="00A12F8C"/>
    <w:rsid w:val="00A13E95"/>
    <w:rsid w:val="00A1431E"/>
    <w:rsid w:val="00A14422"/>
    <w:rsid w:val="00A14AD3"/>
    <w:rsid w:val="00A14C1B"/>
    <w:rsid w:val="00A153B6"/>
    <w:rsid w:val="00A1631D"/>
    <w:rsid w:val="00A169F7"/>
    <w:rsid w:val="00A16BBB"/>
    <w:rsid w:val="00A16BE4"/>
    <w:rsid w:val="00A179A6"/>
    <w:rsid w:val="00A20C56"/>
    <w:rsid w:val="00A2587A"/>
    <w:rsid w:val="00A30DA6"/>
    <w:rsid w:val="00A328A9"/>
    <w:rsid w:val="00A34697"/>
    <w:rsid w:val="00A351F4"/>
    <w:rsid w:val="00A36988"/>
    <w:rsid w:val="00A36F29"/>
    <w:rsid w:val="00A41C1D"/>
    <w:rsid w:val="00A42A9E"/>
    <w:rsid w:val="00A44ECA"/>
    <w:rsid w:val="00A462A8"/>
    <w:rsid w:val="00A510DE"/>
    <w:rsid w:val="00A5113C"/>
    <w:rsid w:val="00A519AC"/>
    <w:rsid w:val="00A51BFF"/>
    <w:rsid w:val="00A52162"/>
    <w:rsid w:val="00A5233D"/>
    <w:rsid w:val="00A539F3"/>
    <w:rsid w:val="00A54C26"/>
    <w:rsid w:val="00A5519D"/>
    <w:rsid w:val="00A60976"/>
    <w:rsid w:val="00A60AD2"/>
    <w:rsid w:val="00A616F0"/>
    <w:rsid w:val="00A6205F"/>
    <w:rsid w:val="00A62897"/>
    <w:rsid w:val="00A640E8"/>
    <w:rsid w:val="00A64205"/>
    <w:rsid w:val="00A64588"/>
    <w:rsid w:val="00A64A36"/>
    <w:rsid w:val="00A66F0B"/>
    <w:rsid w:val="00A675EE"/>
    <w:rsid w:val="00A67F13"/>
    <w:rsid w:val="00A70153"/>
    <w:rsid w:val="00A71C6F"/>
    <w:rsid w:val="00A74469"/>
    <w:rsid w:val="00A74A33"/>
    <w:rsid w:val="00A75F5C"/>
    <w:rsid w:val="00A76400"/>
    <w:rsid w:val="00A80180"/>
    <w:rsid w:val="00A81AE4"/>
    <w:rsid w:val="00A81B55"/>
    <w:rsid w:val="00A82D59"/>
    <w:rsid w:val="00A82FC6"/>
    <w:rsid w:val="00A8556A"/>
    <w:rsid w:val="00A8721A"/>
    <w:rsid w:val="00A90D24"/>
    <w:rsid w:val="00A936FB"/>
    <w:rsid w:val="00A947C1"/>
    <w:rsid w:val="00A94C6C"/>
    <w:rsid w:val="00A96089"/>
    <w:rsid w:val="00A97294"/>
    <w:rsid w:val="00AA0375"/>
    <w:rsid w:val="00AA0D92"/>
    <w:rsid w:val="00AA2B2F"/>
    <w:rsid w:val="00AA4204"/>
    <w:rsid w:val="00AA7CAE"/>
    <w:rsid w:val="00AB1B0E"/>
    <w:rsid w:val="00AB4299"/>
    <w:rsid w:val="00AB5AD6"/>
    <w:rsid w:val="00AC0493"/>
    <w:rsid w:val="00AC0B97"/>
    <w:rsid w:val="00AC48C7"/>
    <w:rsid w:val="00AC4900"/>
    <w:rsid w:val="00AD1986"/>
    <w:rsid w:val="00AD20CD"/>
    <w:rsid w:val="00AD5AD0"/>
    <w:rsid w:val="00AE0D11"/>
    <w:rsid w:val="00AE3459"/>
    <w:rsid w:val="00AE6F0D"/>
    <w:rsid w:val="00AE74DF"/>
    <w:rsid w:val="00AE7A99"/>
    <w:rsid w:val="00AF1318"/>
    <w:rsid w:val="00AF3726"/>
    <w:rsid w:val="00AF3B59"/>
    <w:rsid w:val="00AF4DD8"/>
    <w:rsid w:val="00AF72ED"/>
    <w:rsid w:val="00B01345"/>
    <w:rsid w:val="00B015E2"/>
    <w:rsid w:val="00B018B2"/>
    <w:rsid w:val="00B01B7C"/>
    <w:rsid w:val="00B02D30"/>
    <w:rsid w:val="00B03F65"/>
    <w:rsid w:val="00B04265"/>
    <w:rsid w:val="00B068C1"/>
    <w:rsid w:val="00B076D3"/>
    <w:rsid w:val="00B10872"/>
    <w:rsid w:val="00B12217"/>
    <w:rsid w:val="00B1302A"/>
    <w:rsid w:val="00B13E72"/>
    <w:rsid w:val="00B14BCD"/>
    <w:rsid w:val="00B17B43"/>
    <w:rsid w:val="00B220AD"/>
    <w:rsid w:val="00B2281C"/>
    <w:rsid w:val="00B2332E"/>
    <w:rsid w:val="00B23788"/>
    <w:rsid w:val="00B24FBB"/>
    <w:rsid w:val="00B25016"/>
    <w:rsid w:val="00B26EF9"/>
    <w:rsid w:val="00B30846"/>
    <w:rsid w:val="00B313C2"/>
    <w:rsid w:val="00B36F9A"/>
    <w:rsid w:val="00B406B6"/>
    <w:rsid w:val="00B40CFE"/>
    <w:rsid w:val="00B40EDF"/>
    <w:rsid w:val="00B40EE4"/>
    <w:rsid w:val="00B41727"/>
    <w:rsid w:val="00B42544"/>
    <w:rsid w:val="00B43251"/>
    <w:rsid w:val="00B516F0"/>
    <w:rsid w:val="00B51836"/>
    <w:rsid w:val="00B52E60"/>
    <w:rsid w:val="00B603DC"/>
    <w:rsid w:val="00B608BB"/>
    <w:rsid w:val="00B60AE1"/>
    <w:rsid w:val="00B630E8"/>
    <w:rsid w:val="00B70CEB"/>
    <w:rsid w:val="00B7412E"/>
    <w:rsid w:val="00B7486E"/>
    <w:rsid w:val="00B7637E"/>
    <w:rsid w:val="00B76A0D"/>
    <w:rsid w:val="00B76BDF"/>
    <w:rsid w:val="00B8085A"/>
    <w:rsid w:val="00B8393A"/>
    <w:rsid w:val="00B844CD"/>
    <w:rsid w:val="00B852DC"/>
    <w:rsid w:val="00B857EB"/>
    <w:rsid w:val="00B86188"/>
    <w:rsid w:val="00B86DDC"/>
    <w:rsid w:val="00B87206"/>
    <w:rsid w:val="00B87CFA"/>
    <w:rsid w:val="00B90EAB"/>
    <w:rsid w:val="00B914B8"/>
    <w:rsid w:val="00B92C4C"/>
    <w:rsid w:val="00B93099"/>
    <w:rsid w:val="00B95EE4"/>
    <w:rsid w:val="00B968C7"/>
    <w:rsid w:val="00B96DB3"/>
    <w:rsid w:val="00B971AF"/>
    <w:rsid w:val="00B97645"/>
    <w:rsid w:val="00B9785C"/>
    <w:rsid w:val="00B97DB1"/>
    <w:rsid w:val="00BA0C3E"/>
    <w:rsid w:val="00BA12A0"/>
    <w:rsid w:val="00BB03A9"/>
    <w:rsid w:val="00BB2E32"/>
    <w:rsid w:val="00BB4AF2"/>
    <w:rsid w:val="00BB5982"/>
    <w:rsid w:val="00BB5A95"/>
    <w:rsid w:val="00BC0157"/>
    <w:rsid w:val="00BC1093"/>
    <w:rsid w:val="00BC2287"/>
    <w:rsid w:val="00BC4E31"/>
    <w:rsid w:val="00BC5E14"/>
    <w:rsid w:val="00BC691A"/>
    <w:rsid w:val="00BD0149"/>
    <w:rsid w:val="00BD2079"/>
    <w:rsid w:val="00BD236D"/>
    <w:rsid w:val="00BD3BD7"/>
    <w:rsid w:val="00BD4035"/>
    <w:rsid w:val="00BD767A"/>
    <w:rsid w:val="00BE087B"/>
    <w:rsid w:val="00BE18C0"/>
    <w:rsid w:val="00BE1D67"/>
    <w:rsid w:val="00BE2043"/>
    <w:rsid w:val="00BE6C1D"/>
    <w:rsid w:val="00BE725D"/>
    <w:rsid w:val="00BE7D36"/>
    <w:rsid w:val="00BF6B6B"/>
    <w:rsid w:val="00BF7C99"/>
    <w:rsid w:val="00C0182D"/>
    <w:rsid w:val="00C02227"/>
    <w:rsid w:val="00C04918"/>
    <w:rsid w:val="00C0745E"/>
    <w:rsid w:val="00C07682"/>
    <w:rsid w:val="00C07BE9"/>
    <w:rsid w:val="00C10B54"/>
    <w:rsid w:val="00C116DB"/>
    <w:rsid w:val="00C14D07"/>
    <w:rsid w:val="00C14D09"/>
    <w:rsid w:val="00C154BE"/>
    <w:rsid w:val="00C1642E"/>
    <w:rsid w:val="00C213CA"/>
    <w:rsid w:val="00C21FE5"/>
    <w:rsid w:val="00C22F14"/>
    <w:rsid w:val="00C23B3D"/>
    <w:rsid w:val="00C249F7"/>
    <w:rsid w:val="00C25997"/>
    <w:rsid w:val="00C26DF2"/>
    <w:rsid w:val="00C31601"/>
    <w:rsid w:val="00C3376E"/>
    <w:rsid w:val="00C33D15"/>
    <w:rsid w:val="00C34856"/>
    <w:rsid w:val="00C3496B"/>
    <w:rsid w:val="00C3532D"/>
    <w:rsid w:val="00C367B2"/>
    <w:rsid w:val="00C37856"/>
    <w:rsid w:val="00C41066"/>
    <w:rsid w:val="00C43143"/>
    <w:rsid w:val="00C442B7"/>
    <w:rsid w:val="00C461BB"/>
    <w:rsid w:val="00C46D24"/>
    <w:rsid w:val="00C47D78"/>
    <w:rsid w:val="00C5085C"/>
    <w:rsid w:val="00C51849"/>
    <w:rsid w:val="00C52480"/>
    <w:rsid w:val="00C607EC"/>
    <w:rsid w:val="00C63B2C"/>
    <w:rsid w:val="00C64FDC"/>
    <w:rsid w:val="00C65882"/>
    <w:rsid w:val="00C6720F"/>
    <w:rsid w:val="00C675AB"/>
    <w:rsid w:val="00C73730"/>
    <w:rsid w:val="00C73E40"/>
    <w:rsid w:val="00C73EAE"/>
    <w:rsid w:val="00C744A0"/>
    <w:rsid w:val="00C74ABA"/>
    <w:rsid w:val="00C7554D"/>
    <w:rsid w:val="00C817C5"/>
    <w:rsid w:val="00C82E9B"/>
    <w:rsid w:val="00C839CB"/>
    <w:rsid w:val="00C87C3C"/>
    <w:rsid w:val="00C87F23"/>
    <w:rsid w:val="00C93CBB"/>
    <w:rsid w:val="00C967F1"/>
    <w:rsid w:val="00C9689F"/>
    <w:rsid w:val="00CA0DB2"/>
    <w:rsid w:val="00CA15E5"/>
    <w:rsid w:val="00CA1B03"/>
    <w:rsid w:val="00CA229E"/>
    <w:rsid w:val="00CA2A2A"/>
    <w:rsid w:val="00CA34AD"/>
    <w:rsid w:val="00CA35E2"/>
    <w:rsid w:val="00CA4376"/>
    <w:rsid w:val="00CA615D"/>
    <w:rsid w:val="00CA741A"/>
    <w:rsid w:val="00CA792A"/>
    <w:rsid w:val="00CB281D"/>
    <w:rsid w:val="00CB3053"/>
    <w:rsid w:val="00CB7B23"/>
    <w:rsid w:val="00CB7FFB"/>
    <w:rsid w:val="00CC082A"/>
    <w:rsid w:val="00CC2140"/>
    <w:rsid w:val="00CC2561"/>
    <w:rsid w:val="00CC2B30"/>
    <w:rsid w:val="00CC64A4"/>
    <w:rsid w:val="00CC7C53"/>
    <w:rsid w:val="00CD0C77"/>
    <w:rsid w:val="00CD3727"/>
    <w:rsid w:val="00CD4996"/>
    <w:rsid w:val="00CD5D2B"/>
    <w:rsid w:val="00CD6139"/>
    <w:rsid w:val="00CD7A0A"/>
    <w:rsid w:val="00CE0894"/>
    <w:rsid w:val="00CE3664"/>
    <w:rsid w:val="00CE3AC8"/>
    <w:rsid w:val="00CE3CB3"/>
    <w:rsid w:val="00CF19BC"/>
    <w:rsid w:val="00CF28DC"/>
    <w:rsid w:val="00CF3401"/>
    <w:rsid w:val="00CF381A"/>
    <w:rsid w:val="00CF597A"/>
    <w:rsid w:val="00CF6459"/>
    <w:rsid w:val="00CF6FB0"/>
    <w:rsid w:val="00CF74D2"/>
    <w:rsid w:val="00D01DD4"/>
    <w:rsid w:val="00D02385"/>
    <w:rsid w:val="00D04840"/>
    <w:rsid w:val="00D0749A"/>
    <w:rsid w:val="00D10CC1"/>
    <w:rsid w:val="00D10D85"/>
    <w:rsid w:val="00D11A52"/>
    <w:rsid w:val="00D12422"/>
    <w:rsid w:val="00D15706"/>
    <w:rsid w:val="00D1640E"/>
    <w:rsid w:val="00D164EE"/>
    <w:rsid w:val="00D22F18"/>
    <w:rsid w:val="00D2351A"/>
    <w:rsid w:val="00D26107"/>
    <w:rsid w:val="00D2610D"/>
    <w:rsid w:val="00D261B0"/>
    <w:rsid w:val="00D33246"/>
    <w:rsid w:val="00D34188"/>
    <w:rsid w:val="00D35933"/>
    <w:rsid w:val="00D363F0"/>
    <w:rsid w:val="00D36BE2"/>
    <w:rsid w:val="00D36D52"/>
    <w:rsid w:val="00D37CFC"/>
    <w:rsid w:val="00D42E14"/>
    <w:rsid w:val="00D444C1"/>
    <w:rsid w:val="00D44702"/>
    <w:rsid w:val="00D46C4E"/>
    <w:rsid w:val="00D47763"/>
    <w:rsid w:val="00D47A08"/>
    <w:rsid w:val="00D47E1D"/>
    <w:rsid w:val="00D507EF"/>
    <w:rsid w:val="00D5095F"/>
    <w:rsid w:val="00D536D0"/>
    <w:rsid w:val="00D55D49"/>
    <w:rsid w:val="00D61236"/>
    <w:rsid w:val="00D61802"/>
    <w:rsid w:val="00D64848"/>
    <w:rsid w:val="00D64A6B"/>
    <w:rsid w:val="00D660FC"/>
    <w:rsid w:val="00D666A4"/>
    <w:rsid w:val="00D673E5"/>
    <w:rsid w:val="00D7054C"/>
    <w:rsid w:val="00D70FBC"/>
    <w:rsid w:val="00D716B4"/>
    <w:rsid w:val="00D71EC5"/>
    <w:rsid w:val="00D74154"/>
    <w:rsid w:val="00D74E0E"/>
    <w:rsid w:val="00D767A0"/>
    <w:rsid w:val="00D76B11"/>
    <w:rsid w:val="00D824A7"/>
    <w:rsid w:val="00D82C0E"/>
    <w:rsid w:val="00D832E5"/>
    <w:rsid w:val="00D838C6"/>
    <w:rsid w:val="00D83D9F"/>
    <w:rsid w:val="00D843EC"/>
    <w:rsid w:val="00D85F98"/>
    <w:rsid w:val="00D9047A"/>
    <w:rsid w:val="00D907E7"/>
    <w:rsid w:val="00D91BB1"/>
    <w:rsid w:val="00D92062"/>
    <w:rsid w:val="00D94124"/>
    <w:rsid w:val="00D94798"/>
    <w:rsid w:val="00D96DC1"/>
    <w:rsid w:val="00DA0B49"/>
    <w:rsid w:val="00DA0C8B"/>
    <w:rsid w:val="00DA1020"/>
    <w:rsid w:val="00DA25FE"/>
    <w:rsid w:val="00DA26DA"/>
    <w:rsid w:val="00DA710A"/>
    <w:rsid w:val="00DB79C2"/>
    <w:rsid w:val="00DB7DC6"/>
    <w:rsid w:val="00DC26C2"/>
    <w:rsid w:val="00DC4B39"/>
    <w:rsid w:val="00DC4D22"/>
    <w:rsid w:val="00DC5B80"/>
    <w:rsid w:val="00DC5C1E"/>
    <w:rsid w:val="00DC7369"/>
    <w:rsid w:val="00DD0948"/>
    <w:rsid w:val="00DD0C46"/>
    <w:rsid w:val="00DD12FD"/>
    <w:rsid w:val="00DD29CE"/>
    <w:rsid w:val="00DD3AC1"/>
    <w:rsid w:val="00DD3BF1"/>
    <w:rsid w:val="00DD4E8B"/>
    <w:rsid w:val="00DD5F9E"/>
    <w:rsid w:val="00DD6D98"/>
    <w:rsid w:val="00DE13E1"/>
    <w:rsid w:val="00DE1449"/>
    <w:rsid w:val="00DE23A6"/>
    <w:rsid w:val="00DE364C"/>
    <w:rsid w:val="00DE3E59"/>
    <w:rsid w:val="00DF2167"/>
    <w:rsid w:val="00DF2E7B"/>
    <w:rsid w:val="00DF3762"/>
    <w:rsid w:val="00DF6DAC"/>
    <w:rsid w:val="00DF77A2"/>
    <w:rsid w:val="00DF7E36"/>
    <w:rsid w:val="00E00810"/>
    <w:rsid w:val="00E00E36"/>
    <w:rsid w:val="00E01227"/>
    <w:rsid w:val="00E01CA3"/>
    <w:rsid w:val="00E01FA6"/>
    <w:rsid w:val="00E02579"/>
    <w:rsid w:val="00E034A6"/>
    <w:rsid w:val="00E0394E"/>
    <w:rsid w:val="00E0438E"/>
    <w:rsid w:val="00E06D33"/>
    <w:rsid w:val="00E1080C"/>
    <w:rsid w:val="00E11907"/>
    <w:rsid w:val="00E11A32"/>
    <w:rsid w:val="00E11CAD"/>
    <w:rsid w:val="00E14208"/>
    <w:rsid w:val="00E1528F"/>
    <w:rsid w:val="00E15642"/>
    <w:rsid w:val="00E238BB"/>
    <w:rsid w:val="00E25997"/>
    <w:rsid w:val="00E27107"/>
    <w:rsid w:val="00E27719"/>
    <w:rsid w:val="00E308B4"/>
    <w:rsid w:val="00E31B04"/>
    <w:rsid w:val="00E335DA"/>
    <w:rsid w:val="00E34643"/>
    <w:rsid w:val="00E35EE6"/>
    <w:rsid w:val="00E36FD0"/>
    <w:rsid w:val="00E372A4"/>
    <w:rsid w:val="00E40E0F"/>
    <w:rsid w:val="00E41861"/>
    <w:rsid w:val="00E41883"/>
    <w:rsid w:val="00E429AA"/>
    <w:rsid w:val="00E439B1"/>
    <w:rsid w:val="00E43C86"/>
    <w:rsid w:val="00E45439"/>
    <w:rsid w:val="00E4672B"/>
    <w:rsid w:val="00E51662"/>
    <w:rsid w:val="00E51989"/>
    <w:rsid w:val="00E52B23"/>
    <w:rsid w:val="00E52BFD"/>
    <w:rsid w:val="00E53CEC"/>
    <w:rsid w:val="00E54ED2"/>
    <w:rsid w:val="00E55D30"/>
    <w:rsid w:val="00E56C43"/>
    <w:rsid w:val="00E60E7E"/>
    <w:rsid w:val="00E63C8F"/>
    <w:rsid w:val="00E6442F"/>
    <w:rsid w:val="00E65DEF"/>
    <w:rsid w:val="00E703B6"/>
    <w:rsid w:val="00E723FC"/>
    <w:rsid w:val="00E7510A"/>
    <w:rsid w:val="00E77B0E"/>
    <w:rsid w:val="00E80562"/>
    <w:rsid w:val="00E8102F"/>
    <w:rsid w:val="00E812AE"/>
    <w:rsid w:val="00E833DA"/>
    <w:rsid w:val="00E851DB"/>
    <w:rsid w:val="00E8613E"/>
    <w:rsid w:val="00E86FBA"/>
    <w:rsid w:val="00E87AC8"/>
    <w:rsid w:val="00E95F26"/>
    <w:rsid w:val="00E961FB"/>
    <w:rsid w:val="00E97B48"/>
    <w:rsid w:val="00E97FDB"/>
    <w:rsid w:val="00EA0AAE"/>
    <w:rsid w:val="00EA116E"/>
    <w:rsid w:val="00EA23C7"/>
    <w:rsid w:val="00EA289C"/>
    <w:rsid w:val="00EA4536"/>
    <w:rsid w:val="00EA5816"/>
    <w:rsid w:val="00EA5AAA"/>
    <w:rsid w:val="00EA5BF0"/>
    <w:rsid w:val="00EA5E67"/>
    <w:rsid w:val="00EA6CDF"/>
    <w:rsid w:val="00EB18EA"/>
    <w:rsid w:val="00EB3C40"/>
    <w:rsid w:val="00EB709B"/>
    <w:rsid w:val="00EB7B89"/>
    <w:rsid w:val="00EB7D25"/>
    <w:rsid w:val="00EB7DD7"/>
    <w:rsid w:val="00EC1639"/>
    <w:rsid w:val="00EC1FA0"/>
    <w:rsid w:val="00EC25F5"/>
    <w:rsid w:val="00EC60E3"/>
    <w:rsid w:val="00EC64D8"/>
    <w:rsid w:val="00EC6912"/>
    <w:rsid w:val="00EC710A"/>
    <w:rsid w:val="00EC7951"/>
    <w:rsid w:val="00EC7FC5"/>
    <w:rsid w:val="00ED28F7"/>
    <w:rsid w:val="00ED30D3"/>
    <w:rsid w:val="00ED3501"/>
    <w:rsid w:val="00ED3C74"/>
    <w:rsid w:val="00ED3F31"/>
    <w:rsid w:val="00ED41F6"/>
    <w:rsid w:val="00ED560A"/>
    <w:rsid w:val="00ED75B5"/>
    <w:rsid w:val="00EE035F"/>
    <w:rsid w:val="00EE0CED"/>
    <w:rsid w:val="00EE0E4A"/>
    <w:rsid w:val="00EE11A5"/>
    <w:rsid w:val="00EE11E1"/>
    <w:rsid w:val="00EE35E7"/>
    <w:rsid w:val="00EE5E78"/>
    <w:rsid w:val="00EE6C83"/>
    <w:rsid w:val="00EE73E9"/>
    <w:rsid w:val="00EF0D0B"/>
    <w:rsid w:val="00EF1006"/>
    <w:rsid w:val="00EF1123"/>
    <w:rsid w:val="00EF12C3"/>
    <w:rsid w:val="00EF2447"/>
    <w:rsid w:val="00EF4BCD"/>
    <w:rsid w:val="00EF5050"/>
    <w:rsid w:val="00EF5A39"/>
    <w:rsid w:val="00EF62DE"/>
    <w:rsid w:val="00EF67BD"/>
    <w:rsid w:val="00EF72E1"/>
    <w:rsid w:val="00F0041D"/>
    <w:rsid w:val="00F008B4"/>
    <w:rsid w:val="00F00CCE"/>
    <w:rsid w:val="00F02F4F"/>
    <w:rsid w:val="00F031C6"/>
    <w:rsid w:val="00F05548"/>
    <w:rsid w:val="00F05871"/>
    <w:rsid w:val="00F07910"/>
    <w:rsid w:val="00F10582"/>
    <w:rsid w:val="00F14CC0"/>
    <w:rsid w:val="00F15779"/>
    <w:rsid w:val="00F209BA"/>
    <w:rsid w:val="00F225F9"/>
    <w:rsid w:val="00F22C7C"/>
    <w:rsid w:val="00F2385A"/>
    <w:rsid w:val="00F24CD7"/>
    <w:rsid w:val="00F24F9C"/>
    <w:rsid w:val="00F27130"/>
    <w:rsid w:val="00F275A7"/>
    <w:rsid w:val="00F27EA3"/>
    <w:rsid w:val="00F31E33"/>
    <w:rsid w:val="00F33083"/>
    <w:rsid w:val="00F35009"/>
    <w:rsid w:val="00F35D47"/>
    <w:rsid w:val="00F369E8"/>
    <w:rsid w:val="00F3734D"/>
    <w:rsid w:val="00F40092"/>
    <w:rsid w:val="00F40256"/>
    <w:rsid w:val="00F406BC"/>
    <w:rsid w:val="00F42E77"/>
    <w:rsid w:val="00F437C9"/>
    <w:rsid w:val="00F443C2"/>
    <w:rsid w:val="00F45B01"/>
    <w:rsid w:val="00F47FA6"/>
    <w:rsid w:val="00F51EAC"/>
    <w:rsid w:val="00F5482C"/>
    <w:rsid w:val="00F56954"/>
    <w:rsid w:val="00F601C9"/>
    <w:rsid w:val="00F60503"/>
    <w:rsid w:val="00F61ACB"/>
    <w:rsid w:val="00F61DFF"/>
    <w:rsid w:val="00F643DF"/>
    <w:rsid w:val="00F64C5A"/>
    <w:rsid w:val="00F65582"/>
    <w:rsid w:val="00F65AEA"/>
    <w:rsid w:val="00F660D4"/>
    <w:rsid w:val="00F727BA"/>
    <w:rsid w:val="00F7313B"/>
    <w:rsid w:val="00F76074"/>
    <w:rsid w:val="00F77065"/>
    <w:rsid w:val="00F801DD"/>
    <w:rsid w:val="00F82071"/>
    <w:rsid w:val="00F8305C"/>
    <w:rsid w:val="00F845E1"/>
    <w:rsid w:val="00F84C68"/>
    <w:rsid w:val="00F85492"/>
    <w:rsid w:val="00F87A28"/>
    <w:rsid w:val="00F87C31"/>
    <w:rsid w:val="00F9035C"/>
    <w:rsid w:val="00F90AB6"/>
    <w:rsid w:val="00F9154C"/>
    <w:rsid w:val="00F92477"/>
    <w:rsid w:val="00F932E5"/>
    <w:rsid w:val="00F93509"/>
    <w:rsid w:val="00F94C67"/>
    <w:rsid w:val="00F959E8"/>
    <w:rsid w:val="00FA0E99"/>
    <w:rsid w:val="00FA317E"/>
    <w:rsid w:val="00FA3D1B"/>
    <w:rsid w:val="00FA6FD1"/>
    <w:rsid w:val="00FA707A"/>
    <w:rsid w:val="00FA7CA5"/>
    <w:rsid w:val="00FB022B"/>
    <w:rsid w:val="00FB182A"/>
    <w:rsid w:val="00FB38C9"/>
    <w:rsid w:val="00FB47E5"/>
    <w:rsid w:val="00FB4EE5"/>
    <w:rsid w:val="00FB565E"/>
    <w:rsid w:val="00FB5A2E"/>
    <w:rsid w:val="00FB74D7"/>
    <w:rsid w:val="00FC099D"/>
    <w:rsid w:val="00FC2AA5"/>
    <w:rsid w:val="00FC31F3"/>
    <w:rsid w:val="00FC39B2"/>
    <w:rsid w:val="00FC4AAB"/>
    <w:rsid w:val="00FC56B4"/>
    <w:rsid w:val="00FC6A84"/>
    <w:rsid w:val="00FC76D8"/>
    <w:rsid w:val="00FC7B4F"/>
    <w:rsid w:val="00FD14AE"/>
    <w:rsid w:val="00FD26F6"/>
    <w:rsid w:val="00FD362C"/>
    <w:rsid w:val="00FD3D49"/>
    <w:rsid w:val="00FD5467"/>
    <w:rsid w:val="00FD5C53"/>
    <w:rsid w:val="00FD6BD1"/>
    <w:rsid w:val="00FE0CE2"/>
    <w:rsid w:val="00FE1626"/>
    <w:rsid w:val="00FE3352"/>
    <w:rsid w:val="00FE6548"/>
    <w:rsid w:val="00FE71E2"/>
    <w:rsid w:val="00FE7B63"/>
    <w:rsid w:val="00FF1109"/>
    <w:rsid w:val="00FF2FEC"/>
    <w:rsid w:val="00FF308C"/>
    <w:rsid w:val="00FF3742"/>
    <w:rsid w:val="00FF51E9"/>
    <w:rsid w:val="00FF51F8"/>
    <w:rsid w:val="00FF5547"/>
    <w:rsid w:val="00FF6A2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4273"/>
    <o:shapelayout v:ext="edit">
      <o:idmap v:ext="edit" data="1"/>
    </o:shapelayout>
  </w:shapeDefaults>
  <w:decimalSymbol w:val="."/>
  <w:listSeparator w:val=","/>
  <w14:docId w14:val="614663CE"/>
  <w15:docId w15:val="{CAB5CCE7-6966-4424-A92B-F1A4E8DE0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987"/>
    <w:pPr>
      <w:spacing w:after="160" w:line="264" w:lineRule="auto"/>
    </w:pPr>
    <w:rPr>
      <w:rFonts w:ascii="Garamond" w:hAnsi="Garamond"/>
      <w:kern w:val="2"/>
      <w:sz w:val="22"/>
      <w:lang w:val="en-US" w:eastAsia="en-US"/>
    </w:rPr>
  </w:style>
  <w:style w:type="paragraph" w:styleId="Titre1">
    <w:name w:val="heading 1"/>
    <w:basedOn w:val="Normal"/>
    <w:next w:val="Normal"/>
    <w:qFormat/>
    <w:rsid w:val="004C5569"/>
    <w:pPr>
      <w:keepNext/>
      <w:keepLines/>
      <w:numPr>
        <w:numId w:val="1"/>
      </w:numPr>
      <w:spacing w:line="240" w:lineRule="atLeast"/>
      <w:outlineLvl w:val="0"/>
    </w:pPr>
    <w:rPr>
      <w:rFonts w:ascii="Gill Sans MT" w:hAnsi="Gill Sans MT"/>
      <w:b/>
      <w:caps/>
      <w:spacing w:val="10"/>
      <w:kern w:val="28"/>
    </w:rPr>
  </w:style>
  <w:style w:type="paragraph" w:styleId="Titre2">
    <w:name w:val="heading 2"/>
    <w:basedOn w:val="Normal"/>
    <w:next w:val="Normal"/>
    <w:qFormat/>
    <w:rsid w:val="00174CD2"/>
    <w:pPr>
      <w:keepNext/>
      <w:keepLines/>
      <w:numPr>
        <w:ilvl w:val="1"/>
        <w:numId w:val="1"/>
      </w:numPr>
      <w:spacing w:before="240" w:after="80" w:line="240" w:lineRule="atLeast"/>
      <w:outlineLvl w:val="1"/>
    </w:pPr>
    <w:rPr>
      <w:rFonts w:ascii="Gill Sans MT" w:hAnsi="Gill Sans MT"/>
      <w:b/>
      <w:sz w:val="21"/>
    </w:rPr>
  </w:style>
  <w:style w:type="paragraph" w:styleId="Titre3">
    <w:name w:val="heading 3"/>
    <w:basedOn w:val="Normal"/>
    <w:next w:val="Normal"/>
    <w:link w:val="Titre3Car"/>
    <w:qFormat/>
    <w:rsid w:val="00174CD2"/>
    <w:pPr>
      <w:keepNext/>
      <w:keepLines/>
      <w:numPr>
        <w:ilvl w:val="2"/>
        <w:numId w:val="1"/>
      </w:numPr>
      <w:spacing w:before="160" w:after="60"/>
      <w:outlineLvl w:val="2"/>
    </w:pPr>
    <w:rPr>
      <w:rFonts w:ascii="Gill Sans MT" w:hAnsi="Gill Sans MT"/>
      <w:sz w:val="21"/>
    </w:rPr>
  </w:style>
  <w:style w:type="paragraph" w:styleId="Titre4">
    <w:name w:val="heading 4"/>
    <w:basedOn w:val="Normal"/>
    <w:next w:val="Normal"/>
    <w:link w:val="Titre4Car"/>
    <w:qFormat/>
    <w:rsid w:val="00304C0A"/>
    <w:pPr>
      <w:keepNext/>
      <w:spacing w:before="120" w:after="60"/>
      <w:jc w:val="both"/>
      <w:outlineLvl w:val="3"/>
    </w:pPr>
    <w:rPr>
      <w:i/>
      <w:sz w:val="23"/>
    </w:rPr>
  </w:style>
  <w:style w:type="paragraph" w:styleId="Titre5">
    <w:name w:val="heading 5"/>
    <w:basedOn w:val="Normal"/>
    <w:next w:val="Normal"/>
    <w:qFormat/>
    <w:rsid w:val="00181DE2"/>
    <w:pPr>
      <w:numPr>
        <w:ilvl w:val="4"/>
        <w:numId w:val="1"/>
      </w:numPr>
      <w:spacing w:before="240" w:after="60" w:line="220" w:lineRule="exact"/>
      <w:jc w:val="both"/>
      <w:outlineLvl w:val="4"/>
    </w:pPr>
  </w:style>
  <w:style w:type="paragraph" w:styleId="Titre6">
    <w:name w:val="heading 6"/>
    <w:basedOn w:val="Normal"/>
    <w:next w:val="Normal"/>
    <w:qFormat/>
    <w:pPr>
      <w:numPr>
        <w:ilvl w:val="5"/>
        <w:numId w:val="1"/>
      </w:numPr>
      <w:spacing w:before="240" w:after="60" w:line="220" w:lineRule="exact"/>
      <w:jc w:val="both"/>
      <w:outlineLvl w:val="5"/>
    </w:pPr>
    <w:rPr>
      <w:rFonts w:ascii="Arial" w:hAnsi="Arial"/>
      <w:i/>
    </w:rPr>
  </w:style>
  <w:style w:type="paragraph" w:styleId="Titre7">
    <w:name w:val="heading 7"/>
    <w:basedOn w:val="Normal"/>
    <w:next w:val="Normal"/>
    <w:qFormat/>
    <w:pPr>
      <w:numPr>
        <w:ilvl w:val="6"/>
        <w:numId w:val="1"/>
      </w:numPr>
      <w:spacing w:before="240" w:after="60" w:line="220" w:lineRule="exact"/>
      <w:jc w:val="both"/>
      <w:outlineLvl w:val="6"/>
    </w:pPr>
    <w:rPr>
      <w:rFonts w:ascii="Arial" w:hAnsi="Arial"/>
      <w:sz w:val="20"/>
    </w:rPr>
  </w:style>
  <w:style w:type="paragraph" w:styleId="Titre8">
    <w:name w:val="heading 8"/>
    <w:basedOn w:val="Normal"/>
    <w:next w:val="Normal"/>
    <w:qFormat/>
    <w:pPr>
      <w:numPr>
        <w:ilvl w:val="7"/>
        <w:numId w:val="1"/>
      </w:numPr>
      <w:spacing w:before="240" w:after="60" w:line="220" w:lineRule="exact"/>
      <w:jc w:val="both"/>
      <w:outlineLvl w:val="7"/>
    </w:pPr>
    <w:rPr>
      <w:rFonts w:ascii="Arial" w:hAnsi="Arial"/>
      <w:i/>
      <w:sz w:val="20"/>
    </w:rPr>
  </w:style>
  <w:style w:type="paragraph" w:styleId="Titre9">
    <w:name w:val="heading 9"/>
    <w:basedOn w:val="Normal"/>
    <w:next w:val="Normal"/>
    <w:qFormat/>
    <w:pPr>
      <w:numPr>
        <w:ilvl w:val="8"/>
        <w:numId w:val="1"/>
      </w:numPr>
      <w:spacing w:before="240" w:after="60" w:line="220" w:lineRule="exact"/>
      <w:jc w:val="both"/>
      <w:outlineLvl w:val="8"/>
    </w:pPr>
    <w:rPr>
      <w:rFonts w:ascii="Arial" w:hAnsi="Arial"/>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pPr>
      <w:tabs>
        <w:tab w:val="center" w:pos="4680"/>
        <w:tab w:val="right" w:pos="9360"/>
      </w:tabs>
    </w:pPr>
    <w:rPr>
      <w:b/>
      <w:i/>
      <w:sz w:val="20"/>
    </w:rPr>
  </w:style>
  <w:style w:type="paragraph" w:customStyle="1" w:styleId="bullet">
    <w:name w:val="bullet"/>
    <w:basedOn w:val="Normal"/>
    <w:rPr>
      <w:rFonts w:ascii="Arial" w:hAnsi="Arial"/>
      <w:sz w:val="20"/>
    </w:rPr>
  </w:style>
  <w:style w:type="paragraph" w:styleId="En-tte">
    <w:name w:val="header"/>
    <w:basedOn w:val="Normal"/>
    <w:pPr>
      <w:tabs>
        <w:tab w:val="center" w:pos="4680"/>
        <w:tab w:val="right" w:pos="9360"/>
      </w:tabs>
    </w:pPr>
    <w:rPr>
      <w:b/>
      <w:i/>
      <w:sz w:val="20"/>
    </w:rPr>
  </w:style>
  <w:style w:type="paragraph" w:customStyle="1" w:styleId="heading1">
    <w:name w:val="heading1"/>
    <w:basedOn w:val="Normal"/>
    <w:pPr>
      <w:tabs>
        <w:tab w:val="left" w:pos="450"/>
        <w:tab w:val="left" w:pos="1080"/>
        <w:tab w:val="left" w:pos="1800"/>
        <w:tab w:val="left" w:pos="2610"/>
      </w:tabs>
    </w:pPr>
  </w:style>
  <w:style w:type="paragraph" w:styleId="TM1">
    <w:name w:val="toc 1"/>
    <w:basedOn w:val="Normal"/>
    <w:next w:val="Normal"/>
    <w:uiPriority w:val="39"/>
    <w:rsid w:val="00966AF3"/>
    <w:pPr>
      <w:tabs>
        <w:tab w:val="left" w:pos="360"/>
        <w:tab w:val="right" w:leader="dot" w:pos="9360"/>
      </w:tabs>
      <w:spacing w:after="0"/>
      <w:ind w:left="357" w:hanging="357"/>
      <w:jc w:val="both"/>
    </w:pPr>
    <w:rPr>
      <w:b/>
      <w:noProof/>
    </w:rPr>
  </w:style>
  <w:style w:type="paragraph" w:styleId="TM2">
    <w:name w:val="toc 2"/>
    <w:basedOn w:val="Normal"/>
    <w:next w:val="Normal"/>
    <w:uiPriority w:val="39"/>
    <w:rsid w:val="00966AF3"/>
    <w:pPr>
      <w:tabs>
        <w:tab w:val="right" w:leader="dot" w:pos="9360"/>
      </w:tabs>
      <w:spacing w:after="0"/>
      <w:ind w:left="272"/>
      <w:jc w:val="both"/>
    </w:pPr>
  </w:style>
  <w:style w:type="paragraph" w:customStyle="1" w:styleId="level4">
    <w:name w:val="level 4"/>
    <w:basedOn w:val="Normal"/>
    <w:pPr>
      <w:spacing w:before="120" w:after="120"/>
      <w:ind w:left="634"/>
    </w:pPr>
  </w:style>
  <w:style w:type="paragraph" w:customStyle="1" w:styleId="level5">
    <w:name w:val="level 5"/>
    <w:basedOn w:val="Normal"/>
    <w:pPr>
      <w:tabs>
        <w:tab w:val="left" w:pos="2520"/>
      </w:tabs>
      <w:ind w:left="1440"/>
    </w:pPr>
  </w:style>
  <w:style w:type="paragraph" w:styleId="Titre">
    <w:name w:val="Title"/>
    <w:basedOn w:val="Normal"/>
    <w:qFormat/>
    <w:pPr>
      <w:spacing w:before="240" w:after="720" w:line="240" w:lineRule="auto"/>
      <w:jc w:val="right"/>
    </w:pPr>
    <w:rPr>
      <w:rFonts w:ascii="Arial" w:hAnsi="Arial"/>
      <w:b/>
      <w:kern w:val="28"/>
      <w:sz w:val="64"/>
    </w:rPr>
  </w:style>
  <w:style w:type="paragraph" w:customStyle="1" w:styleId="TOCEntry">
    <w:name w:val="TOCEntry"/>
    <w:basedOn w:val="Normal"/>
    <w:pPr>
      <w:keepNext/>
      <w:keepLines/>
      <w:spacing w:before="120" w:after="240" w:line="240" w:lineRule="atLeast"/>
    </w:pPr>
    <w:rPr>
      <w:b/>
      <w:sz w:val="36"/>
    </w:rPr>
  </w:style>
  <w:style w:type="paragraph" w:styleId="TM3">
    <w:name w:val="toc 3"/>
    <w:basedOn w:val="Normal"/>
    <w:next w:val="Normal"/>
    <w:uiPriority w:val="39"/>
    <w:rsid w:val="00966AF3"/>
    <w:pPr>
      <w:tabs>
        <w:tab w:val="left" w:pos="1200"/>
        <w:tab w:val="right" w:leader="dot" w:pos="9360"/>
      </w:tabs>
      <w:spacing w:after="0"/>
      <w:ind w:left="482"/>
    </w:pPr>
    <w:rPr>
      <w:noProof/>
    </w:rPr>
  </w:style>
  <w:style w:type="paragraph" w:styleId="TM4">
    <w:name w:val="toc 4"/>
    <w:basedOn w:val="Normal"/>
    <w:next w:val="Normal"/>
    <w:semiHidden/>
    <w:pPr>
      <w:tabs>
        <w:tab w:val="right" w:leader="dot" w:pos="9360"/>
      </w:tabs>
      <w:ind w:left="720"/>
    </w:pPr>
  </w:style>
  <w:style w:type="paragraph" w:styleId="TM5">
    <w:name w:val="toc 5"/>
    <w:basedOn w:val="Normal"/>
    <w:next w:val="Normal"/>
    <w:semiHidden/>
    <w:pPr>
      <w:tabs>
        <w:tab w:val="right" w:leader="dot" w:pos="9360"/>
      </w:tabs>
      <w:ind w:left="960"/>
    </w:pPr>
  </w:style>
  <w:style w:type="paragraph" w:styleId="TM6">
    <w:name w:val="toc 6"/>
    <w:basedOn w:val="Normal"/>
    <w:next w:val="Normal"/>
    <w:semiHidden/>
    <w:pPr>
      <w:tabs>
        <w:tab w:val="right" w:leader="dot" w:pos="9360"/>
      </w:tabs>
      <w:ind w:left="1200"/>
    </w:pPr>
  </w:style>
  <w:style w:type="paragraph" w:styleId="TM7">
    <w:name w:val="toc 7"/>
    <w:basedOn w:val="Normal"/>
    <w:next w:val="Normal"/>
    <w:semiHidden/>
    <w:pPr>
      <w:tabs>
        <w:tab w:val="right" w:leader="dot" w:pos="9360"/>
      </w:tabs>
      <w:ind w:left="1440"/>
    </w:pPr>
  </w:style>
  <w:style w:type="paragraph" w:styleId="TM8">
    <w:name w:val="toc 8"/>
    <w:basedOn w:val="Normal"/>
    <w:next w:val="Normal"/>
    <w:semiHidden/>
    <w:pPr>
      <w:tabs>
        <w:tab w:val="right" w:leader="dot" w:pos="9360"/>
      </w:tabs>
      <w:ind w:left="1680"/>
    </w:pPr>
  </w:style>
  <w:style w:type="paragraph" w:styleId="TM9">
    <w:name w:val="toc 9"/>
    <w:basedOn w:val="Normal"/>
    <w:next w:val="Normal"/>
    <w:semiHidden/>
    <w:pPr>
      <w:tabs>
        <w:tab w:val="right" w:leader="dot" w:pos="9360"/>
      </w:tabs>
      <w:ind w:left="1920"/>
    </w:pPr>
  </w:style>
  <w:style w:type="paragraph" w:customStyle="1" w:styleId="template">
    <w:name w:val="template"/>
    <w:basedOn w:val="Normal"/>
    <w:rPr>
      <w:rFonts w:ascii="Arial" w:hAnsi="Arial"/>
      <w:i/>
    </w:rPr>
  </w:style>
  <w:style w:type="character" w:styleId="Numrodepage">
    <w:name w:val="page number"/>
    <w:basedOn w:val="Policepardfaut"/>
  </w:style>
  <w:style w:type="paragraph" w:customStyle="1" w:styleId="level3text">
    <w:name w:val="level 3 text"/>
    <w:basedOn w:val="Normal"/>
    <w:pPr>
      <w:spacing w:line="220" w:lineRule="exact"/>
      <w:ind w:left="1350" w:hanging="716"/>
    </w:pPr>
    <w:rPr>
      <w:rFonts w:ascii="Arial" w:hAnsi="Arial"/>
      <w:i/>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Titre"/>
    <w:rPr>
      <w:sz w:val="28"/>
    </w:rPr>
  </w:style>
  <w:style w:type="paragraph" w:customStyle="1" w:styleId="ChangeHistoryTitle">
    <w:name w:val="ChangeHistory Title"/>
    <w:basedOn w:val="Normal"/>
    <w:pPr>
      <w:keepNext/>
      <w:spacing w:before="60" w:after="60" w:line="240" w:lineRule="auto"/>
      <w:jc w:val="center"/>
    </w:pPr>
    <w:rPr>
      <w:rFonts w:ascii="Arial" w:hAnsi="Arial"/>
      <w:b/>
      <w:sz w:val="36"/>
    </w:rPr>
  </w:style>
  <w:style w:type="paragraph" w:customStyle="1" w:styleId="SuperTitle">
    <w:name w:val="SuperTitle"/>
    <w:basedOn w:val="Titre"/>
    <w:next w:val="Normal"/>
    <w:pPr>
      <w:pBdr>
        <w:top w:val="single" w:sz="48" w:space="1" w:color="auto"/>
      </w:pBdr>
      <w:spacing w:before="960" w:after="0"/>
    </w:pPr>
    <w:rPr>
      <w:sz w:val="28"/>
    </w:rPr>
  </w:style>
  <w:style w:type="paragraph" w:customStyle="1" w:styleId="line">
    <w:name w:val="line"/>
    <w:basedOn w:val="Titre"/>
    <w:pPr>
      <w:pBdr>
        <w:top w:val="single" w:sz="36" w:space="1" w:color="auto"/>
      </w:pBdr>
      <w:spacing w:after="0"/>
    </w:pPr>
    <w:rPr>
      <w:sz w:val="40"/>
    </w:rPr>
  </w:style>
  <w:style w:type="character" w:styleId="Lienhypertexte">
    <w:name w:val="Hyperlink"/>
    <w:uiPriority w:val="99"/>
    <w:rPr>
      <w:color w:val="0000FF"/>
      <w:u w:val="single"/>
    </w:rPr>
  </w:style>
  <w:style w:type="character" w:styleId="Lienhypertextesuivivisit">
    <w:name w:val="FollowedHyperlink"/>
    <w:rPr>
      <w:color w:val="800080"/>
      <w:u w:val="single"/>
    </w:rPr>
  </w:style>
  <w:style w:type="table" w:styleId="Grilledutableau">
    <w:name w:val="Table Grid"/>
    <w:basedOn w:val="TableauNormal"/>
    <w:uiPriority w:val="59"/>
    <w:rsid w:val="00E06D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xplorateurdedocuments">
    <w:name w:val="Document Map"/>
    <w:basedOn w:val="Normal"/>
    <w:semiHidden/>
    <w:rsid w:val="005718BB"/>
    <w:pPr>
      <w:shd w:val="clear" w:color="auto" w:fill="000080"/>
    </w:pPr>
    <w:rPr>
      <w:rFonts w:ascii="Tahoma" w:hAnsi="Tahoma" w:cs="Tahoma"/>
      <w:sz w:val="20"/>
    </w:rPr>
  </w:style>
  <w:style w:type="character" w:customStyle="1" w:styleId="hps">
    <w:name w:val="hps"/>
    <w:basedOn w:val="Policepardfaut"/>
    <w:rsid w:val="00C5085C"/>
  </w:style>
  <w:style w:type="paragraph" w:customStyle="1" w:styleId="Default">
    <w:name w:val="Default"/>
    <w:rsid w:val="00E238BB"/>
    <w:pPr>
      <w:autoSpaceDE w:val="0"/>
      <w:autoSpaceDN w:val="0"/>
      <w:adjustRightInd w:val="0"/>
    </w:pPr>
    <w:rPr>
      <w:rFonts w:ascii="Symbol" w:hAnsi="Symbol" w:cs="Symbol"/>
      <w:color w:val="000000"/>
      <w:sz w:val="24"/>
      <w:szCs w:val="24"/>
    </w:rPr>
  </w:style>
  <w:style w:type="paragraph" w:styleId="Lgende">
    <w:name w:val="caption"/>
    <w:basedOn w:val="Normal"/>
    <w:next w:val="Normal"/>
    <w:link w:val="LgendeCar"/>
    <w:qFormat/>
    <w:rsid w:val="00DC4B39"/>
    <w:pPr>
      <w:keepNext/>
      <w:keepLines/>
      <w:suppressAutoHyphens/>
      <w:autoSpaceDN w:val="0"/>
      <w:spacing w:after="200" w:line="257" w:lineRule="auto"/>
      <w:jc w:val="center"/>
      <w:textAlignment w:val="baseline"/>
    </w:pPr>
    <w:rPr>
      <w:rFonts w:ascii="Gill Sans MT" w:hAnsi="Gill Sans MT" w:cs="Mangal"/>
      <w:bCs/>
      <w:kern w:val="3"/>
      <w:sz w:val="20"/>
      <w:szCs w:val="16"/>
      <w:lang w:eastAsia="zh-CN" w:bidi="hi-IN"/>
    </w:rPr>
  </w:style>
  <w:style w:type="paragraph" w:styleId="Sansinterligne">
    <w:name w:val="No Spacing"/>
    <w:link w:val="SansinterligneCar"/>
    <w:qFormat/>
    <w:rsid w:val="00FE3352"/>
    <w:pPr>
      <w:suppressAutoHyphens/>
    </w:pPr>
    <w:rPr>
      <w:rFonts w:ascii="Arial" w:hAnsi="Arial"/>
      <w:sz w:val="22"/>
      <w:szCs w:val="22"/>
      <w:lang w:eastAsia="ar-SA"/>
    </w:rPr>
  </w:style>
  <w:style w:type="character" w:customStyle="1" w:styleId="SansinterligneCar">
    <w:name w:val="Sans interligne Car"/>
    <w:link w:val="Sansinterligne"/>
    <w:locked/>
    <w:rsid w:val="00FE3352"/>
    <w:rPr>
      <w:rFonts w:ascii="Arial" w:hAnsi="Arial"/>
      <w:sz w:val="22"/>
      <w:szCs w:val="22"/>
      <w:lang w:val="en-CA" w:eastAsia="ar-SA" w:bidi="ar-SA"/>
    </w:rPr>
  </w:style>
  <w:style w:type="paragraph" w:styleId="Paragraphedeliste">
    <w:name w:val="List Paragraph"/>
    <w:basedOn w:val="Normal"/>
    <w:uiPriority w:val="34"/>
    <w:qFormat/>
    <w:rsid w:val="00BE6C1D"/>
    <w:pPr>
      <w:ind w:left="720"/>
    </w:pPr>
  </w:style>
  <w:style w:type="character" w:styleId="Marquedecommentaire">
    <w:name w:val="annotation reference"/>
    <w:rsid w:val="00AE7A99"/>
    <w:rPr>
      <w:sz w:val="16"/>
      <w:szCs w:val="16"/>
    </w:rPr>
  </w:style>
  <w:style w:type="paragraph" w:styleId="Commentaire">
    <w:name w:val="annotation text"/>
    <w:basedOn w:val="Normal"/>
    <w:link w:val="CommentaireCar"/>
    <w:rsid w:val="00AE7A99"/>
    <w:rPr>
      <w:sz w:val="20"/>
    </w:rPr>
  </w:style>
  <w:style w:type="character" w:customStyle="1" w:styleId="CommentaireCar">
    <w:name w:val="Commentaire Car"/>
    <w:link w:val="Commentaire"/>
    <w:rsid w:val="00AE7A99"/>
    <w:rPr>
      <w:rFonts w:ascii="Times" w:hAnsi="Times"/>
      <w:lang w:val="en-US" w:eastAsia="en-US"/>
    </w:rPr>
  </w:style>
  <w:style w:type="paragraph" w:styleId="Objetducommentaire">
    <w:name w:val="annotation subject"/>
    <w:basedOn w:val="Commentaire"/>
    <w:next w:val="Commentaire"/>
    <w:link w:val="ObjetducommentaireCar"/>
    <w:rsid w:val="00AE7A99"/>
    <w:rPr>
      <w:b/>
      <w:bCs/>
    </w:rPr>
  </w:style>
  <w:style w:type="character" w:customStyle="1" w:styleId="ObjetducommentaireCar">
    <w:name w:val="Objet du commentaire Car"/>
    <w:link w:val="Objetducommentaire"/>
    <w:rsid w:val="00AE7A99"/>
    <w:rPr>
      <w:rFonts w:ascii="Times" w:hAnsi="Times"/>
      <w:b/>
      <w:bCs/>
      <w:lang w:val="en-US" w:eastAsia="en-US"/>
    </w:rPr>
  </w:style>
  <w:style w:type="paragraph" w:styleId="Textedebulles">
    <w:name w:val="Balloon Text"/>
    <w:basedOn w:val="Normal"/>
    <w:link w:val="TextedebullesCar"/>
    <w:rsid w:val="00AE7A99"/>
    <w:pPr>
      <w:spacing w:line="240" w:lineRule="auto"/>
    </w:pPr>
    <w:rPr>
      <w:rFonts w:ascii="Tahoma" w:hAnsi="Tahoma" w:cs="Tahoma"/>
      <w:sz w:val="16"/>
      <w:szCs w:val="16"/>
    </w:rPr>
  </w:style>
  <w:style w:type="character" w:customStyle="1" w:styleId="TextedebullesCar">
    <w:name w:val="Texte de bulles Car"/>
    <w:link w:val="Textedebulles"/>
    <w:rsid w:val="00AE7A99"/>
    <w:rPr>
      <w:rFonts w:ascii="Tahoma" w:hAnsi="Tahoma" w:cs="Tahoma"/>
      <w:sz w:val="16"/>
      <w:szCs w:val="16"/>
      <w:lang w:val="en-US" w:eastAsia="en-US"/>
    </w:rPr>
  </w:style>
  <w:style w:type="paragraph" w:styleId="Rvision">
    <w:name w:val="Revision"/>
    <w:hidden/>
    <w:uiPriority w:val="99"/>
    <w:semiHidden/>
    <w:rsid w:val="00C82E9B"/>
    <w:rPr>
      <w:rFonts w:ascii="Times" w:hAnsi="Times"/>
      <w:sz w:val="24"/>
      <w:lang w:val="en-US" w:eastAsia="en-US"/>
    </w:rPr>
  </w:style>
  <w:style w:type="paragraph" w:customStyle="1" w:styleId="SeismicCoreFeatures">
    <w:name w:val="SeismicCoreFeatures"/>
    <w:basedOn w:val="Normal"/>
    <w:link w:val="SeismicCoreFeaturesChar"/>
    <w:qFormat/>
    <w:rsid w:val="002B5DCA"/>
    <w:pPr>
      <w:numPr>
        <w:numId w:val="2"/>
      </w:numPr>
      <w:spacing w:before="120" w:after="60"/>
    </w:pPr>
  </w:style>
  <w:style w:type="paragraph" w:customStyle="1" w:styleId="HazardCoreFeatures1">
    <w:name w:val="HazardCoreFeatures1"/>
    <w:basedOn w:val="SeismicCoreFeatures"/>
    <w:link w:val="HazardCoreFeatures1Char"/>
    <w:qFormat/>
    <w:rsid w:val="00C41066"/>
    <w:pPr>
      <w:numPr>
        <w:numId w:val="3"/>
      </w:numPr>
    </w:pPr>
  </w:style>
  <w:style w:type="character" w:customStyle="1" w:styleId="SeismicCoreFeaturesChar">
    <w:name w:val="SeismicCoreFeatures Char"/>
    <w:link w:val="SeismicCoreFeatures"/>
    <w:rsid w:val="002B5DCA"/>
    <w:rPr>
      <w:rFonts w:ascii="Garamond" w:hAnsi="Garamond"/>
      <w:kern w:val="2"/>
      <w:sz w:val="22"/>
      <w:lang w:val="en-US" w:eastAsia="en-US"/>
    </w:rPr>
  </w:style>
  <w:style w:type="paragraph" w:customStyle="1" w:styleId="HazardCoreFeatures2">
    <w:name w:val="HazardCoreFeatures2"/>
    <w:basedOn w:val="SeismicCoreFeatures"/>
    <w:link w:val="HazardCoreFeatures2Char"/>
    <w:qFormat/>
    <w:rsid w:val="00C41066"/>
    <w:pPr>
      <w:numPr>
        <w:numId w:val="4"/>
      </w:numPr>
    </w:pPr>
  </w:style>
  <w:style w:type="character" w:customStyle="1" w:styleId="HazardCoreFeatures1Char">
    <w:name w:val="HazardCoreFeatures1 Char"/>
    <w:basedOn w:val="SeismicCoreFeaturesChar"/>
    <w:link w:val="HazardCoreFeatures1"/>
    <w:rsid w:val="00C41066"/>
    <w:rPr>
      <w:rFonts w:ascii="Garamond" w:hAnsi="Garamond"/>
      <w:kern w:val="2"/>
      <w:sz w:val="22"/>
      <w:lang w:val="en-US" w:eastAsia="en-US"/>
    </w:rPr>
  </w:style>
  <w:style w:type="character" w:customStyle="1" w:styleId="HazardCoreFeatures2Char">
    <w:name w:val="HazardCoreFeatures2 Char"/>
    <w:basedOn w:val="SeismicCoreFeaturesChar"/>
    <w:link w:val="HazardCoreFeatures2"/>
    <w:rsid w:val="00C41066"/>
    <w:rPr>
      <w:rFonts w:ascii="Garamond" w:hAnsi="Garamond"/>
      <w:kern w:val="2"/>
      <w:sz w:val="22"/>
      <w:lang w:val="en-US" w:eastAsia="en-US"/>
    </w:rPr>
  </w:style>
  <w:style w:type="paragraph" w:customStyle="1" w:styleId="StyletemplateTimesNewRoman12pt">
    <w:name w:val="Style template + Times New Roman 12 pt"/>
    <w:basedOn w:val="template"/>
    <w:rsid w:val="002F7DDF"/>
    <w:pPr>
      <w:spacing w:before="120" w:after="120"/>
    </w:pPr>
    <w:rPr>
      <w:rFonts w:ascii="Times New Roman" w:hAnsi="Times New Roman"/>
      <w:iCs/>
      <w:sz w:val="24"/>
    </w:rPr>
  </w:style>
  <w:style w:type="character" w:customStyle="1" w:styleId="Titre3Car">
    <w:name w:val="Titre 3 Car"/>
    <w:basedOn w:val="Policepardfaut"/>
    <w:link w:val="Titre3"/>
    <w:rsid w:val="00174CD2"/>
    <w:rPr>
      <w:rFonts w:ascii="Gill Sans MT" w:hAnsi="Gill Sans MT"/>
      <w:kern w:val="2"/>
      <w:sz w:val="21"/>
      <w:lang w:val="en-US" w:eastAsia="en-US"/>
    </w:rPr>
  </w:style>
  <w:style w:type="character" w:customStyle="1" w:styleId="Titre4Car">
    <w:name w:val="Titre 4 Car"/>
    <w:basedOn w:val="Policepardfaut"/>
    <w:link w:val="Titre4"/>
    <w:rsid w:val="00304C0A"/>
    <w:rPr>
      <w:rFonts w:ascii="Garamond" w:hAnsi="Garamond"/>
      <w:i/>
      <w:kern w:val="2"/>
      <w:sz w:val="23"/>
      <w:lang w:val="en-US" w:eastAsia="en-US"/>
    </w:rPr>
  </w:style>
  <w:style w:type="paragraph" w:customStyle="1" w:styleId="Pictures">
    <w:name w:val="Pictures"/>
    <w:basedOn w:val="Normal"/>
    <w:link w:val="PicturesChar"/>
    <w:qFormat/>
    <w:rsid w:val="00BC0157"/>
    <w:pPr>
      <w:keepNext/>
      <w:keepLines/>
      <w:spacing w:before="160" w:after="40"/>
      <w:jc w:val="center"/>
    </w:pPr>
    <w:rPr>
      <w:noProof/>
      <w:lang w:val="en-CA" w:eastAsia="en-CA"/>
    </w:rPr>
  </w:style>
  <w:style w:type="character" w:customStyle="1" w:styleId="PicturesChar">
    <w:name w:val="Pictures Char"/>
    <w:basedOn w:val="Policepardfaut"/>
    <w:link w:val="Pictures"/>
    <w:rsid w:val="00BC0157"/>
    <w:rPr>
      <w:rFonts w:ascii="Garamond" w:hAnsi="Garamond"/>
      <w:noProof/>
      <w:kern w:val="2"/>
      <w:sz w:val="22"/>
    </w:rPr>
  </w:style>
  <w:style w:type="paragraph" w:customStyle="1" w:styleId="Tablecaption">
    <w:name w:val="Table caption"/>
    <w:basedOn w:val="Lgende"/>
    <w:link w:val="TablecaptionChar"/>
    <w:qFormat/>
    <w:rsid w:val="00085647"/>
    <w:pPr>
      <w:spacing w:after="80"/>
      <w:jc w:val="left"/>
    </w:pPr>
  </w:style>
  <w:style w:type="character" w:customStyle="1" w:styleId="LgendeCar">
    <w:name w:val="Légende Car"/>
    <w:basedOn w:val="Policepardfaut"/>
    <w:link w:val="Lgende"/>
    <w:rsid w:val="00DC4B39"/>
    <w:rPr>
      <w:rFonts w:ascii="Gill Sans MT" w:hAnsi="Gill Sans MT" w:cs="Mangal"/>
      <w:bCs/>
      <w:kern w:val="3"/>
      <w:szCs w:val="16"/>
      <w:lang w:val="en-US" w:eastAsia="zh-CN" w:bidi="hi-IN"/>
    </w:rPr>
  </w:style>
  <w:style w:type="character" w:customStyle="1" w:styleId="TablecaptionChar">
    <w:name w:val="Table caption Char"/>
    <w:basedOn w:val="LgendeCar"/>
    <w:link w:val="Tablecaption"/>
    <w:rsid w:val="00085647"/>
    <w:rPr>
      <w:rFonts w:ascii="Gill Sans MT" w:hAnsi="Gill Sans MT" w:cs="Mangal"/>
      <w:bCs/>
      <w:kern w:val="3"/>
      <w:szCs w:val="16"/>
      <w:lang w:val="en-US" w:eastAsia="zh-CN" w:bidi="hi-IN"/>
    </w:rPr>
  </w:style>
  <w:style w:type="paragraph" w:customStyle="1" w:styleId="EndNoteBibliographyTitle">
    <w:name w:val="EndNote Bibliography Title"/>
    <w:basedOn w:val="Normal"/>
    <w:link w:val="EndNoteBibliographyTitleChar"/>
    <w:rsid w:val="00FB74D7"/>
    <w:pPr>
      <w:spacing w:after="0"/>
      <w:jc w:val="center"/>
    </w:pPr>
    <w:rPr>
      <w:noProof/>
    </w:rPr>
  </w:style>
  <w:style w:type="character" w:customStyle="1" w:styleId="EndNoteBibliographyTitleChar">
    <w:name w:val="EndNote Bibliography Title Char"/>
    <w:basedOn w:val="Policepardfaut"/>
    <w:link w:val="EndNoteBibliographyTitle"/>
    <w:rsid w:val="00FB74D7"/>
    <w:rPr>
      <w:rFonts w:ascii="Garamond" w:hAnsi="Garamond"/>
      <w:noProof/>
      <w:kern w:val="2"/>
      <w:sz w:val="22"/>
      <w:lang w:val="en-US" w:eastAsia="en-US"/>
    </w:rPr>
  </w:style>
  <w:style w:type="paragraph" w:customStyle="1" w:styleId="EndNoteBibliography">
    <w:name w:val="EndNote Bibliography"/>
    <w:basedOn w:val="Normal"/>
    <w:link w:val="EndNoteBibliographyChar"/>
    <w:rsid w:val="00966AF3"/>
    <w:pPr>
      <w:spacing w:line="240" w:lineRule="auto"/>
    </w:pPr>
    <w:rPr>
      <w:noProof/>
    </w:rPr>
  </w:style>
  <w:style w:type="character" w:customStyle="1" w:styleId="EndNoteBibliographyChar">
    <w:name w:val="EndNote Bibliography Char"/>
    <w:basedOn w:val="Policepardfaut"/>
    <w:link w:val="EndNoteBibliography"/>
    <w:rsid w:val="00966AF3"/>
    <w:rPr>
      <w:rFonts w:ascii="Garamond" w:hAnsi="Garamond"/>
      <w:noProof/>
      <w:kern w:val="2"/>
      <w:sz w:val="22"/>
      <w:lang w:val="en-US" w:eastAsia="en-US"/>
    </w:rPr>
  </w:style>
  <w:style w:type="paragraph" w:customStyle="1" w:styleId="TableContent">
    <w:name w:val="Table Content"/>
    <w:basedOn w:val="Normal"/>
    <w:qFormat/>
    <w:rsid w:val="00343C78"/>
    <w:pPr>
      <w:spacing w:after="0"/>
    </w:pPr>
    <w:rPr>
      <w:rFonts w:ascii="Gill Sans MT" w:hAnsi="Gill Sans MT"/>
      <w:sz w:val="20"/>
    </w:rPr>
  </w:style>
  <w:style w:type="paragraph" w:styleId="Tabledesillustrations">
    <w:name w:val="table of figures"/>
    <w:basedOn w:val="Normal"/>
    <w:next w:val="Normal"/>
    <w:uiPriority w:val="99"/>
    <w:unhideWhenUsed/>
    <w:rsid w:val="00966AF3"/>
    <w:pPr>
      <w:spacing w:after="0"/>
      <w:ind w:left="907" w:hanging="90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851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laws-lois.justice.gc.ca/eng/acts/E-4.56/page-1.html%23h-1"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3.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fonts.google.com/specimen/Fira+Sans"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7945A-9EEC-4647-ACF9-6D0CEDAF2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2</TotalTime>
  <Pages>38</Pages>
  <Words>5463</Words>
  <Characters>41829</Characters>
  <Application>Microsoft Office Word</Application>
  <DocSecurity>0</DocSecurity>
  <Lines>348</Lines>
  <Paragraphs>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oftware Requirements Specification Template</vt:lpstr>
      <vt:lpstr>Software Requirements Specification Template</vt:lpstr>
    </vt:vector>
  </TitlesOfParts>
  <Company>Process Impact</Company>
  <LinksUpToDate>false</LinksUpToDate>
  <CharactersWithSpaces>47198</CharactersWithSpaces>
  <SharedDoc>false</SharedDoc>
  <HLinks>
    <vt:vector size="6" baseType="variant">
      <vt:variant>
        <vt:i4>5636162</vt:i4>
      </vt:variant>
      <vt:variant>
        <vt:i4>192</vt:i4>
      </vt:variant>
      <vt:variant>
        <vt:i4>0</vt:i4>
      </vt:variant>
      <vt:variant>
        <vt:i4>5</vt:i4>
      </vt:variant>
      <vt:variant>
        <vt:lpwstr>http://laws-lois.justice.gc.ca/eng/acts/E-4.56/page-1.html%23h-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subject/>
  <dc:creator>Karl Wiegers</dc:creator>
  <cp:keywords/>
  <cp:lastModifiedBy>Gibb, Nicholas</cp:lastModifiedBy>
  <cp:revision>40</cp:revision>
  <cp:lastPrinted>2018-05-23T19:40:00Z</cp:lastPrinted>
  <dcterms:created xsi:type="dcterms:W3CDTF">2018-04-17T18:14:00Z</dcterms:created>
  <dcterms:modified xsi:type="dcterms:W3CDTF">2018-05-23T19:57:00Z</dcterms:modified>
</cp:coreProperties>
</file>